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90C68" w:rsidRPr="002278A3" w:rsidRDefault="005C572A" w:rsidP="00092374">
      <w:pPr>
        <w:pStyle w:val="Heading1"/>
        <w:jc w:val="both"/>
        <w:rPr>
          <w:sz w:val="32"/>
        </w:rPr>
      </w:pPr>
      <w:proofErr w:type="gramStart"/>
      <w:r w:rsidRPr="002278A3">
        <w:rPr>
          <w:i/>
          <w:sz w:val="32"/>
        </w:rPr>
        <w:t>cGMP</w:t>
      </w:r>
      <w:proofErr w:type="gramEnd"/>
      <w:r w:rsidRPr="002278A3">
        <w:rPr>
          <w:i/>
          <w:sz w:val="32"/>
        </w:rPr>
        <w:t xml:space="preserve"> signalling in plants</w:t>
      </w:r>
      <w:r w:rsidR="00001346">
        <w:rPr>
          <w:i/>
          <w:sz w:val="32"/>
        </w:rPr>
        <w:t>; from enigma to main stream</w:t>
      </w:r>
    </w:p>
    <w:p w:rsidR="00DA785C" w:rsidRPr="002278A3" w:rsidRDefault="00DA785C" w:rsidP="00092374">
      <w:pPr>
        <w:jc w:val="both"/>
      </w:pPr>
    </w:p>
    <w:p w:rsidR="00290C68" w:rsidRPr="002278A3" w:rsidRDefault="005C572A" w:rsidP="00092374">
      <w:pPr>
        <w:jc w:val="both"/>
      </w:pPr>
      <w:r w:rsidRPr="002278A3">
        <w:t>Jean-Charles Isner</w:t>
      </w:r>
      <w:r w:rsidR="000D3314" w:rsidRPr="002278A3">
        <w:rPr>
          <w:vertAlign w:val="superscript"/>
        </w:rPr>
        <w:t>1)</w:t>
      </w:r>
      <w:r w:rsidR="00290C68" w:rsidRPr="002278A3">
        <w:t xml:space="preserve"> and Frans J.M. Maathuis</w:t>
      </w:r>
      <w:r w:rsidR="000D3314" w:rsidRPr="002278A3">
        <w:rPr>
          <w:vertAlign w:val="superscript"/>
        </w:rPr>
        <w:t>2)</w:t>
      </w:r>
    </w:p>
    <w:p w:rsidR="000646D0" w:rsidRPr="002278A3" w:rsidRDefault="000646D0" w:rsidP="00092374">
      <w:pPr>
        <w:jc w:val="both"/>
        <w:rPr>
          <w:rFonts w:eastAsia="Times New Roman" w:cs="Arial"/>
          <w:color w:val="222222"/>
          <w:lang w:eastAsia="en-GB"/>
        </w:rPr>
      </w:pPr>
    </w:p>
    <w:p w:rsidR="000D3314" w:rsidRDefault="000646D0" w:rsidP="00092374">
      <w:pPr>
        <w:jc w:val="both"/>
        <w:rPr>
          <w:rFonts w:eastAsia="Times New Roman" w:cs="Arial"/>
          <w:color w:val="222222"/>
          <w:lang w:eastAsia="en-GB"/>
        </w:rPr>
      </w:pPr>
      <w:r w:rsidRPr="002278A3">
        <w:rPr>
          <w:rFonts w:eastAsia="Times New Roman" w:cs="Arial"/>
          <w:color w:val="222222"/>
          <w:vertAlign w:val="superscript"/>
          <w:lang w:eastAsia="en-GB"/>
        </w:rPr>
        <w:t>1)</w:t>
      </w:r>
      <w:r w:rsidRPr="002278A3">
        <w:rPr>
          <w:rFonts w:eastAsia="Times New Roman" w:cs="Arial"/>
          <w:color w:val="222222"/>
          <w:lang w:eastAsia="en-GB"/>
        </w:rPr>
        <w:t>School of Biological Sciences, Life Sciences Building, University of Bristol, Woodland Road, 24 Tyndall Avenue, Bristol BS8 1TQ, UK</w:t>
      </w:r>
    </w:p>
    <w:p w:rsidR="00D15BBE" w:rsidRPr="002278A3" w:rsidRDefault="00D15BBE" w:rsidP="00092374">
      <w:pPr>
        <w:jc w:val="both"/>
        <w:rPr>
          <w:rFonts w:eastAsia="Times New Roman" w:cs="Arial"/>
          <w:color w:val="222222"/>
          <w:lang w:eastAsia="en-GB"/>
        </w:rPr>
      </w:pPr>
    </w:p>
    <w:p w:rsidR="00290C68" w:rsidRPr="002278A3" w:rsidRDefault="000D3314" w:rsidP="00092374">
      <w:pPr>
        <w:jc w:val="both"/>
      </w:pPr>
      <w:r w:rsidRPr="002278A3">
        <w:rPr>
          <w:rFonts w:eastAsia="Times New Roman" w:cs="Arial"/>
          <w:color w:val="222222"/>
          <w:vertAlign w:val="superscript"/>
          <w:lang w:eastAsia="en-GB"/>
        </w:rPr>
        <w:t>2)</w:t>
      </w:r>
      <w:r w:rsidR="00290C68" w:rsidRPr="002278A3">
        <w:rPr>
          <w:rFonts w:eastAsia="Times New Roman" w:cs="Arial"/>
          <w:color w:val="222222"/>
          <w:lang w:eastAsia="en-GB"/>
        </w:rPr>
        <w:t>Department of Biology, University of York, York YO10 5DD, United Kingdom</w:t>
      </w:r>
    </w:p>
    <w:p w:rsidR="00290C68" w:rsidRDefault="00290C68" w:rsidP="00092374">
      <w:pPr>
        <w:shd w:val="clear" w:color="auto" w:fill="FFFFFF"/>
        <w:jc w:val="both"/>
        <w:rPr>
          <w:rFonts w:eastAsia="Times New Roman" w:cs="Arial"/>
          <w:color w:val="222222"/>
          <w:lang w:eastAsia="en-GB"/>
        </w:rPr>
      </w:pPr>
      <w:r w:rsidRPr="002278A3">
        <w:rPr>
          <w:rFonts w:eastAsia="Times New Roman" w:cs="Arial"/>
          <w:color w:val="222222"/>
          <w:lang w:eastAsia="en-GB"/>
        </w:rPr>
        <w:t>Corresponding author: Frans J.M. Maathuis</w:t>
      </w:r>
    </w:p>
    <w:p w:rsidR="00D15BBE" w:rsidRPr="002278A3" w:rsidRDefault="00D15BBE" w:rsidP="00092374">
      <w:pPr>
        <w:shd w:val="clear" w:color="auto" w:fill="FFFFFF"/>
        <w:jc w:val="both"/>
        <w:rPr>
          <w:rFonts w:eastAsia="Times New Roman" w:cs="Arial"/>
          <w:color w:val="222222"/>
          <w:lang w:eastAsia="en-GB"/>
        </w:rPr>
      </w:pPr>
    </w:p>
    <w:p w:rsidR="00290C68" w:rsidRPr="002278A3" w:rsidRDefault="00290C68" w:rsidP="00092374">
      <w:pPr>
        <w:shd w:val="clear" w:color="auto" w:fill="FFFFFF"/>
        <w:jc w:val="both"/>
        <w:rPr>
          <w:rFonts w:eastAsia="Times New Roman" w:cs="Arial"/>
          <w:color w:val="222222"/>
          <w:lang w:eastAsia="en-GB"/>
        </w:rPr>
      </w:pPr>
      <w:r w:rsidRPr="002278A3">
        <w:rPr>
          <w:rFonts w:eastAsia="Times New Roman" w:cs="Arial"/>
          <w:color w:val="222222"/>
          <w:lang w:eastAsia="en-GB"/>
        </w:rPr>
        <w:t>Department of Biology, University of York, York YO10 5DD, United Kingdom. Tel: </w:t>
      </w:r>
      <w:hyperlink r:id="rId6" w:tgtFrame="_blank" w:history="1">
        <w:r w:rsidRPr="002278A3">
          <w:rPr>
            <w:rFonts w:eastAsia="Times New Roman" w:cs="Arial"/>
            <w:color w:val="1155CC"/>
            <w:u w:val="single"/>
            <w:lang w:eastAsia="en-GB"/>
          </w:rPr>
          <w:t>+44 1904 328652</w:t>
        </w:r>
      </w:hyperlink>
      <w:r w:rsidRPr="002278A3">
        <w:rPr>
          <w:rFonts w:eastAsia="Times New Roman" w:cs="Arial"/>
          <w:color w:val="222222"/>
          <w:lang w:eastAsia="en-GB"/>
        </w:rPr>
        <w:t>, email: </w:t>
      </w:r>
      <w:hyperlink r:id="rId7" w:tgtFrame="_blank" w:history="1">
        <w:r w:rsidRPr="002278A3">
          <w:rPr>
            <w:rFonts w:eastAsia="Times New Roman" w:cs="Arial"/>
            <w:color w:val="1155CC"/>
            <w:u w:val="single"/>
            <w:lang w:eastAsia="en-GB"/>
          </w:rPr>
          <w:t>fjm3@york.ac.uk</w:t>
        </w:r>
      </w:hyperlink>
    </w:p>
    <w:p w:rsidR="004D08AF" w:rsidRDefault="004D08AF" w:rsidP="00092374">
      <w:pPr>
        <w:pStyle w:val="Heading1"/>
        <w:jc w:val="both"/>
      </w:pPr>
      <w:r w:rsidRPr="002278A3">
        <w:t>Abstract</w:t>
      </w:r>
    </w:p>
    <w:p w:rsidR="002945EC" w:rsidRDefault="002945EC" w:rsidP="00E97884">
      <w:pPr>
        <w:jc w:val="both"/>
      </w:pPr>
      <w:r>
        <w:t xml:space="preserve">All living organisms communicate with their environment and part of this dialogue is mediated by secondary messengers such as cyclic Guanosine Mono Phosphate (cGMP). In plants, </w:t>
      </w:r>
      <w:r w:rsidR="00A818C0">
        <w:t xml:space="preserve">most of the specific components that allow production and break-down of cGMP have now been identified apart from cGMP dependent phosphodiesterases, enzymes responsible for cGMP catabolism. Irrespectively, </w:t>
      </w:r>
      <w:r>
        <w:t xml:space="preserve">the role of cGMP in </w:t>
      </w:r>
      <w:r w:rsidR="00A818C0">
        <w:t xml:space="preserve">plant </w:t>
      </w:r>
      <w:r>
        <w:t xml:space="preserve">signal transductions is now firmly established with involvement of this nucleotide in development, stress response, ion homeostasis and hormone function. </w:t>
      </w:r>
      <w:r w:rsidR="00A818C0">
        <w:t>Within these areas, a</w:t>
      </w:r>
      <w:r>
        <w:t xml:space="preserve"> number of </w:t>
      </w:r>
      <w:r w:rsidR="00A818C0">
        <w:t xml:space="preserve">consistent </w:t>
      </w:r>
      <w:r>
        <w:t>themes is slowly emerging where cGMP may be particularly relevant and these include regulation of cation</w:t>
      </w:r>
      <w:r w:rsidR="00001346">
        <w:t xml:space="preserve"> fluxe</w:t>
      </w:r>
      <w:r>
        <w:t>s</w:t>
      </w:r>
      <w:r w:rsidR="00A818C0">
        <w:t xml:space="preserve">, for example via cyclic nucleotide gated channels, </w:t>
      </w:r>
      <w:r>
        <w:t xml:space="preserve">and </w:t>
      </w:r>
      <w:r w:rsidR="00A818C0">
        <w:t xml:space="preserve">in </w:t>
      </w:r>
      <w:r>
        <w:t xml:space="preserve">stomatal functioning. </w:t>
      </w:r>
    </w:p>
    <w:p w:rsidR="002945EC" w:rsidRPr="002945EC" w:rsidRDefault="002945EC" w:rsidP="00E97884">
      <w:pPr>
        <w:jc w:val="both"/>
      </w:pPr>
      <w:r>
        <w:t>Many details of signalling pathways that incorporate cGMP remain to be unveiled</w:t>
      </w:r>
      <w:r w:rsidR="007E0315">
        <w:t>. These include down stream targets other than a small number of ion channels, in particular cGMP dependent kinase</w:t>
      </w:r>
      <w:r w:rsidR="00B6254E">
        <w:t>s</w:t>
      </w:r>
      <w:r w:rsidR="007E0315">
        <w:t xml:space="preserve">. Improved genomics tools may help in this respect, especially since </w:t>
      </w:r>
      <w:r w:rsidR="00CB2092">
        <w:t>many proteins involved in cGMP signalling appear to have multiple and often overlapping func</w:t>
      </w:r>
      <w:bookmarkStart w:id="0" w:name="_GoBack"/>
      <w:bookmarkEnd w:id="0"/>
      <w:r w:rsidR="00CB2092">
        <w:t>tional domains which hampers identification</w:t>
      </w:r>
      <w:r w:rsidR="00B6254E">
        <w:t xml:space="preserve"> on the basis of simple homology searches</w:t>
      </w:r>
      <w:r w:rsidR="00CB2092">
        <w:t xml:space="preserve">. </w:t>
      </w:r>
      <w:r w:rsidR="00B6254E">
        <w:t xml:space="preserve">Another open question regards the </w:t>
      </w:r>
      <w:r w:rsidR="00A818C0">
        <w:t>topographical distribution of cGMP signals; are they cell limited? Does</w:t>
      </w:r>
      <w:r w:rsidR="00B6254E">
        <w:t xml:space="preserve"> long distance cGMP signal</w:t>
      </w:r>
      <w:r w:rsidR="00A818C0">
        <w:t>ling occur and if so, by what mechanisms?</w:t>
      </w:r>
      <w:r>
        <w:t xml:space="preserve"> </w:t>
      </w:r>
      <w:r w:rsidR="00A818C0">
        <w:t>T</w:t>
      </w:r>
      <w:r>
        <w:t xml:space="preserve">he advent of non-disruptive fluorescent reporters with high spatial and temporal resolution will </w:t>
      </w:r>
      <w:r w:rsidR="00A818C0">
        <w:t xml:space="preserve">provide a tool to accelerate </w:t>
      </w:r>
      <w:r>
        <w:t>progress</w:t>
      </w:r>
      <w:r w:rsidR="00A818C0">
        <w:t xml:space="preserve"> in all these areas. Automation can facilitate large scale screens of mutants or the action of effectors that impact on cGMP signalling</w:t>
      </w:r>
      <w:r>
        <w:t xml:space="preserve">. </w:t>
      </w:r>
    </w:p>
    <w:p w:rsidR="00DC0942" w:rsidRPr="002278A3" w:rsidRDefault="00DC0942" w:rsidP="00092374">
      <w:pPr>
        <w:pStyle w:val="Heading1"/>
        <w:jc w:val="both"/>
      </w:pPr>
      <w:r w:rsidRPr="002278A3">
        <w:t>Keywords</w:t>
      </w:r>
    </w:p>
    <w:p w:rsidR="005C572A" w:rsidRPr="002278A3" w:rsidRDefault="005C572A" w:rsidP="00092374">
      <w:pPr>
        <w:jc w:val="both"/>
      </w:pPr>
      <w:r w:rsidRPr="002278A3">
        <w:t xml:space="preserve">cGMP, </w:t>
      </w:r>
      <w:r w:rsidR="00A94B46">
        <w:t xml:space="preserve">CNGC, guard cell, ion homeostasis, </w:t>
      </w:r>
      <w:r w:rsidRPr="002278A3">
        <w:t>signalling, stress</w:t>
      </w:r>
    </w:p>
    <w:p w:rsidR="00D15BBE" w:rsidRDefault="00D15BBE" w:rsidP="00092374">
      <w:pPr>
        <w:pStyle w:val="Heading1"/>
        <w:jc w:val="both"/>
      </w:pPr>
    </w:p>
    <w:p w:rsidR="00D15BBE" w:rsidRDefault="00D15BBE" w:rsidP="00D15BBE"/>
    <w:p w:rsidR="00D15BBE" w:rsidRPr="00D15BBE" w:rsidRDefault="00D15BBE" w:rsidP="00D15BBE"/>
    <w:p w:rsidR="00D15BBE" w:rsidRDefault="00D15BBE" w:rsidP="00D15BBE"/>
    <w:p w:rsidR="00A818C0" w:rsidRDefault="00A818C0" w:rsidP="00D15BBE"/>
    <w:p w:rsidR="00D15BBE" w:rsidRPr="00D15BBE" w:rsidRDefault="00D15BBE" w:rsidP="00D15BBE"/>
    <w:p w:rsidR="00D15BBE" w:rsidRDefault="00D15BBE" w:rsidP="00D15BBE">
      <w:pPr>
        <w:pStyle w:val="Heading1"/>
        <w:spacing w:before="0"/>
        <w:jc w:val="both"/>
      </w:pPr>
    </w:p>
    <w:p w:rsidR="00D15BBE" w:rsidRDefault="00D15BBE" w:rsidP="00D15BBE">
      <w:pPr>
        <w:pStyle w:val="Heading1"/>
        <w:spacing w:before="0"/>
        <w:jc w:val="both"/>
      </w:pPr>
    </w:p>
    <w:p w:rsidR="00D15BBE" w:rsidRPr="00D15BBE" w:rsidRDefault="00D15BBE" w:rsidP="00D15BBE"/>
    <w:p w:rsidR="005C572A" w:rsidRPr="002278A3" w:rsidRDefault="005C572A" w:rsidP="00092374">
      <w:pPr>
        <w:jc w:val="both"/>
      </w:pPr>
    </w:p>
    <w:p w:rsidR="0093275A" w:rsidRPr="002278A3" w:rsidRDefault="00001346" w:rsidP="00092374">
      <w:pPr>
        <w:jc w:val="both"/>
        <w:rPr>
          <w:b/>
        </w:rPr>
      </w:pPr>
      <w:r>
        <w:rPr>
          <w:b/>
        </w:rPr>
        <w:t>Introduction</w:t>
      </w:r>
      <w:r w:rsidR="00C876DE" w:rsidRPr="002278A3">
        <w:rPr>
          <w:b/>
        </w:rPr>
        <w:t xml:space="preserve"> </w:t>
      </w:r>
    </w:p>
    <w:p w:rsidR="002C02CB" w:rsidRPr="008F0D25" w:rsidRDefault="00750BEF" w:rsidP="00E97884">
      <w:pPr>
        <w:pStyle w:val="Heading1"/>
        <w:jc w:val="both"/>
        <w:rPr>
          <w:rFonts w:asciiTheme="minorHAnsi" w:hAnsiTheme="minorHAnsi"/>
          <w:b w:val="0"/>
          <w:color w:val="000000" w:themeColor="text1"/>
          <w:sz w:val="22"/>
          <w:szCs w:val="22"/>
        </w:rPr>
      </w:pPr>
      <w:r w:rsidRPr="008F0D25">
        <w:rPr>
          <w:rFonts w:asciiTheme="minorHAnsi" w:hAnsiTheme="minorHAnsi"/>
          <w:b w:val="0"/>
          <w:color w:val="000000" w:themeColor="text1"/>
          <w:sz w:val="22"/>
          <w:szCs w:val="22"/>
        </w:rPr>
        <w:lastRenderedPageBreak/>
        <w:t>Cells and organisms must have means to perceive, transduce and respond to multiple stimuli, which may originate internally or d</w:t>
      </w:r>
      <w:r w:rsidR="002C02CB" w:rsidRPr="008F0D25">
        <w:rPr>
          <w:rFonts w:asciiTheme="minorHAnsi" w:hAnsiTheme="minorHAnsi"/>
          <w:b w:val="0"/>
          <w:color w:val="000000" w:themeColor="text1"/>
          <w:sz w:val="22"/>
          <w:szCs w:val="22"/>
        </w:rPr>
        <w:t>e</w:t>
      </w:r>
      <w:r w:rsidRPr="008F0D25">
        <w:rPr>
          <w:rFonts w:asciiTheme="minorHAnsi" w:hAnsiTheme="minorHAnsi"/>
          <w:b w:val="0"/>
          <w:color w:val="000000" w:themeColor="text1"/>
          <w:sz w:val="22"/>
          <w:szCs w:val="22"/>
        </w:rPr>
        <w:t xml:space="preserve">rive from the outside environment. Stimuli include physical cues such as changes in temperature, light or precipitation, </w:t>
      </w:r>
      <w:r w:rsidR="002C02CB" w:rsidRPr="008F0D25">
        <w:rPr>
          <w:rFonts w:asciiTheme="minorHAnsi" w:hAnsiTheme="minorHAnsi"/>
          <w:b w:val="0"/>
          <w:color w:val="000000" w:themeColor="text1"/>
          <w:sz w:val="22"/>
          <w:szCs w:val="22"/>
        </w:rPr>
        <w:t>but also</w:t>
      </w:r>
      <w:r w:rsidRPr="008F0D25">
        <w:rPr>
          <w:rFonts w:asciiTheme="minorHAnsi" w:hAnsiTheme="minorHAnsi"/>
          <w:b w:val="0"/>
          <w:color w:val="000000" w:themeColor="text1"/>
          <w:sz w:val="22"/>
          <w:szCs w:val="22"/>
        </w:rPr>
        <w:t xml:space="preserve"> biological agents such as elicitors</w:t>
      </w:r>
      <w:r w:rsidR="002C02CB" w:rsidRPr="008F0D25">
        <w:rPr>
          <w:rFonts w:asciiTheme="minorHAnsi" w:hAnsiTheme="minorHAnsi"/>
          <w:b w:val="0"/>
          <w:color w:val="000000" w:themeColor="text1"/>
          <w:sz w:val="22"/>
          <w:szCs w:val="22"/>
        </w:rPr>
        <w:t>,</w:t>
      </w:r>
      <w:r w:rsidRPr="008F0D25">
        <w:rPr>
          <w:rFonts w:asciiTheme="minorHAnsi" w:hAnsiTheme="minorHAnsi"/>
          <w:b w:val="0"/>
          <w:color w:val="000000" w:themeColor="text1"/>
          <w:sz w:val="22"/>
          <w:szCs w:val="22"/>
        </w:rPr>
        <w:t xml:space="preserve"> hormones</w:t>
      </w:r>
      <w:r w:rsidR="002C02CB" w:rsidRPr="008F0D25">
        <w:rPr>
          <w:rFonts w:asciiTheme="minorHAnsi" w:hAnsiTheme="minorHAnsi"/>
          <w:b w:val="0"/>
          <w:color w:val="000000" w:themeColor="text1"/>
          <w:sz w:val="22"/>
          <w:szCs w:val="22"/>
        </w:rPr>
        <w:t xml:space="preserve"> or action potentials</w:t>
      </w:r>
      <w:r w:rsidRPr="008F0D25">
        <w:rPr>
          <w:rFonts w:asciiTheme="minorHAnsi" w:hAnsiTheme="minorHAnsi"/>
          <w:b w:val="0"/>
          <w:color w:val="000000" w:themeColor="text1"/>
          <w:sz w:val="22"/>
          <w:szCs w:val="22"/>
        </w:rPr>
        <w:t>. On the other end of the chain, responses typically involve changes in gene expression and post-translational modifications in effector proteins</w:t>
      </w:r>
      <w:r w:rsidR="002C02CB" w:rsidRPr="008F0D25">
        <w:rPr>
          <w:rFonts w:asciiTheme="minorHAnsi" w:hAnsiTheme="minorHAnsi"/>
          <w:b w:val="0"/>
          <w:color w:val="000000" w:themeColor="text1"/>
          <w:sz w:val="22"/>
          <w:szCs w:val="22"/>
        </w:rPr>
        <w:t xml:space="preserve"> such as glycosylation, ubiquitination and phosphorylation</w:t>
      </w:r>
      <w:r w:rsidRPr="008F0D25">
        <w:rPr>
          <w:rFonts w:asciiTheme="minorHAnsi" w:hAnsiTheme="minorHAnsi"/>
          <w:b w:val="0"/>
          <w:color w:val="000000" w:themeColor="text1"/>
          <w:sz w:val="22"/>
          <w:szCs w:val="22"/>
        </w:rPr>
        <w:t xml:space="preserve">. </w:t>
      </w:r>
      <w:r w:rsidR="002C02CB" w:rsidRPr="008F0D25">
        <w:rPr>
          <w:rFonts w:asciiTheme="minorHAnsi" w:hAnsiTheme="minorHAnsi"/>
          <w:b w:val="0"/>
          <w:color w:val="000000" w:themeColor="text1"/>
          <w:sz w:val="22"/>
          <w:szCs w:val="22"/>
        </w:rPr>
        <w:t>S</w:t>
      </w:r>
      <w:r w:rsidRPr="008F0D25">
        <w:rPr>
          <w:rFonts w:asciiTheme="minorHAnsi" w:hAnsiTheme="minorHAnsi"/>
          <w:b w:val="0"/>
          <w:color w:val="000000" w:themeColor="text1"/>
          <w:sz w:val="22"/>
          <w:szCs w:val="22"/>
        </w:rPr>
        <w:t xml:space="preserve">timulus specificity </w:t>
      </w:r>
      <w:r w:rsidR="002C02CB" w:rsidRPr="008F0D25">
        <w:rPr>
          <w:rFonts w:asciiTheme="minorHAnsi" w:hAnsiTheme="minorHAnsi"/>
          <w:b w:val="0"/>
          <w:color w:val="000000" w:themeColor="text1"/>
          <w:sz w:val="22"/>
          <w:szCs w:val="22"/>
        </w:rPr>
        <w:t xml:space="preserve">is relatively easy to recognise </w:t>
      </w:r>
      <w:r w:rsidRPr="008F0D25">
        <w:rPr>
          <w:rFonts w:asciiTheme="minorHAnsi" w:hAnsiTheme="minorHAnsi"/>
          <w:b w:val="0"/>
          <w:color w:val="000000" w:themeColor="text1"/>
          <w:sz w:val="22"/>
          <w:szCs w:val="22"/>
        </w:rPr>
        <w:t xml:space="preserve">in the panoply of different primary signals and </w:t>
      </w:r>
      <w:r w:rsidR="002C02CB" w:rsidRPr="008F0D25">
        <w:rPr>
          <w:rFonts w:asciiTheme="minorHAnsi" w:hAnsiTheme="minorHAnsi"/>
          <w:b w:val="0"/>
          <w:color w:val="000000" w:themeColor="text1"/>
          <w:sz w:val="22"/>
          <w:szCs w:val="22"/>
        </w:rPr>
        <w:t xml:space="preserve">in </w:t>
      </w:r>
      <w:r w:rsidRPr="008F0D25">
        <w:rPr>
          <w:rFonts w:asciiTheme="minorHAnsi" w:hAnsiTheme="minorHAnsi"/>
          <w:b w:val="0"/>
          <w:color w:val="000000" w:themeColor="text1"/>
          <w:sz w:val="22"/>
          <w:szCs w:val="22"/>
        </w:rPr>
        <w:t xml:space="preserve">the ultimate responses. However, most, if not all, of </w:t>
      </w:r>
      <w:r w:rsidR="002C02CB" w:rsidRPr="008F0D25">
        <w:rPr>
          <w:rFonts w:asciiTheme="minorHAnsi" w:hAnsiTheme="minorHAnsi"/>
          <w:b w:val="0"/>
          <w:color w:val="000000" w:themeColor="text1"/>
          <w:sz w:val="22"/>
          <w:szCs w:val="22"/>
        </w:rPr>
        <w:t>these signal</w:t>
      </w:r>
      <w:r w:rsidRPr="008F0D25">
        <w:rPr>
          <w:rFonts w:asciiTheme="minorHAnsi" w:hAnsiTheme="minorHAnsi"/>
          <w:b w:val="0"/>
          <w:color w:val="000000" w:themeColor="text1"/>
          <w:sz w:val="22"/>
          <w:szCs w:val="22"/>
        </w:rPr>
        <w:t xml:space="preserve"> pathways will rely on the action of </w:t>
      </w:r>
      <w:r w:rsidR="004F7EAF" w:rsidRPr="008F0D25">
        <w:rPr>
          <w:rFonts w:asciiTheme="minorHAnsi" w:hAnsiTheme="minorHAnsi"/>
          <w:b w:val="0"/>
          <w:color w:val="000000" w:themeColor="text1"/>
          <w:sz w:val="22"/>
          <w:szCs w:val="22"/>
        </w:rPr>
        <w:t xml:space="preserve">(cytoplasmic) </w:t>
      </w:r>
      <w:r w:rsidRPr="008F0D25">
        <w:rPr>
          <w:rFonts w:asciiTheme="minorHAnsi" w:hAnsiTheme="minorHAnsi"/>
          <w:b w:val="0"/>
          <w:color w:val="000000" w:themeColor="text1"/>
          <w:sz w:val="22"/>
          <w:szCs w:val="22"/>
        </w:rPr>
        <w:t xml:space="preserve">intermediates in the form </w:t>
      </w:r>
      <w:r w:rsidR="00205B15" w:rsidRPr="008F0D25">
        <w:rPr>
          <w:rFonts w:asciiTheme="minorHAnsi" w:hAnsiTheme="minorHAnsi"/>
          <w:b w:val="0"/>
          <w:color w:val="000000" w:themeColor="text1"/>
          <w:sz w:val="22"/>
          <w:szCs w:val="22"/>
        </w:rPr>
        <w:t xml:space="preserve">of </w:t>
      </w:r>
      <w:r w:rsidR="002C02CB" w:rsidRPr="008F0D25">
        <w:rPr>
          <w:rFonts w:asciiTheme="minorHAnsi" w:hAnsiTheme="minorHAnsi"/>
          <w:b w:val="0"/>
          <w:color w:val="000000" w:themeColor="text1"/>
          <w:sz w:val="22"/>
          <w:szCs w:val="22"/>
        </w:rPr>
        <w:t xml:space="preserve">secondary messengers that function as ‘telephone exchanges’ by passing on multiple incoming signals to specific downstream targets. </w:t>
      </w:r>
    </w:p>
    <w:p w:rsidR="006B4A39" w:rsidRPr="002278A3" w:rsidRDefault="006B4A39" w:rsidP="00092374">
      <w:pPr>
        <w:jc w:val="both"/>
      </w:pPr>
    </w:p>
    <w:p w:rsidR="004F7EAF" w:rsidRPr="002278A3" w:rsidRDefault="006C78A6" w:rsidP="00092374">
      <w:pPr>
        <w:jc w:val="both"/>
      </w:pPr>
      <w:r w:rsidRPr="002278A3">
        <w:t>The number of secondary messengers is relatively small with s</w:t>
      </w:r>
      <w:r w:rsidR="002C02CB" w:rsidRPr="002278A3">
        <w:t xml:space="preserve">ome of the most ubiquitous </w:t>
      </w:r>
      <w:r w:rsidRPr="002278A3">
        <w:t xml:space="preserve">ones consisting of </w:t>
      </w:r>
      <w:r w:rsidR="002C02CB" w:rsidRPr="002278A3">
        <w:t xml:space="preserve">simple ions such as </w:t>
      </w:r>
      <w:r w:rsidR="00EC6005" w:rsidRPr="002278A3">
        <w:t>Ca</w:t>
      </w:r>
      <w:r w:rsidR="00EC6005">
        <w:rPr>
          <w:vertAlign w:val="superscript"/>
        </w:rPr>
        <w:t>2</w:t>
      </w:r>
      <w:r w:rsidR="00EC6005" w:rsidRPr="002278A3">
        <w:rPr>
          <w:vertAlign w:val="superscript"/>
        </w:rPr>
        <w:t>+</w:t>
      </w:r>
      <w:r w:rsidR="008074D1">
        <w:t xml:space="preserve"> (Dodd et al. 2010)</w:t>
      </w:r>
      <w:r w:rsidR="002C02CB" w:rsidRPr="002278A3">
        <w:t xml:space="preserve"> lipids like </w:t>
      </w:r>
      <w:r w:rsidR="00205B15">
        <w:t>Inositol-3-phosphate (</w:t>
      </w:r>
      <w:r w:rsidR="002C02CB" w:rsidRPr="002278A3">
        <w:t>IP3</w:t>
      </w:r>
      <w:r w:rsidR="00205B15">
        <w:t>)</w:t>
      </w:r>
      <w:r w:rsidR="002C02CB" w:rsidRPr="002278A3">
        <w:t xml:space="preserve"> </w:t>
      </w:r>
      <w:r w:rsidR="008074D1">
        <w:t>(</w:t>
      </w:r>
      <w:proofErr w:type="spellStart"/>
      <w:r w:rsidR="008074D1">
        <w:t>Munnik</w:t>
      </w:r>
      <w:proofErr w:type="spellEnd"/>
      <w:r w:rsidR="008074D1">
        <w:t xml:space="preserve"> and </w:t>
      </w:r>
      <w:proofErr w:type="spellStart"/>
      <w:r w:rsidR="008074D1">
        <w:t>Testerink</w:t>
      </w:r>
      <w:proofErr w:type="spellEnd"/>
      <w:r w:rsidR="006C5ED5">
        <w:t xml:space="preserve"> 2009)</w:t>
      </w:r>
      <w:r w:rsidR="008074D1">
        <w:t xml:space="preserve"> </w:t>
      </w:r>
      <w:r w:rsidR="002C02CB" w:rsidRPr="002278A3">
        <w:t xml:space="preserve">and the cyclic nucleotides </w:t>
      </w:r>
      <w:r w:rsidR="00205B15">
        <w:t>cyclic Adenosine Monophosphate (</w:t>
      </w:r>
      <w:r w:rsidR="002C02CB" w:rsidRPr="002278A3">
        <w:t>cAMP</w:t>
      </w:r>
      <w:r w:rsidR="00205B15">
        <w:t>)</w:t>
      </w:r>
      <w:r w:rsidR="002C02CB" w:rsidRPr="002278A3">
        <w:t xml:space="preserve"> and </w:t>
      </w:r>
      <w:r w:rsidR="00205B15">
        <w:t>cyclic Guanosine Monophosphate (</w:t>
      </w:r>
      <w:r w:rsidR="002C02CB" w:rsidRPr="002278A3">
        <w:t>cGMP</w:t>
      </w:r>
      <w:r w:rsidR="00205B15">
        <w:t>)</w:t>
      </w:r>
      <w:r w:rsidR="006C5ED5">
        <w:t xml:space="preserve"> (</w:t>
      </w:r>
      <w:r w:rsidR="006C5ED5">
        <w:rPr>
          <w:noProof/>
        </w:rPr>
        <w:t xml:space="preserve">(Newton and Smith 2004; </w:t>
      </w:r>
      <w:r w:rsidR="006C5ED5">
        <w:t>Martinez et al. 2007)</w:t>
      </w:r>
      <w:r w:rsidR="002C02CB" w:rsidRPr="002278A3">
        <w:t xml:space="preserve">. However, this list is continuously extending and other small molecules like </w:t>
      </w:r>
      <w:r w:rsidR="00205B15" w:rsidRPr="002278A3">
        <w:t>nitric oxide</w:t>
      </w:r>
      <w:r w:rsidR="00205B15" w:rsidRPr="00205B15">
        <w:t xml:space="preserve"> </w:t>
      </w:r>
      <w:r w:rsidR="002C02CB" w:rsidRPr="002278A3">
        <w:t>(</w:t>
      </w:r>
      <w:r w:rsidR="00205B15" w:rsidRPr="002278A3">
        <w:t>NO</w:t>
      </w:r>
      <w:r w:rsidR="002C02CB" w:rsidRPr="002278A3">
        <w:t xml:space="preserve">), reactive oxygen species </w:t>
      </w:r>
      <w:r w:rsidR="009F378C" w:rsidRPr="002278A3">
        <w:t xml:space="preserve">(ROS) </w:t>
      </w:r>
      <w:r w:rsidR="002C02CB" w:rsidRPr="002278A3">
        <w:t xml:space="preserve">and </w:t>
      </w:r>
      <w:r w:rsidR="00205B15" w:rsidRPr="00205B15">
        <w:t xml:space="preserve">Cyclic ADP-ribose </w:t>
      </w:r>
      <w:r w:rsidR="00205B15">
        <w:t>(</w:t>
      </w:r>
      <w:r w:rsidR="002C02CB" w:rsidRPr="002278A3">
        <w:t>cADPR</w:t>
      </w:r>
      <w:r w:rsidR="00205B15">
        <w:t>)</w:t>
      </w:r>
      <w:r w:rsidR="002C02CB" w:rsidRPr="002278A3">
        <w:t xml:space="preserve"> or </w:t>
      </w:r>
      <w:r w:rsidR="00205B15" w:rsidRPr="00205B15">
        <w:t xml:space="preserve">Nicotinic acid adenine dinucleotide phosphate </w:t>
      </w:r>
      <w:r w:rsidR="00205B15">
        <w:t>(</w:t>
      </w:r>
      <w:r w:rsidR="002C02CB" w:rsidRPr="002278A3">
        <w:t>NAADP</w:t>
      </w:r>
      <w:r w:rsidR="00205B15">
        <w:t>)</w:t>
      </w:r>
      <w:r w:rsidR="002C02CB" w:rsidRPr="002278A3">
        <w:t xml:space="preserve"> form further secondary messengers</w:t>
      </w:r>
      <w:r w:rsidR="006C5ED5">
        <w:t xml:space="preserve"> (</w:t>
      </w:r>
      <w:r w:rsidR="006C5ED5" w:rsidRPr="006C5ED5">
        <w:t>Bailey-</w:t>
      </w:r>
      <w:proofErr w:type="spellStart"/>
      <w:r w:rsidR="006C5ED5" w:rsidRPr="006C5ED5">
        <w:t>Serres</w:t>
      </w:r>
      <w:proofErr w:type="spellEnd"/>
      <w:r w:rsidR="006C5ED5" w:rsidRPr="006C5ED5">
        <w:t xml:space="preserve"> and </w:t>
      </w:r>
      <w:proofErr w:type="spellStart"/>
      <w:r w:rsidR="006C5ED5" w:rsidRPr="006C5ED5">
        <w:t>Mittler</w:t>
      </w:r>
      <w:proofErr w:type="spellEnd"/>
      <w:r w:rsidR="006C5ED5">
        <w:t xml:space="preserve"> 2006)</w:t>
      </w:r>
      <w:r w:rsidR="002C02CB" w:rsidRPr="002278A3">
        <w:t xml:space="preserve">. </w:t>
      </w:r>
      <w:r w:rsidRPr="002278A3">
        <w:t xml:space="preserve">The small number </w:t>
      </w:r>
      <w:r w:rsidR="004F7EAF" w:rsidRPr="002278A3">
        <w:t xml:space="preserve">of secondary messengers relative to the multitude of stimuli implies there must be coding information to maintain specificity, a phenomenon that is only partially understood for </w:t>
      </w:r>
      <w:r w:rsidR="00EC6005" w:rsidRPr="002278A3">
        <w:t>Ca</w:t>
      </w:r>
      <w:r w:rsidR="00EC6005">
        <w:rPr>
          <w:vertAlign w:val="superscript"/>
        </w:rPr>
        <w:t>2</w:t>
      </w:r>
      <w:r w:rsidR="00EC6005" w:rsidRPr="002278A3">
        <w:rPr>
          <w:vertAlign w:val="superscript"/>
        </w:rPr>
        <w:t>+</w:t>
      </w:r>
      <w:r w:rsidR="004F7EAF" w:rsidRPr="002278A3">
        <w:t xml:space="preserve"> but remains an enigma for most other intermediates. In the case of </w:t>
      </w:r>
      <w:r w:rsidR="00EC6005" w:rsidRPr="002278A3">
        <w:t>Ca</w:t>
      </w:r>
      <w:r w:rsidR="00EC6005">
        <w:rPr>
          <w:vertAlign w:val="superscript"/>
        </w:rPr>
        <w:t>2</w:t>
      </w:r>
      <w:r w:rsidR="00EC6005" w:rsidRPr="002278A3">
        <w:rPr>
          <w:vertAlign w:val="superscript"/>
        </w:rPr>
        <w:t>+</w:t>
      </w:r>
      <w:r w:rsidR="004F7EAF" w:rsidRPr="002278A3">
        <w:t xml:space="preserve">, both frequency and amplitude coding affects </w:t>
      </w:r>
      <w:r w:rsidR="00EC6005" w:rsidRPr="002278A3">
        <w:t>Ca</w:t>
      </w:r>
      <w:r w:rsidR="00EC6005">
        <w:rPr>
          <w:vertAlign w:val="superscript"/>
        </w:rPr>
        <w:t>2</w:t>
      </w:r>
      <w:r w:rsidR="00EC6005" w:rsidRPr="002278A3">
        <w:rPr>
          <w:vertAlign w:val="superscript"/>
        </w:rPr>
        <w:t>+</w:t>
      </w:r>
      <w:r w:rsidR="004F7EAF" w:rsidRPr="002278A3">
        <w:t xml:space="preserve"> binding proteins that show different affinities. For example, </w:t>
      </w:r>
      <w:r w:rsidR="00EC6005" w:rsidRPr="002278A3">
        <w:t>Ca</w:t>
      </w:r>
      <w:r w:rsidR="00EC6005">
        <w:rPr>
          <w:vertAlign w:val="superscript"/>
        </w:rPr>
        <w:t>2</w:t>
      </w:r>
      <w:r w:rsidR="00EC6005" w:rsidRPr="002278A3">
        <w:rPr>
          <w:vertAlign w:val="superscript"/>
        </w:rPr>
        <w:t>+</w:t>
      </w:r>
      <w:r w:rsidR="004F7EAF" w:rsidRPr="002278A3">
        <w:t xml:space="preserve"> dependent kinases with different binding constants will be activated in response to different levels of cytoplasmic </w:t>
      </w:r>
      <w:r w:rsidR="00EC6005" w:rsidRPr="002278A3">
        <w:t>Ca</w:t>
      </w:r>
      <w:r w:rsidR="00EC6005">
        <w:rPr>
          <w:vertAlign w:val="superscript"/>
        </w:rPr>
        <w:t>2</w:t>
      </w:r>
      <w:r w:rsidR="00EC6005" w:rsidRPr="002278A3">
        <w:rPr>
          <w:vertAlign w:val="superscript"/>
        </w:rPr>
        <w:t>+</w:t>
      </w:r>
      <w:r w:rsidR="004F7EAF" w:rsidRPr="002278A3">
        <w:t>. For the cyclic nucleotides 3’,5’ cAMP and 3’,5’ cGMP different signal amplitudes have been observed but how these translate into specific activation of downstream targets is as yet unclear.</w:t>
      </w:r>
    </w:p>
    <w:p w:rsidR="006B4A39" w:rsidRPr="002278A3" w:rsidRDefault="006B4A39" w:rsidP="00092374">
      <w:pPr>
        <w:jc w:val="both"/>
      </w:pPr>
    </w:p>
    <w:p w:rsidR="007B0432" w:rsidRPr="002278A3" w:rsidRDefault="004F7EAF" w:rsidP="00092374">
      <w:pPr>
        <w:jc w:val="both"/>
      </w:pPr>
      <w:r w:rsidRPr="002278A3">
        <w:t>Well established in animals</w:t>
      </w:r>
      <w:r w:rsidR="007B0432" w:rsidRPr="002278A3">
        <w:t>,</w:t>
      </w:r>
      <w:r w:rsidRPr="002278A3">
        <w:t xml:space="preserve"> protozoa</w:t>
      </w:r>
      <w:r w:rsidR="007B0432" w:rsidRPr="002278A3">
        <w:t xml:space="preserve"> and prokaryotes</w:t>
      </w:r>
      <w:r w:rsidRPr="002278A3">
        <w:t xml:space="preserve">, the signalling role of </w:t>
      </w:r>
      <w:r w:rsidR="00BE715F" w:rsidRPr="002278A3">
        <w:t>the cyclic nucleotide mono phosphates (cNMPs)</w:t>
      </w:r>
      <w:r w:rsidR="00B20B9E">
        <w:t>,</w:t>
      </w:r>
      <w:r w:rsidR="00BE715F" w:rsidRPr="002278A3">
        <w:t xml:space="preserve"> </w:t>
      </w:r>
      <w:r w:rsidRPr="002278A3">
        <w:t xml:space="preserve">cAMP and cGMP in plants was long doubted but </w:t>
      </w:r>
      <w:r w:rsidR="00D1101F" w:rsidRPr="002278A3">
        <w:t xml:space="preserve">the drastically </w:t>
      </w:r>
      <w:r w:rsidR="007B0432" w:rsidRPr="002278A3">
        <w:t>improved analytical techniques have unequivocally shown the presence of both cAMP and cGMP in several plant species</w:t>
      </w:r>
      <w:r w:rsidR="00B20B9E" w:rsidRPr="00B20B9E">
        <w:t xml:space="preserve"> </w:t>
      </w:r>
      <w:r w:rsidR="002D49F5">
        <w:fldChar w:fldCharType="begin">
          <w:fldData xml:space="preserve">PEVuZE5vdGU+PENpdGU+PEF1dGhvcj5OZXd0b248L0F1dGhvcj48WWVhcj4yMDA0PC9ZZWFyPjxS
ZWNOdW0+NDExPC9SZWNOdW0+PERpc3BsYXlUZXh0PihOZXd0b24gYW5kIFNtaXRoIDIwMDQpPC9E
aXNwbGF5VGV4dD48cmVjb3JkPjxyZWMtbnVtYmVyPjQxMTwvcmVjLW51bWJlcj48Zm9yZWlnbi1r
ZXlzPjxrZXkgYXBwPSJFTiIgZGItaWQ9InB3Mnhwc2Zyc3JkZjk0ZWV0YXI1MDB4OXZkcmZzd3dh
ZTAwYSIgdGltZXN0YW1wPSIxNDc0ODk1NDg0Ij40MTE8L2tleT48L2ZvcmVpZ24ta2V5cz48cmVm
LXR5cGUgbmFtZT0iSm91cm5hbCBBcnRpY2xlIj4xNzwvcmVmLXR5cGU+PGNvbnRyaWJ1dG9ycz48
YXV0aG9ycz48YXV0aG9yPk5ld3RvbiwgUi4gUC48L2F1dGhvcj48YXV0aG9yPlNtaXRoLCBDLiBK
LjwvYXV0aG9yPjwvYXV0aG9ycz48L2NvbnRyaWJ1dG9ycz48YXV0aC1hZGRyZXNzPlVuaXYgQ29s
bCBTd2Fuc2VhLCBTY2ggQmlvbCBTY2ksIEJpb2NoZW0gR3JwLCBTd2Fuc2VhIFNBMiA4UFAsIFcg
R2xhbSwgV2FsZXMmI3hEO1VuaXYgQ29sbCBTd2Fuc2VhLCBCQU1TIEZhY2lsLCBTd2Fuc2VhIFNB
MiA4UFAsIFcgR2xhbSwgV2FsZXM8L2F1dGgtYWRkcmVzcz48dGl0bGVzPjx0aXRsZT5DeWNsaWMg
bnVjbGVvdGlkZXM8L3RpdGxlPjxzZWNvbmRhcnktdGl0bGU+UGh5dG9jaGVtaXN0cnk8L3NlY29u
ZGFyeS10aXRsZT48YWx0LXRpdGxlPlBoeXRvY2hlbWlzdHJ5PC9hbHQtdGl0bGU+PC90aXRsZXM+
PHBlcmlvZGljYWw+PGZ1bGwtdGl0bGU+UGh5dG9jaGVtaXN0cnk8L2Z1bGwtdGl0bGU+PGFiYnIt
MT5QaHl0b2NoZW1pc3RyeTwvYWJici0xPjwvcGVyaW9kaWNhbD48YWx0LXBlcmlvZGljYWw+PGZ1
bGwtdGl0bGU+UGh5dG9jaGVtaXN0cnk8L2Z1bGwtdGl0bGU+PGFiYnItMT5QaHl0b2NoZW1pc3Ry
eTwvYWJici0xPjwvYWx0LXBlcmlvZGljYWw+PHBhZ2VzPjI0MjMtMjQzNzwvcGFnZXM+PHZvbHVt
ZT42NTwvdm9sdW1lPjxudW1iZXI+MTc8L251bWJlcj48a2V5d29yZHM+PGtleXdvcmQ+cmV2aWV3
PC9rZXl3b3JkPjxrZXl3b3JkPmNlbGwtc2lnbmFsbGluZzwva2V5d29yZD48a2V5d29yZD5jeWNs
aWMgYW1wPC9rZXl3b3JkPjxrZXl3b3JkPmN5Y2xpYyBnbXA8L2tleXdvcmQ+PGtleXdvcmQ+Y3lj
bGljIG51Y2xlb3RpZGVzPC9rZXl3b3JkPjxrZXl3b3JkPm51Y2xlb3RpZHlsIGN5Y2xhc2VzPC9r
ZXl3b3JkPjxrZXl3b3JkPmN5Y2xpYyBudWNsZW90aWRlLWdhdGVkIGlvbiBjaGFubmVsczwva2V5
d29yZD48a2V5d29yZD5jeWNsaWMgbnVjbGVvdGlkZS1yZXNwb25zaXZlIHByb3RlaW4ga2luYXNl
czwva2V5d29yZD48a2V5d29yZD5waG9zcGhvZGllc3RlcmFzZXM8L2tleXdvcmQ+PGtleXdvcmQ+
YWRlbnlseWwtY3ljbGFzZSBhY3Rpdml0eTwva2V5d29yZD48a2V5d29yZD5kZXBlbmRlbnQgcHJv
dGVpbi1raW5hc2U8L2tleXdvcmQ+PGtleXdvcmQ+dG9iYWNjbyBieS0yIGNlbGxzPC9rZXl3b3Jk
PjxrZXl3b3JkPmdhdGVkIGlvbi1jaGFubmVsPC9rZXl3b3JkPjxrZXl3b3JkPmdtcC1pbmRlcGVu
ZGVudCB0cmFuc2R1Y3Rpb248L2tleXdvcmQ+PGtleXdvcmQ+Z3RwLWJpbmRpbmcgcHJvdGVpbjwv
a2V5d29yZD48a2V5d29yZD5wb2xsZW4tdHViZSBncm93dGg8L2tleXdvcmQ+PGtleXdvcmQ+aGln
aGVyLXBsYW50czwva2V5d29yZD48a2V5d29yZD5hcmFiaWRvcHNpcy10aGFsaWFuYTwva2V5d29y
ZD48a2V5d29yZD5wYXJ0aWFsLXB1cmlmaWNhdGlvbjwva2V5d29yZD48L2tleXdvcmRzPjxkYXRl
cz48eWVhcj4yMDA0PC95ZWFyPjxwdWItZGF0ZXM+PGRhdGU+U2VwPC9kYXRlPjwvcHViLWRhdGVz
PjwvZGF0ZXM+PGlzYm4+MDAzMS05NDIyPC9pc2JuPjxhY2Nlc3Npb24tbnVtPldPUzowMDAyMjQ0
OTAyMDAwMDE8L2FjY2Vzc2lvbi1udW0+PHVybHM+PHJlbGF0ZWQtdXJscz48dXJsPiZsdDtHbyB0
byBJU0kmZ3Q7Oi8vV09TOjAwMDIyNDQ5MDIwMDAwMTwvdXJsPjwvcmVsYXRlZC11cmxzPjwvdXJs
cz48ZWxlY3Ryb25pYy1yZXNvdXJjZS1udW0+MTAuMTAxNi9qLnBoeXRvY2hlbS4yMDA0LjA3LjAy
NjwvZWxlY3Ryb25pYy1yZXNvdXJjZS1udW0+PGxhbmd1YWdlPkVuZ2xpc2g8L2xhbmd1YWdlPjwv
cmVjb3JkPjwvQ2l0ZT48L0VuZE5vdGU+AG==
</w:fldData>
        </w:fldChar>
      </w:r>
      <w:r w:rsidR="002D49F5">
        <w:instrText xml:space="preserve"> ADDIN EN.CITE </w:instrText>
      </w:r>
      <w:r w:rsidR="002D49F5">
        <w:fldChar w:fldCharType="begin">
          <w:fldData xml:space="preserve">PEVuZE5vdGU+PENpdGU+PEF1dGhvcj5OZXd0b248L0F1dGhvcj48WWVhcj4yMDA0PC9ZZWFyPjxS
ZWNOdW0+NDExPC9SZWNOdW0+PERpc3BsYXlUZXh0PihOZXd0b24gYW5kIFNtaXRoIDIwMDQpPC9E
aXNwbGF5VGV4dD48cmVjb3JkPjxyZWMtbnVtYmVyPjQxMTwvcmVjLW51bWJlcj48Zm9yZWlnbi1r
ZXlzPjxrZXkgYXBwPSJFTiIgZGItaWQ9InB3Mnhwc2Zyc3JkZjk0ZWV0YXI1MDB4OXZkcmZzd3dh
ZTAwYSIgdGltZXN0YW1wPSIxNDc0ODk1NDg0Ij40MTE8L2tleT48L2ZvcmVpZ24ta2V5cz48cmVm
LXR5cGUgbmFtZT0iSm91cm5hbCBBcnRpY2xlIj4xNzwvcmVmLXR5cGU+PGNvbnRyaWJ1dG9ycz48
YXV0aG9ycz48YXV0aG9yPk5ld3RvbiwgUi4gUC48L2F1dGhvcj48YXV0aG9yPlNtaXRoLCBDLiBK
LjwvYXV0aG9yPjwvYXV0aG9ycz48L2NvbnRyaWJ1dG9ycz48YXV0aC1hZGRyZXNzPlVuaXYgQ29s
bCBTd2Fuc2VhLCBTY2ggQmlvbCBTY2ksIEJpb2NoZW0gR3JwLCBTd2Fuc2VhIFNBMiA4UFAsIFcg
R2xhbSwgV2FsZXMmI3hEO1VuaXYgQ29sbCBTd2Fuc2VhLCBCQU1TIEZhY2lsLCBTd2Fuc2VhIFNB
MiA4UFAsIFcgR2xhbSwgV2FsZXM8L2F1dGgtYWRkcmVzcz48dGl0bGVzPjx0aXRsZT5DeWNsaWMg
bnVjbGVvdGlkZXM8L3RpdGxlPjxzZWNvbmRhcnktdGl0bGU+UGh5dG9jaGVtaXN0cnk8L3NlY29u
ZGFyeS10aXRsZT48YWx0LXRpdGxlPlBoeXRvY2hlbWlzdHJ5PC9hbHQtdGl0bGU+PC90aXRsZXM+
PHBlcmlvZGljYWw+PGZ1bGwtdGl0bGU+UGh5dG9jaGVtaXN0cnk8L2Z1bGwtdGl0bGU+PGFiYnIt
MT5QaHl0b2NoZW1pc3RyeTwvYWJici0xPjwvcGVyaW9kaWNhbD48YWx0LXBlcmlvZGljYWw+PGZ1
bGwtdGl0bGU+UGh5dG9jaGVtaXN0cnk8L2Z1bGwtdGl0bGU+PGFiYnItMT5QaHl0b2NoZW1pc3Ry
eTwvYWJici0xPjwvYWx0LXBlcmlvZGljYWw+PHBhZ2VzPjI0MjMtMjQzNzwvcGFnZXM+PHZvbHVt
ZT42NTwvdm9sdW1lPjxudW1iZXI+MTc8L251bWJlcj48a2V5d29yZHM+PGtleXdvcmQ+cmV2aWV3
PC9rZXl3b3JkPjxrZXl3b3JkPmNlbGwtc2lnbmFsbGluZzwva2V5d29yZD48a2V5d29yZD5jeWNs
aWMgYW1wPC9rZXl3b3JkPjxrZXl3b3JkPmN5Y2xpYyBnbXA8L2tleXdvcmQ+PGtleXdvcmQ+Y3lj
bGljIG51Y2xlb3RpZGVzPC9rZXl3b3JkPjxrZXl3b3JkPm51Y2xlb3RpZHlsIGN5Y2xhc2VzPC9r
ZXl3b3JkPjxrZXl3b3JkPmN5Y2xpYyBudWNsZW90aWRlLWdhdGVkIGlvbiBjaGFubmVsczwva2V5
d29yZD48a2V5d29yZD5jeWNsaWMgbnVjbGVvdGlkZS1yZXNwb25zaXZlIHByb3RlaW4ga2luYXNl
czwva2V5d29yZD48a2V5d29yZD5waG9zcGhvZGllc3RlcmFzZXM8L2tleXdvcmQ+PGtleXdvcmQ+
YWRlbnlseWwtY3ljbGFzZSBhY3Rpdml0eTwva2V5d29yZD48a2V5d29yZD5kZXBlbmRlbnQgcHJv
dGVpbi1raW5hc2U8L2tleXdvcmQ+PGtleXdvcmQ+dG9iYWNjbyBieS0yIGNlbGxzPC9rZXl3b3Jk
PjxrZXl3b3JkPmdhdGVkIGlvbi1jaGFubmVsPC9rZXl3b3JkPjxrZXl3b3JkPmdtcC1pbmRlcGVu
ZGVudCB0cmFuc2R1Y3Rpb248L2tleXdvcmQ+PGtleXdvcmQ+Z3RwLWJpbmRpbmcgcHJvdGVpbjwv
a2V5d29yZD48a2V5d29yZD5wb2xsZW4tdHViZSBncm93dGg8L2tleXdvcmQ+PGtleXdvcmQ+aGln
aGVyLXBsYW50czwva2V5d29yZD48a2V5d29yZD5hcmFiaWRvcHNpcy10aGFsaWFuYTwva2V5d29y
ZD48a2V5d29yZD5wYXJ0aWFsLXB1cmlmaWNhdGlvbjwva2V5d29yZD48L2tleXdvcmRzPjxkYXRl
cz48eWVhcj4yMDA0PC95ZWFyPjxwdWItZGF0ZXM+PGRhdGU+U2VwPC9kYXRlPjwvcHViLWRhdGVz
PjwvZGF0ZXM+PGlzYm4+MDAzMS05NDIyPC9pc2JuPjxhY2Nlc3Npb24tbnVtPldPUzowMDAyMjQ0
OTAyMDAwMDE8L2FjY2Vzc2lvbi1udW0+PHVybHM+PHJlbGF0ZWQtdXJscz48dXJsPiZsdDtHbyB0
byBJU0kmZ3Q7Oi8vV09TOjAwMDIyNDQ5MDIwMDAwMTwvdXJsPjwvcmVsYXRlZC11cmxzPjwvdXJs
cz48ZWxlY3Ryb25pYy1yZXNvdXJjZS1udW0+MTAuMTAxNi9qLnBoeXRvY2hlbS4yMDA0LjA3LjAy
NjwvZWxlY3Ryb25pYy1yZXNvdXJjZS1udW0+PGxhbmd1YWdlPkVuZ2xpc2g8L2xhbmd1YWdlPjwv
cmVjb3JkPjwvQ2l0ZT48L0VuZE5vdGU+AG==
</w:fldData>
        </w:fldChar>
      </w:r>
      <w:r w:rsidR="002D49F5">
        <w:instrText xml:space="preserve"> ADDIN EN.CITE.DATA </w:instrText>
      </w:r>
      <w:r w:rsidR="002D49F5">
        <w:fldChar w:fldCharType="end"/>
      </w:r>
      <w:r w:rsidR="002D49F5">
        <w:fldChar w:fldCharType="separate"/>
      </w:r>
      <w:r w:rsidR="002D49F5">
        <w:rPr>
          <w:noProof/>
        </w:rPr>
        <w:t>(Newton and Smith 2004)</w:t>
      </w:r>
      <w:r w:rsidR="002D49F5">
        <w:fldChar w:fldCharType="end"/>
      </w:r>
      <w:r w:rsidR="00B20B9E" w:rsidRPr="00B20B9E" w:rsidDel="00B20B9E">
        <w:t xml:space="preserve"> </w:t>
      </w:r>
      <w:r w:rsidR="007B0432" w:rsidRPr="002278A3">
        <w:t xml:space="preserve">. Furthermore, there is now sound evidence for biological activity of both nucleotides, but especially cGMP, in a range of cellular and physiological processes. For example, cGMP has been implemented in abiotic and biotic stress responses, developmental programmes, ion homeostasis and many other </w:t>
      </w:r>
      <w:r w:rsidR="00D1101F" w:rsidRPr="002278A3">
        <w:t>essential processes.</w:t>
      </w:r>
      <w:r w:rsidR="007B0432" w:rsidRPr="002278A3">
        <w:t xml:space="preserve"> </w:t>
      </w:r>
    </w:p>
    <w:p w:rsidR="00092374" w:rsidRPr="002278A3" w:rsidRDefault="00092374" w:rsidP="00092374">
      <w:pPr>
        <w:jc w:val="both"/>
      </w:pPr>
    </w:p>
    <w:p w:rsidR="005C572A" w:rsidRPr="002278A3" w:rsidRDefault="005C572A" w:rsidP="00B94F59">
      <w:pPr>
        <w:jc w:val="both"/>
        <w:rPr>
          <w:b/>
        </w:rPr>
      </w:pPr>
      <w:r w:rsidRPr="002278A3">
        <w:rPr>
          <w:b/>
        </w:rPr>
        <w:t xml:space="preserve">Cyclic </w:t>
      </w:r>
      <w:r w:rsidR="004B303B" w:rsidRPr="002278A3">
        <w:rPr>
          <w:b/>
        </w:rPr>
        <w:t>N</w:t>
      </w:r>
      <w:r w:rsidRPr="002278A3">
        <w:rPr>
          <w:b/>
        </w:rPr>
        <w:t>ucleotide</w:t>
      </w:r>
      <w:r w:rsidR="00B94F59" w:rsidRPr="002278A3">
        <w:rPr>
          <w:b/>
        </w:rPr>
        <w:t xml:space="preserve"> </w:t>
      </w:r>
      <w:r w:rsidR="004B303B" w:rsidRPr="002278A3">
        <w:rPr>
          <w:b/>
        </w:rPr>
        <w:t>B</w:t>
      </w:r>
      <w:r w:rsidR="00B94F59" w:rsidRPr="002278A3">
        <w:rPr>
          <w:b/>
        </w:rPr>
        <w:t xml:space="preserve">iochemistry and </w:t>
      </w:r>
      <w:r w:rsidR="004B303B" w:rsidRPr="002278A3">
        <w:rPr>
          <w:b/>
        </w:rPr>
        <w:t>B</w:t>
      </w:r>
      <w:r w:rsidR="00B94F59" w:rsidRPr="002278A3">
        <w:rPr>
          <w:b/>
        </w:rPr>
        <w:t>iosynthesis</w:t>
      </w:r>
    </w:p>
    <w:p w:rsidR="00684122" w:rsidRPr="002278A3" w:rsidRDefault="009F378C" w:rsidP="00684122">
      <w:pPr>
        <w:jc w:val="both"/>
        <w:rPr>
          <w:color w:val="000000" w:themeColor="text1"/>
        </w:rPr>
      </w:pPr>
      <w:r w:rsidRPr="002278A3">
        <w:rPr>
          <w:color w:val="000000" w:themeColor="text1"/>
        </w:rPr>
        <w:t xml:space="preserve">One of the main contributors to the </w:t>
      </w:r>
      <w:r w:rsidR="00FE6CD1" w:rsidRPr="002278A3">
        <w:rPr>
          <w:color w:val="000000" w:themeColor="text1"/>
        </w:rPr>
        <w:t>scepticism</w:t>
      </w:r>
      <w:r w:rsidRPr="002278A3">
        <w:rPr>
          <w:color w:val="000000" w:themeColor="text1"/>
        </w:rPr>
        <w:t xml:space="preserve"> surrounding plant c</w:t>
      </w:r>
      <w:r w:rsidR="00FC4335" w:rsidRPr="002278A3">
        <w:rPr>
          <w:color w:val="000000" w:themeColor="text1"/>
        </w:rPr>
        <w:t>NMPs</w:t>
      </w:r>
      <w:r w:rsidRPr="002278A3">
        <w:rPr>
          <w:color w:val="000000" w:themeColor="text1"/>
        </w:rPr>
        <w:t xml:space="preserve"> was the lack of evidence for specific proteins to catalyse the biosynthesis and degradation of these nucleotides. To a large extent, this is no longer true. For example, i</w:t>
      </w:r>
      <w:r w:rsidR="00684122" w:rsidRPr="002278A3">
        <w:rPr>
          <w:color w:val="000000" w:themeColor="text1"/>
        </w:rPr>
        <w:t xml:space="preserve">n the last decade, several proteins having adenylate or guanylyl cyclase </w:t>
      </w:r>
      <w:r w:rsidRPr="002278A3">
        <w:rPr>
          <w:color w:val="000000" w:themeColor="text1"/>
        </w:rPr>
        <w:t xml:space="preserve">activity </w:t>
      </w:r>
      <w:r w:rsidR="00684122" w:rsidRPr="002278A3">
        <w:rPr>
          <w:color w:val="000000" w:themeColor="text1"/>
        </w:rPr>
        <w:t xml:space="preserve">have been </w:t>
      </w:r>
      <w:r w:rsidRPr="002278A3">
        <w:rPr>
          <w:color w:val="000000" w:themeColor="text1"/>
        </w:rPr>
        <w:t>identified</w:t>
      </w:r>
      <w:r w:rsidR="003B2303" w:rsidRPr="002278A3">
        <w:rPr>
          <w:color w:val="000000" w:themeColor="text1"/>
        </w:rPr>
        <w:t xml:space="preserve"> based</w:t>
      </w:r>
      <w:r w:rsidR="00684122" w:rsidRPr="002278A3">
        <w:rPr>
          <w:color w:val="000000" w:themeColor="text1"/>
        </w:rPr>
        <w:t xml:space="preserve"> on a </w:t>
      </w:r>
      <w:r w:rsidR="003B2303" w:rsidRPr="002278A3">
        <w:rPr>
          <w:color w:val="000000" w:themeColor="text1"/>
        </w:rPr>
        <w:t>non-canonical</w:t>
      </w:r>
      <w:r w:rsidR="00684122" w:rsidRPr="002278A3">
        <w:rPr>
          <w:color w:val="000000" w:themeColor="text1"/>
        </w:rPr>
        <w:t xml:space="preserve"> sequence</w:t>
      </w:r>
      <w:r w:rsidRPr="002278A3">
        <w:rPr>
          <w:color w:val="000000" w:themeColor="text1"/>
        </w:rPr>
        <w:t>s</w:t>
      </w:r>
      <w:r w:rsidR="00E615AB">
        <w:rPr>
          <w:color w:val="000000" w:themeColor="text1"/>
        </w:rPr>
        <w:t xml:space="preserve"> </w:t>
      </w:r>
      <w:r w:rsidR="00684122" w:rsidRPr="002278A3">
        <w:rPr>
          <w:color w:val="000000" w:themeColor="text1"/>
        </w:rPr>
        <w:t>and the first guanylyl cyclase</w:t>
      </w:r>
      <w:r w:rsidR="004132F7">
        <w:rPr>
          <w:color w:val="000000" w:themeColor="text1"/>
        </w:rPr>
        <w:t xml:space="preserve"> (GC)</w:t>
      </w:r>
      <w:r w:rsidR="003B2303" w:rsidRPr="002278A3">
        <w:rPr>
          <w:color w:val="000000" w:themeColor="text1"/>
        </w:rPr>
        <w:t xml:space="preserve"> in plants</w:t>
      </w:r>
      <w:r w:rsidR="00684122" w:rsidRPr="002278A3">
        <w:rPr>
          <w:color w:val="000000" w:themeColor="text1"/>
        </w:rPr>
        <w:t xml:space="preserve"> </w:t>
      </w:r>
      <w:r w:rsidRPr="002278A3">
        <w:rPr>
          <w:color w:val="000000" w:themeColor="text1"/>
        </w:rPr>
        <w:t>(</w:t>
      </w:r>
      <w:r w:rsidR="00684122" w:rsidRPr="002278A3">
        <w:rPr>
          <w:color w:val="000000" w:themeColor="text1"/>
        </w:rPr>
        <w:t>AtGC1</w:t>
      </w:r>
      <w:r w:rsidRPr="002278A3">
        <w:rPr>
          <w:color w:val="000000" w:themeColor="text1"/>
        </w:rPr>
        <w:t>)</w:t>
      </w:r>
      <w:r w:rsidR="00684122" w:rsidRPr="002278A3">
        <w:rPr>
          <w:color w:val="000000" w:themeColor="text1"/>
        </w:rPr>
        <w:t xml:space="preserve"> was </w:t>
      </w:r>
      <w:r w:rsidR="003B2303" w:rsidRPr="002278A3">
        <w:rPr>
          <w:color w:val="000000" w:themeColor="text1"/>
        </w:rPr>
        <w:t xml:space="preserve">discovered and shown </w:t>
      </w:r>
      <w:r w:rsidR="000646D0" w:rsidRPr="002278A3">
        <w:rPr>
          <w:color w:val="000000" w:themeColor="text1"/>
        </w:rPr>
        <w:t xml:space="preserve">to have a GC activity </w:t>
      </w:r>
      <w:r w:rsidR="000646D0" w:rsidRPr="008F0D25">
        <w:rPr>
          <w:i/>
          <w:color w:val="000000" w:themeColor="text1"/>
        </w:rPr>
        <w:t>in vitro</w:t>
      </w:r>
      <w:r w:rsidR="000646D0" w:rsidRPr="002278A3">
        <w:rPr>
          <w:color w:val="000000" w:themeColor="text1"/>
        </w:rPr>
        <w:t xml:space="preserve"> </w:t>
      </w:r>
      <w:r w:rsidR="002D49F5">
        <w:rPr>
          <w:color w:val="000000" w:themeColor="text1"/>
        </w:rPr>
        <w:fldChar w:fldCharType="begin"/>
      </w:r>
      <w:r w:rsidR="002D49F5">
        <w:rPr>
          <w:color w:val="000000" w:themeColor="text1"/>
        </w:rPr>
        <w:instrText xml:space="preserve"> ADDIN EN.CITE &lt;EndNote&gt;&lt;Cite&gt;&lt;Author&gt;Ludidi&lt;/Author&gt;&lt;Year&gt;2003&lt;/Year&gt;&lt;RecNum&gt;82&lt;/RecNum&gt;&lt;DisplayText&gt;(Ludidi and Gehring 2003)&lt;/DisplayText&gt;&lt;record&gt;&lt;rec-number&gt;82&lt;/rec-number&gt;&lt;foreign-keys&gt;&lt;key app="EN" db-id="pw2xpsfrsrdf94eetar500x9vdrfswwae00a" timestamp="1474709272"&gt;82&lt;/key&gt;&lt;/foreign-keys&gt;&lt;ref-type name="Journal Article"&gt;17&lt;/ref-type&gt;&lt;contributors&gt;&lt;authors&gt;&lt;author&gt;Ludidi, N.&lt;/author&gt;&lt;author&gt;Gehring, C.&lt;/author&gt;&lt;/authors&gt;&lt;/contributors&gt;&lt;auth-address&gt;Univ Western Cape, Dept Biotechnol, ZA-7535 Bellville, South Africa&lt;/auth-address&gt;&lt;titles&gt;&lt;title&gt;&lt;style face="normal" font="default" size="100%"&gt;Identification of a novel protein with guanylyl cyclase activity in &lt;/style&gt;&lt;style face="italic" font="default" size="100%"&gt;Arabidopsis thaliana&lt;/style&gt;&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6490-6494&lt;/pages&gt;&lt;volume&gt;278&lt;/volume&gt;&lt;number&gt;8&lt;/number&gt;&lt;keywords&gt;&lt;keyword&gt;signal-transduction pathways&lt;/keyword&gt;&lt;keyword&gt;nitric-oxide&lt;/keyword&gt;&lt;keyword&gt;cyclic-gmp&lt;/keyword&gt;&lt;keyword&gt;natriuretic peptides&lt;/keyword&gt;&lt;keyword&gt;catalytic mechanism&lt;/keyword&gt;&lt;keyword&gt;binding proteins&lt;/keyword&gt;&lt;keyword&gt;adenylyl-cyclase&lt;/keyword&gt;&lt;keyword&gt;gene-expression&lt;/keyword&gt;&lt;keyword&gt;2nd subunit&lt;/keyword&gt;&lt;keyword&gt;cgmp&lt;/keyword&gt;&lt;/keywords&gt;&lt;dates&gt;&lt;year&gt;2003&lt;/year&gt;&lt;pub-dates&gt;&lt;date&gt;Feb 21&lt;/date&gt;&lt;/pub-dates&gt;&lt;/dates&gt;&lt;isbn&gt;0021-9258&lt;/isbn&gt;&lt;accession-num&gt;WOS:000181129400124&lt;/accession-num&gt;&lt;urls&gt;&lt;related-urls&gt;&lt;url&gt;&amp;lt;Go to ISI&amp;gt;://WOS:000181129400124&lt;/url&gt;&lt;/related-urls&gt;&lt;/urls&gt;&lt;electronic-resource-num&gt;10.1074/jbc.M210983200&lt;/electronic-resource-num&gt;&lt;language&gt;English&lt;/language&gt;&lt;/record&gt;&lt;/Cite&gt;&lt;/EndNote&gt;</w:instrText>
      </w:r>
      <w:r w:rsidR="002D49F5">
        <w:rPr>
          <w:color w:val="000000" w:themeColor="text1"/>
        </w:rPr>
        <w:fldChar w:fldCharType="separate"/>
      </w:r>
      <w:r w:rsidR="002D49F5">
        <w:rPr>
          <w:noProof/>
          <w:color w:val="000000" w:themeColor="text1"/>
        </w:rPr>
        <w:t>(Ludidi and Gehring 2003)</w:t>
      </w:r>
      <w:r w:rsidR="002D49F5">
        <w:rPr>
          <w:color w:val="000000" w:themeColor="text1"/>
        </w:rPr>
        <w:fldChar w:fldCharType="end"/>
      </w:r>
      <w:r w:rsidR="00684122" w:rsidRPr="002278A3">
        <w:rPr>
          <w:color w:val="000000" w:themeColor="text1"/>
        </w:rPr>
        <w:t xml:space="preserve">. </w:t>
      </w:r>
      <w:r w:rsidR="00162955" w:rsidRPr="002278A3">
        <w:rPr>
          <w:color w:val="000000" w:themeColor="text1"/>
        </w:rPr>
        <w:t xml:space="preserve">Today, </w:t>
      </w:r>
      <w:r w:rsidR="00BE715F" w:rsidRPr="002278A3">
        <w:rPr>
          <w:color w:val="000000" w:themeColor="text1"/>
        </w:rPr>
        <w:t xml:space="preserve">both cytosolic and membrane localised </w:t>
      </w:r>
      <w:r w:rsidR="003B2303" w:rsidRPr="002278A3">
        <w:rPr>
          <w:color w:val="000000" w:themeColor="text1"/>
        </w:rPr>
        <w:t xml:space="preserve">GCs </w:t>
      </w:r>
      <w:r w:rsidR="00BE715F" w:rsidRPr="002278A3">
        <w:rPr>
          <w:color w:val="000000" w:themeColor="text1"/>
        </w:rPr>
        <w:t>have been described in plants</w:t>
      </w:r>
      <w:r w:rsidR="00FE6CD1">
        <w:rPr>
          <w:color w:val="000000" w:themeColor="text1"/>
        </w:rPr>
        <w:t xml:space="preserve"> (Figure 1)</w:t>
      </w:r>
      <w:r w:rsidR="00BE715F" w:rsidRPr="002278A3">
        <w:rPr>
          <w:color w:val="000000" w:themeColor="text1"/>
        </w:rPr>
        <w:t>. The latter include</w:t>
      </w:r>
      <w:r w:rsidR="003B2303" w:rsidRPr="002278A3">
        <w:rPr>
          <w:color w:val="000000" w:themeColor="text1"/>
        </w:rPr>
        <w:t xml:space="preserve"> the </w:t>
      </w:r>
      <w:r w:rsidR="00684122" w:rsidRPr="002278A3">
        <w:rPr>
          <w:color w:val="000000" w:themeColor="text1"/>
        </w:rPr>
        <w:t>receptor nucleotide cyclase P</w:t>
      </w:r>
      <w:r w:rsidR="003B2303" w:rsidRPr="002278A3">
        <w:rPr>
          <w:color w:val="000000" w:themeColor="text1"/>
        </w:rPr>
        <w:t>hytosulfokine receptor 1 (PSKR1)</w:t>
      </w:r>
      <w:r w:rsidR="00684122" w:rsidRPr="002278A3">
        <w:rPr>
          <w:color w:val="000000" w:themeColor="text1"/>
        </w:rPr>
        <w:t xml:space="preserve">, </w:t>
      </w:r>
      <w:r w:rsidR="003B2303" w:rsidRPr="002278A3">
        <w:rPr>
          <w:color w:val="000000" w:themeColor="text1"/>
        </w:rPr>
        <w:t xml:space="preserve">the </w:t>
      </w:r>
      <w:r w:rsidR="00684122" w:rsidRPr="002278A3">
        <w:rPr>
          <w:color w:val="000000" w:themeColor="text1"/>
        </w:rPr>
        <w:t xml:space="preserve">pathogen peptide1 receptor (atPepR1), </w:t>
      </w:r>
      <w:r w:rsidR="003B2303" w:rsidRPr="002278A3">
        <w:rPr>
          <w:color w:val="000000" w:themeColor="text1"/>
        </w:rPr>
        <w:t xml:space="preserve">the </w:t>
      </w:r>
      <w:r w:rsidR="00FE6CD1" w:rsidRPr="002278A3">
        <w:rPr>
          <w:color w:val="000000" w:themeColor="text1"/>
        </w:rPr>
        <w:t>brassinosteroids</w:t>
      </w:r>
      <w:r w:rsidR="003B2303" w:rsidRPr="002278A3">
        <w:rPr>
          <w:color w:val="000000" w:themeColor="text1"/>
        </w:rPr>
        <w:t xml:space="preserve"> receptor </w:t>
      </w:r>
      <w:r w:rsidR="00684122" w:rsidRPr="002278A3">
        <w:rPr>
          <w:color w:val="000000" w:themeColor="text1"/>
        </w:rPr>
        <w:t>atBRI1</w:t>
      </w:r>
      <w:r w:rsidR="00BE715F" w:rsidRPr="002278A3">
        <w:rPr>
          <w:color w:val="000000" w:themeColor="text1"/>
        </w:rPr>
        <w:t xml:space="preserve"> and</w:t>
      </w:r>
      <w:r w:rsidR="00684122" w:rsidRPr="002278A3">
        <w:rPr>
          <w:color w:val="000000" w:themeColor="text1"/>
        </w:rPr>
        <w:t xml:space="preserve"> </w:t>
      </w:r>
      <w:r w:rsidR="00BE715F" w:rsidRPr="002278A3">
        <w:rPr>
          <w:color w:val="000000" w:themeColor="text1"/>
        </w:rPr>
        <w:t>t</w:t>
      </w:r>
      <w:r w:rsidR="003B2303" w:rsidRPr="002278A3">
        <w:rPr>
          <w:color w:val="000000" w:themeColor="text1"/>
        </w:rPr>
        <w:t>he wall associated kinase like 10 (</w:t>
      </w:r>
      <w:r w:rsidR="00684122" w:rsidRPr="002278A3">
        <w:rPr>
          <w:color w:val="000000" w:themeColor="text1"/>
        </w:rPr>
        <w:t>AtWAKL10</w:t>
      </w:r>
      <w:r w:rsidR="003B2303" w:rsidRPr="002278A3">
        <w:rPr>
          <w:color w:val="000000" w:themeColor="text1"/>
        </w:rPr>
        <w:t xml:space="preserve">) </w:t>
      </w:r>
      <w:r w:rsidR="00BE715F" w:rsidRPr="002278A3">
        <w:rPr>
          <w:color w:val="000000" w:themeColor="text1"/>
        </w:rPr>
        <w:t xml:space="preserve">whereas </w:t>
      </w:r>
      <w:r w:rsidR="003B2303" w:rsidRPr="002278A3">
        <w:rPr>
          <w:color w:val="000000" w:themeColor="text1"/>
        </w:rPr>
        <w:t xml:space="preserve">two </w:t>
      </w:r>
      <w:r w:rsidR="00684122" w:rsidRPr="002278A3">
        <w:rPr>
          <w:color w:val="000000" w:themeColor="text1"/>
        </w:rPr>
        <w:t>soluble GC</w:t>
      </w:r>
      <w:r w:rsidR="00BE715F" w:rsidRPr="002278A3">
        <w:rPr>
          <w:color w:val="000000" w:themeColor="text1"/>
        </w:rPr>
        <w:t>s are</w:t>
      </w:r>
      <w:r w:rsidR="003B2303" w:rsidRPr="002278A3">
        <w:rPr>
          <w:color w:val="000000" w:themeColor="text1"/>
        </w:rPr>
        <w:t xml:space="preserve"> </w:t>
      </w:r>
      <w:r w:rsidR="00684122" w:rsidRPr="002278A3">
        <w:rPr>
          <w:color w:val="000000" w:themeColor="text1"/>
        </w:rPr>
        <w:t xml:space="preserve">AtGC1 </w:t>
      </w:r>
      <w:r w:rsidR="003B2303" w:rsidRPr="002278A3">
        <w:rPr>
          <w:color w:val="000000" w:themeColor="text1"/>
        </w:rPr>
        <w:t>and the NO induced AtNOGC1</w:t>
      </w:r>
      <w:r w:rsidR="00684122" w:rsidRPr="002278A3">
        <w:rPr>
          <w:color w:val="000000" w:themeColor="text1"/>
        </w:rPr>
        <w:t xml:space="preserve">. </w:t>
      </w:r>
      <w:r w:rsidR="00BE715F" w:rsidRPr="002278A3">
        <w:rPr>
          <w:color w:val="000000" w:themeColor="text1"/>
        </w:rPr>
        <w:t>It has to be noted though that</w:t>
      </w:r>
      <w:r w:rsidR="008215DA" w:rsidRPr="002278A3">
        <w:rPr>
          <w:color w:val="000000" w:themeColor="text1"/>
        </w:rPr>
        <w:t xml:space="preserve"> for some </w:t>
      </w:r>
      <w:r w:rsidR="00BE715F" w:rsidRPr="002278A3">
        <w:rPr>
          <w:color w:val="000000" w:themeColor="text1"/>
        </w:rPr>
        <w:t xml:space="preserve">of these </w:t>
      </w:r>
      <w:r w:rsidR="008215DA" w:rsidRPr="002278A3">
        <w:rPr>
          <w:color w:val="000000" w:themeColor="text1"/>
        </w:rPr>
        <w:t>receptor</w:t>
      </w:r>
      <w:r w:rsidR="00BE715F" w:rsidRPr="002278A3">
        <w:rPr>
          <w:color w:val="000000" w:themeColor="text1"/>
        </w:rPr>
        <w:t>s</w:t>
      </w:r>
      <w:r w:rsidR="008215DA" w:rsidRPr="002278A3">
        <w:rPr>
          <w:color w:val="000000" w:themeColor="text1"/>
        </w:rPr>
        <w:t>,</w:t>
      </w:r>
      <w:r w:rsidR="00684122" w:rsidRPr="002278A3">
        <w:rPr>
          <w:color w:val="000000" w:themeColor="text1"/>
        </w:rPr>
        <w:t xml:space="preserve"> the </w:t>
      </w:r>
      <w:r w:rsidR="00684122" w:rsidRPr="002278A3">
        <w:rPr>
          <w:i/>
          <w:color w:val="000000" w:themeColor="text1"/>
        </w:rPr>
        <w:t>in vitro</w:t>
      </w:r>
      <w:r w:rsidR="00684122" w:rsidRPr="002278A3">
        <w:rPr>
          <w:color w:val="000000" w:themeColor="text1"/>
        </w:rPr>
        <w:t xml:space="preserve"> </w:t>
      </w:r>
      <w:r w:rsidR="00BE715F" w:rsidRPr="002278A3">
        <w:rPr>
          <w:color w:val="000000" w:themeColor="text1"/>
        </w:rPr>
        <w:t>GC activity is</w:t>
      </w:r>
      <w:r w:rsidR="00684122" w:rsidRPr="002278A3">
        <w:rPr>
          <w:color w:val="000000" w:themeColor="text1"/>
        </w:rPr>
        <w:t xml:space="preserve"> relatively low</w:t>
      </w:r>
      <w:r w:rsidR="00BE715F" w:rsidRPr="002278A3">
        <w:rPr>
          <w:color w:val="000000" w:themeColor="text1"/>
        </w:rPr>
        <w:t xml:space="preserve"> (typically ~</w:t>
      </w:r>
      <w:r w:rsidR="00684122" w:rsidRPr="002278A3">
        <w:rPr>
          <w:color w:val="000000" w:themeColor="text1"/>
        </w:rPr>
        <w:t>1000</w:t>
      </w:r>
      <w:r w:rsidR="00BE715F" w:rsidRPr="002278A3">
        <w:rPr>
          <w:color w:val="000000" w:themeColor="text1"/>
        </w:rPr>
        <w:t>-fold</w:t>
      </w:r>
      <w:r w:rsidR="00684122" w:rsidRPr="002278A3">
        <w:rPr>
          <w:color w:val="000000" w:themeColor="text1"/>
        </w:rPr>
        <w:t xml:space="preserve"> less than th</w:t>
      </w:r>
      <w:r w:rsidR="00BE715F" w:rsidRPr="002278A3">
        <w:rPr>
          <w:color w:val="000000" w:themeColor="text1"/>
        </w:rPr>
        <w:t>at observed for mammalian</w:t>
      </w:r>
      <w:r w:rsidR="00684122" w:rsidRPr="002278A3">
        <w:rPr>
          <w:color w:val="000000" w:themeColor="text1"/>
        </w:rPr>
        <w:t xml:space="preserve"> soluble GC</w:t>
      </w:r>
      <w:r w:rsidR="00BE715F" w:rsidRPr="002278A3">
        <w:rPr>
          <w:color w:val="000000" w:themeColor="text1"/>
        </w:rPr>
        <w:t>s) whereas for others</w:t>
      </w:r>
      <w:r w:rsidR="008215DA" w:rsidRPr="002278A3">
        <w:rPr>
          <w:color w:val="000000" w:themeColor="text1"/>
        </w:rPr>
        <w:t xml:space="preserve"> GC activity</w:t>
      </w:r>
      <w:r w:rsidR="00BE715F" w:rsidRPr="002278A3">
        <w:rPr>
          <w:color w:val="000000" w:themeColor="text1"/>
        </w:rPr>
        <w:t xml:space="preserve"> per se</w:t>
      </w:r>
      <w:r w:rsidR="008215DA" w:rsidRPr="002278A3">
        <w:rPr>
          <w:color w:val="000000" w:themeColor="text1"/>
        </w:rPr>
        <w:t xml:space="preserve"> has been </w:t>
      </w:r>
      <w:r w:rsidR="00BE715F" w:rsidRPr="002278A3">
        <w:rPr>
          <w:color w:val="000000" w:themeColor="text1"/>
        </w:rPr>
        <w:t>questioned</w:t>
      </w:r>
      <w:r w:rsidR="000646D0" w:rsidRPr="002278A3">
        <w:rPr>
          <w:color w:val="000000" w:themeColor="text1"/>
        </w:rPr>
        <w:t xml:space="preserve"> </w:t>
      </w:r>
      <w:r w:rsidR="002D49F5">
        <w:rPr>
          <w:color w:val="000000" w:themeColor="text1"/>
        </w:rPr>
        <w:fldChar w:fldCharType="begin">
          <w:fldData xml:space="preserve">PEVuZE5vdGU+PENpdGU+PEF1dGhvcj5Bc2h0b248L0F1dGhvcj48WWVhcj4yMDExPC9ZZWFyPjxS
ZWNOdW0+MjU8L1JlY051bT48RGlzcGxheVRleHQ+KEFzaHRvbiAyMDExOyBCb2phcjxzdHlsZSBm
YWNlPSJpdGFsaWMiPiBldCBhbC48L3N0eWxlPiAyMDE0KTwvRGlzcGxheVRleHQ+PHJlY29yZD48
cmVjLW51bWJlcj4yNTwvcmVjLW51bWJlcj48Zm9yZWlnbi1rZXlzPjxrZXkgYXBwPSJFTiIgZGIt
aWQ9InB3Mnhwc2Zyc3JkZjk0ZWV0YXI1MDB4OXZkcmZzd3dhZTAwYSIgdGltZXN0YW1wPSIxNDc0
NzA2NzA1Ij4yNTwva2V5PjwvZm9yZWlnbi1rZXlzPjxyZWYtdHlwZSBuYW1lPSJKb3VybmFsIEFy
dGljbGUiPjE3PC9yZWYtdHlwZT48Y29udHJpYnV0b3JzPjxhdXRob3JzPjxhdXRob3I+QXNodG9u
LCBBLiBSLjwvYXV0aG9yPjwvYXV0aG9ycz48L2NvbnRyaWJ1dG9ycz48YXV0aC1hZGRyZXNzPkNT
SVJPLCBEaXYgUGxhbnQgSW5kLCBDYW5iZXJyYSwgQUNUIDI2MDEsIEF1c3RyYWxpYTwvYXV0aC1h
ZGRyZXNzPjx0aXRsZXM+PHRpdGxlPkd1YW55bHlsIGN5Y2xhc2UgYWN0aXZpdHkgaW4gcGxhbnRz
PzwvdGl0bGU+PHNlY29uZGFyeS10aXRsZT5Qcm9jZWVkaW5ncyBvZiB0aGUgTmF0aW9uYWwgQWNh
ZGVteSBvZiBTY2llbmNlcyBvZiB0aGUgVW5pdGVkIFN0YXRlcyBvZiBBbWVyaWNhPC9zZWNvbmRh
cnktdGl0bGU+PGFsdC10aXRsZT5QIE5hdGwgQWNhZCBTY2kgVVNBPC9hbHQtdGl0bGU+PC90aXRs
ZXM+PHBlcmlvZGljYWw+PGZ1bGwtdGl0bGU+UHJvY2VlZGluZ3Mgb2YgdGhlIE5hdGlvbmFsIEFj
YWRlbXkgb2YgU2NpZW5jZXMgb2YgdGhlIFVuaXRlZCBTdGF0ZXMgb2YgQW1lcmljYTwvZnVsbC10
aXRsZT48YWJici0xPlAgTmF0bCBBY2FkIFNjaSBVU0E8L2FiYnItMT48L3BlcmlvZGljYWw+PGFs
dC1wZXJpb2RpY2FsPjxmdWxsLXRpdGxlPlByb2NlZWRpbmdzIG9mIHRoZSBOYXRpb25hbCBBY2Fk
ZW15IG9mIFNjaWVuY2VzIG9mIHRoZSBVbml0ZWQgU3RhdGVzIG9mIEFtZXJpY2E8L2Z1bGwtdGl0
bGU+PGFiYnItMT5QIE5hdGwgQWNhZCBTY2kgVVNBPC9hYmJyLTE+PC9hbHQtcGVyaW9kaWNhbD48
cGFnZXM+RTk2LUU5NjwvcGFnZXM+PHZvbHVtZT4xMDg8L3ZvbHVtZT48bnVtYmVyPjE5PC9udW1i
ZXI+PGtleXdvcmRzPjxrZXl3b3JkPmFyYWJpZG9wc2lzLXRoYWxpYW5hPC9rZXl3b3JkPjxrZXl3
b3JkPnByb3RlaW48L2tleXdvcmQ+PC9rZXl3b3Jkcz48ZGF0ZXM+PHllYXI+MjAxMTwveWVhcj48
cHViLWRhdGVzPjxkYXRlPk1heSAxMDwvZGF0ZT48L3B1Yi1kYXRlcz48L2RhdGVzPjxpc2JuPjAw
MjctODQyNDwvaXNibj48YWNjZXNzaW9uLW51bT5XT1M6MDAwMjkwNDM5NTAwMDA1PC9hY2Nlc3Np
b24tbnVtPjx1cmxzPjxyZWxhdGVkLXVybHM+PHVybD4mbHQ7R28gdG8gSVNJJmd0OzovL1dPUzow
MDAyOTA0Mzk1MDAwMDU8L3VybD48L3JlbGF0ZWQtdXJscz48L3VybHM+PGVsZWN0cm9uaWMtcmVz
b3VyY2UtbnVtPjEwLjEwNzMvcG5hcy4xMTAxMDA3MTA4PC9lbGVjdHJvbmljLXJlc291cmNlLW51
bT48bGFuZ3VhZ2U+RW5nbGlzaDwvbGFuZ3VhZ2U+PC9yZWNvcmQ+PC9DaXRlPjxDaXRlPjxBdXRo
b3I+Qm9qYXI8L0F1dGhvcj48WWVhcj4yMDE0PC9ZZWFyPjxSZWNOdW0+NzwvUmVjTnVtPjxyZWNv
cmQ+PHJlYy1udW1iZXI+NzwvcmVjLW51bWJlcj48Zm9yZWlnbi1rZXlzPjxrZXkgYXBwPSJFTiIg
ZGItaWQ9InB3Mnhwc2Zyc3JkZjk0ZWV0YXI1MDB4OXZkcmZzd3dhZTAwYSIgdGltZXN0YW1wPSIx
NDc0NjE5MjMwIj43PC9rZXk+PC9mb3JlaWduLWtleXM+PHJlZi10eXBlIG5hbWU9IkpvdXJuYWwg
QXJ0aWNsZSI+MTc8L3JlZi10eXBlPjxjb250cmlidXRvcnM+PGF1dGhvcnM+PGF1dGhvcj5Cb2ph
ciwgRC48L2F1dGhvcj48YXV0aG9yPk1hcnRpbmV6LCBKLjwvYXV0aG9yPjxhdXRob3I+U2FudGlh
Z28sIEouPC9hdXRob3I+PGF1dGhvcj5SeWJpbiwgVi48L2F1dGhvcj48YXV0aG9yPkJheWxpc3Ms
IFIuPC9hdXRob3I+PGF1dGhvcj5Ib3Rob3JuLCBNLjwvYXV0aG9yPjwvYXV0aG9ycz48L2NvbnRy
aWJ1dG9ycz48YXV0aC1hZGRyZXNzPk1heCBQbGFuY2sgR2VzZWxsLCBGcmllZHJpY2ggTWllc2No
ZXIgTGFiLCBTdHJ1Y3QgUGxhbnQgQmlvbCBMYWIsIEQtNzIwNzYgVHViaW5nZW4sIEdlcm1hbnkm
I3hEO0V1cm9wZWFuIE1vbCBCaW9sIExhYiwgUHJvdCBFeHByZXNzICZhbXA7IFB1cmlmaWNhdCBD
b3JlIEZhY2lsLCBELTY5MTE3IEhlaWRlbGJlcmcsIEdlcm1hbnkmI3hEO1VuaXYgTGVpY2VzdGVy
LCBEZXB0IEJpb2NoZW0sIExhbmNhc3RlciBMRTEgOUhOLCBFbmdsYW5kPC9hdXRoLWFkZHJlc3M+
PHRpdGxlcz48dGl0bGU+Q3J5c3RhbCBzdHJ1Y3R1cmVzIG9mIHRoZSBwaG9zcGhvcnlsYXRlZCBC
UkkxIGtpbmFzZSBkb21haW4gYW5kIGltcGxpY2F0aW9ucyBmb3IgYnJhc3Npbm9zdGVyb2lkIHNp
Z25hbCBpbml0aWF0aW9uPC90aXRsZT48c2Vjb25kYXJ5LXRpdGxlPlBsYW50IEpvdXJuYWw8L3Nl
Y29uZGFyeS10aXRsZT48YWx0LXRpdGxlPlBsYW50IEo8L2FsdC10aXRsZT48L3RpdGxlcz48cGVy
aW9kaWNhbD48ZnVsbC10aXRsZT5QbGFudCBKb3VybmFsPC9mdWxsLXRpdGxlPjxhYmJyLTE+UGxh
bnQgSjwvYWJici0xPjwvcGVyaW9kaWNhbD48YWx0LXBlcmlvZGljYWw+PGZ1bGwtdGl0bGU+UGxh
bnQgSm91cm5hbDwvZnVsbC10aXRsZT48YWJici0xPlBsYW50IEo8L2FiYnItMT48L2FsdC1wZXJp
b2RpY2FsPjxwYWdlcz4zMS00MzwvcGFnZXM+PHZvbHVtZT43ODwvdm9sdW1lPjxudW1iZXI+MTwv
bnVtYmVyPjxrZXl3b3Jkcz48a2V5d29yZD5wcm90ZWluIHBob3NwaG9yeWxhdGlvbjwva2V5d29y
ZD48a2V5d29yZD5ncm93dGggY29udHJvbDwva2V5d29yZD48a2V5d29yZD5icmFzc2lub3N0ZXJv
aWQgcmVjZXB0b3I8L2tleXdvcmQ+PGtleXdvcmQ+cGxhbnQgZGV2ZWxvcG1lbnQ8L2tleXdvcmQ+
PGtleXdvcmQ+cHJvdGVpbiBjcnlzdGFsbG9ncmFwaHk8L2tleXdvcmQ+PGtleXdvcmQ+cmVjZXB0
b3Iga2luYXNlPC9rZXl3b3JkPjxrZXl3b3JkPmhvcm1vbmUgc2lnbmFsaW5nPC9rZXl3b3JkPjxr
ZXl3b3JkPmFyYWJpZG9wc2lzIHRoYWxpYW5hPC9rZXl3b3JkPjxrZXl3b3JkPnJlY2VwdG9yLWxp
a2Uga2luYXNlPC9rZXl3b3JkPjxrZXl3b3JkPnR5cm9zaW5lIHBob3NwaG9yeWxhdGlvbjwva2V5
d29yZD48a2V5d29yZD5lZ2YgcmVjZXB0b3I8L2tleXdvcmQ+PGtleXdvcmQ+c2VyaW5lL3RocmVv
bmluZSBraW5hc2U8L2tleXdvcmQ+PGtleXdvcmQ+bWVtYnJhbmUtcmVjZXB0b3I8L2tleXdvcmQ+
PGtleXdvcmQ+Y3ljbGFzZSBhY3Rpdml0eTwva2V5d29yZD48a2V5d29yZD5wbGFzbWEtbWVtYnJh
bmU8L2tleXdvcmQ+PGtleXdvcmQ+aW4tdml0cm88L2tleXdvcmQ+PGtleXdvcmQ+YXJhYmlkb3Bz
aXM8L2tleXdvcmQ+PGtleXdvcmQ+Y29tcGxleDwva2V5d29yZD48L2tleXdvcmRzPjxkYXRlcz48
eWVhcj4yMDE0PC95ZWFyPjxwdWItZGF0ZXM+PGRhdGU+QXByPC9kYXRlPjwvcHViLWRhdGVzPjwv
ZGF0ZXM+PGlzYm4+MDk2MC03NDEyPC9pc2JuPjxhY2Nlc3Npb24tbnVtPldPUzowMDAzMzMzNjA4
MDAwMDM8L2FjY2Vzc2lvbi1udW0+PHVybHM+PHJlbGF0ZWQtdXJscz48dXJsPiZsdDtHbyB0byBJ
U0kmZ3Q7Oi8vV09TOjAwMDMzMzM2MDgwMDAwMzwvdXJsPjwvcmVsYXRlZC11cmxzPjwvdXJscz48
ZWxlY3Ryb25pYy1yZXNvdXJjZS1udW0+MTAuMTExMS90cGouMTI0NDU8L2VsZWN0cm9uaWMtcmVz
b3VyY2UtbnVtPjxsYW5ndWFnZT5FbmdsaXNoPC9sYW5ndWFnZT48L3JlY29yZD48L0NpdGU+PC9F
bmROb3RlPn==
</w:fldData>
        </w:fldChar>
      </w:r>
      <w:r w:rsidR="002D49F5">
        <w:rPr>
          <w:color w:val="000000" w:themeColor="text1"/>
        </w:rPr>
        <w:instrText xml:space="preserve"> ADDIN EN.CITE </w:instrText>
      </w:r>
      <w:r w:rsidR="002D49F5">
        <w:rPr>
          <w:color w:val="000000" w:themeColor="text1"/>
        </w:rPr>
        <w:fldChar w:fldCharType="begin">
          <w:fldData xml:space="preserve">PEVuZE5vdGU+PENpdGU+PEF1dGhvcj5Bc2h0b248L0F1dGhvcj48WWVhcj4yMDExPC9ZZWFyPjxS
ZWNOdW0+MjU8L1JlY051bT48RGlzcGxheVRleHQ+KEFzaHRvbiAyMDExOyBCb2phcjxzdHlsZSBm
YWNlPSJpdGFsaWMiPiBldCBhbC48L3N0eWxlPiAyMDE0KTwvRGlzcGxheVRleHQ+PHJlY29yZD48
cmVjLW51bWJlcj4yNTwvcmVjLW51bWJlcj48Zm9yZWlnbi1rZXlzPjxrZXkgYXBwPSJFTiIgZGIt
aWQ9InB3Mnhwc2Zyc3JkZjk0ZWV0YXI1MDB4OXZkcmZzd3dhZTAwYSIgdGltZXN0YW1wPSIxNDc0
NzA2NzA1Ij4yNTwva2V5PjwvZm9yZWlnbi1rZXlzPjxyZWYtdHlwZSBuYW1lPSJKb3VybmFsIEFy
dGljbGUiPjE3PC9yZWYtdHlwZT48Y29udHJpYnV0b3JzPjxhdXRob3JzPjxhdXRob3I+QXNodG9u
LCBBLiBSLjwvYXV0aG9yPjwvYXV0aG9ycz48L2NvbnRyaWJ1dG9ycz48YXV0aC1hZGRyZXNzPkNT
SVJPLCBEaXYgUGxhbnQgSW5kLCBDYW5iZXJyYSwgQUNUIDI2MDEsIEF1c3RyYWxpYTwvYXV0aC1h
ZGRyZXNzPjx0aXRsZXM+PHRpdGxlPkd1YW55bHlsIGN5Y2xhc2UgYWN0aXZpdHkgaW4gcGxhbnRz
PzwvdGl0bGU+PHNlY29uZGFyeS10aXRsZT5Qcm9jZWVkaW5ncyBvZiB0aGUgTmF0aW9uYWwgQWNh
ZGVteSBvZiBTY2llbmNlcyBvZiB0aGUgVW5pdGVkIFN0YXRlcyBvZiBBbWVyaWNhPC9zZWNvbmRh
cnktdGl0bGU+PGFsdC10aXRsZT5QIE5hdGwgQWNhZCBTY2kgVVNBPC9hbHQtdGl0bGU+PC90aXRs
ZXM+PHBlcmlvZGljYWw+PGZ1bGwtdGl0bGU+UHJvY2VlZGluZ3Mgb2YgdGhlIE5hdGlvbmFsIEFj
YWRlbXkgb2YgU2NpZW5jZXMgb2YgdGhlIFVuaXRlZCBTdGF0ZXMgb2YgQW1lcmljYTwvZnVsbC10
aXRsZT48YWJici0xPlAgTmF0bCBBY2FkIFNjaSBVU0E8L2FiYnItMT48L3BlcmlvZGljYWw+PGFs
dC1wZXJpb2RpY2FsPjxmdWxsLXRpdGxlPlByb2NlZWRpbmdzIG9mIHRoZSBOYXRpb25hbCBBY2Fk
ZW15IG9mIFNjaWVuY2VzIG9mIHRoZSBVbml0ZWQgU3RhdGVzIG9mIEFtZXJpY2E8L2Z1bGwtdGl0
bGU+PGFiYnItMT5QIE5hdGwgQWNhZCBTY2kgVVNBPC9hYmJyLTE+PC9hbHQtcGVyaW9kaWNhbD48
cGFnZXM+RTk2LUU5NjwvcGFnZXM+PHZvbHVtZT4xMDg8L3ZvbHVtZT48bnVtYmVyPjE5PC9udW1i
ZXI+PGtleXdvcmRzPjxrZXl3b3JkPmFyYWJpZG9wc2lzLXRoYWxpYW5hPC9rZXl3b3JkPjxrZXl3
b3JkPnByb3RlaW48L2tleXdvcmQ+PC9rZXl3b3Jkcz48ZGF0ZXM+PHllYXI+MjAxMTwveWVhcj48
cHViLWRhdGVzPjxkYXRlPk1heSAxMDwvZGF0ZT48L3B1Yi1kYXRlcz48L2RhdGVzPjxpc2JuPjAw
MjctODQyNDwvaXNibj48YWNjZXNzaW9uLW51bT5XT1M6MDAwMjkwNDM5NTAwMDA1PC9hY2Nlc3Np
b24tbnVtPjx1cmxzPjxyZWxhdGVkLXVybHM+PHVybD4mbHQ7R28gdG8gSVNJJmd0OzovL1dPUzow
MDAyOTA0Mzk1MDAwMDU8L3VybD48L3JlbGF0ZWQtdXJscz48L3VybHM+PGVsZWN0cm9uaWMtcmVz
b3VyY2UtbnVtPjEwLjEwNzMvcG5hcy4xMTAxMDA3MTA4PC9lbGVjdHJvbmljLXJlc291cmNlLW51
bT48bGFuZ3VhZ2U+RW5nbGlzaDwvbGFuZ3VhZ2U+PC9yZWNvcmQ+PC9DaXRlPjxDaXRlPjxBdXRo
b3I+Qm9qYXI8L0F1dGhvcj48WWVhcj4yMDE0PC9ZZWFyPjxSZWNOdW0+NzwvUmVjTnVtPjxyZWNv
cmQ+PHJlYy1udW1iZXI+NzwvcmVjLW51bWJlcj48Zm9yZWlnbi1rZXlzPjxrZXkgYXBwPSJFTiIg
ZGItaWQ9InB3Mnhwc2Zyc3JkZjk0ZWV0YXI1MDB4OXZkcmZzd3dhZTAwYSIgdGltZXN0YW1wPSIx
NDc0NjE5MjMwIj43PC9rZXk+PC9mb3JlaWduLWtleXM+PHJlZi10eXBlIG5hbWU9IkpvdXJuYWwg
QXJ0aWNsZSI+MTc8L3JlZi10eXBlPjxjb250cmlidXRvcnM+PGF1dGhvcnM+PGF1dGhvcj5Cb2ph
ciwgRC48L2F1dGhvcj48YXV0aG9yPk1hcnRpbmV6LCBKLjwvYXV0aG9yPjxhdXRob3I+U2FudGlh
Z28sIEouPC9hdXRob3I+PGF1dGhvcj5SeWJpbiwgVi48L2F1dGhvcj48YXV0aG9yPkJheWxpc3Ms
IFIuPC9hdXRob3I+PGF1dGhvcj5Ib3Rob3JuLCBNLjwvYXV0aG9yPjwvYXV0aG9ycz48L2NvbnRy
aWJ1dG9ycz48YXV0aC1hZGRyZXNzPk1heCBQbGFuY2sgR2VzZWxsLCBGcmllZHJpY2ggTWllc2No
ZXIgTGFiLCBTdHJ1Y3QgUGxhbnQgQmlvbCBMYWIsIEQtNzIwNzYgVHViaW5nZW4sIEdlcm1hbnkm
I3hEO0V1cm9wZWFuIE1vbCBCaW9sIExhYiwgUHJvdCBFeHByZXNzICZhbXA7IFB1cmlmaWNhdCBD
b3JlIEZhY2lsLCBELTY5MTE3IEhlaWRlbGJlcmcsIEdlcm1hbnkmI3hEO1VuaXYgTGVpY2VzdGVy
LCBEZXB0IEJpb2NoZW0sIExhbmNhc3RlciBMRTEgOUhOLCBFbmdsYW5kPC9hdXRoLWFkZHJlc3M+
PHRpdGxlcz48dGl0bGU+Q3J5c3RhbCBzdHJ1Y3R1cmVzIG9mIHRoZSBwaG9zcGhvcnlsYXRlZCBC
UkkxIGtpbmFzZSBkb21haW4gYW5kIGltcGxpY2F0aW9ucyBmb3IgYnJhc3Npbm9zdGVyb2lkIHNp
Z25hbCBpbml0aWF0aW9uPC90aXRsZT48c2Vjb25kYXJ5LXRpdGxlPlBsYW50IEpvdXJuYWw8L3Nl
Y29uZGFyeS10aXRsZT48YWx0LXRpdGxlPlBsYW50IEo8L2FsdC10aXRsZT48L3RpdGxlcz48cGVy
aW9kaWNhbD48ZnVsbC10aXRsZT5QbGFudCBKb3VybmFsPC9mdWxsLXRpdGxlPjxhYmJyLTE+UGxh
bnQgSjwvYWJici0xPjwvcGVyaW9kaWNhbD48YWx0LXBlcmlvZGljYWw+PGZ1bGwtdGl0bGU+UGxh
bnQgSm91cm5hbDwvZnVsbC10aXRsZT48YWJici0xPlBsYW50IEo8L2FiYnItMT48L2FsdC1wZXJp
b2RpY2FsPjxwYWdlcz4zMS00MzwvcGFnZXM+PHZvbHVtZT43ODwvdm9sdW1lPjxudW1iZXI+MTwv
bnVtYmVyPjxrZXl3b3Jkcz48a2V5d29yZD5wcm90ZWluIHBob3NwaG9yeWxhdGlvbjwva2V5d29y
ZD48a2V5d29yZD5ncm93dGggY29udHJvbDwva2V5d29yZD48a2V5d29yZD5icmFzc2lub3N0ZXJv
aWQgcmVjZXB0b3I8L2tleXdvcmQ+PGtleXdvcmQ+cGxhbnQgZGV2ZWxvcG1lbnQ8L2tleXdvcmQ+
PGtleXdvcmQ+cHJvdGVpbiBjcnlzdGFsbG9ncmFwaHk8L2tleXdvcmQ+PGtleXdvcmQ+cmVjZXB0
b3Iga2luYXNlPC9rZXl3b3JkPjxrZXl3b3JkPmhvcm1vbmUgc2lnbmFsaW5nPC9rZXl3b3JkPjxr
ZXl3b3JkPmFyYWJpZG9wc2lzIHRoYWxpYW5hPC9rZXl3b3JkPjxrZXl3b3JkPnJlY2VwdG9yLWxp
a2Uga2luYXNlPC9rZXl3b3JkPjxrZXl3b3JkPnR5cm9zaW5lIHBob3NwaG9yeWxhdGlvbjwva2V5
d29yZD48a2V5d29yZD5lZ2YgcmVjZXB0b3I8L2tleXdvcmQ+PGtleXdvcmQ+c2VyaW5lL3RocmVv
bmluZSBraW5hc2U8L2tleXdvcmQ+PGtleXdvcmQ+bWVtYnJhbmUtcmVjZXB0b3I8L2tleXdvcmQ+
PGtleXdvcmQ+Y3ljbGFzZSBhY3Rpdml0eTwva2V5d29yZD48a2V5d29yZD5wbGFzbWEtbWVtYnJh
bmU8L2tleXdvcmQ+PGtleXdvcmQ+aW4tdml0cm88L2tleXdvcmQ+PGtleXdvcmQ+YXJhYmlkb3Bz
aXM8L2tleXdvcmQ+PGtleXdvcmQ+Y29tcGxleDwva2V5d29yZD48L2tleXdvcmRzPjxkYXRlcz48
eWVhcj4yMDE0PC95ZWFyPjxwdWItZGF0ZXM+PGRhdGU+QXByPC9kYXRlPjwvcHViLWRhdGVzPjwv
ZGF0ZXM+PGlzYm4+MDk2MC03NDEyPC9pc2JuPjxhY2Nlc3Npb24tbnVtPldPUzowMDAzMzMzNjA4
MDAwMDM8L2FjY2Vzc2lvbi1udW0+PHVybHM+PHJlbGF0ZWQtdXJscz48dXJsPiZsdDtHbyB0byBJ
U0kmZ3Q7Oi8vV09TOjAwMDMzMzM2MDgwMDAwMzwvdXJsPjwvcmVsYXRlZC11cmxzPjwvdXJscz48
ZWxlY3Ryb25pYy1yZXNvdXJjZS1udW0+MTAuMTExMS90cGouMTI0NDU8L2VsZWN0cm9uaWMtcmVz
b3VyY2UtbnVtPjxsYW5ndWFnZT5FbmdsaXNoPC9sYW5ndWFnZT48L3JlY29yZD48L0NpdGU+PC9F
bmROb3RlPn==
</w:fldData>
        </w:fldChar>
      </w:r>
      <w:r w:rsidR="002D49F5">
        <w:rPr>
          <w:color w:val="000000" w:themeColor="text1"/>
        </w:rPr>
        <w:instrText xml:space="preserve"> ADDIN EN.CITE.DATA </w:instrText>
      </w:r>
      <w:r w:rsidR="002D49F5">
        <w:rPr>
          <w:color w:val="000000" w:themeColor="text1"/>
        </w:rPr>
      </w:r>
      <w:r w:rsidR="002D49F5">
        <w:rPr>
          <w:color w:val="000000" w:themeColor="text1"/>
        </w:rPr>
        <w:fldChar w:fldCharType="end"/>
      </w:r>
      <w:r w:rsidR="002D49F5">
        <w:rPr>
          <w:color w:val="000000" w:themeColor="text1"/>
        </w:rPr>
      </w:r>
      <w:r w:rsidR="002D49F5">
        <w:rPr>
          <w:color w:val="000000" w:themeColor="text1"/>
        </w:rPr>
        <w:fldChar w:fldCharType="separate"/>
      </w:r>
      <w:r w:rsidR="002D49F5">
        <w:rPr>
          <w:noProof/>
          <w:color w:val="000000" w:themeColor="text1"/>
        </w:rPr>
        <w:t>(Ashton 2011; Bojar</w:t>
      </w:r>
      <w:r w:rsidR="002D49F5" w:rsidRPr="002D49F5">
        <w:rPr>
          <w:i/>
          <w:noProof/>
          <w:color w:val="000000" w:themeColor="text1"/>
        </w:rPr>
        <w:t xml:space="preserve"> et al.</w:t>
      </w:r>
      <w:r w:rsidR="002D49F5">
        <w:rPr>
          <w:noProof/>
          <w:color w:val="000000" w:themeColor="text1"/>
        </w:rPr>
        <w:t xml:space="preserve"> 2014)</w:t>
      </w:r>
      <w:r w:rsidR="002D49F5">
        <w:rPr>
          <w:color w:val="000000" w:themeColor="text1"/>
        </w:rPr>
        <w:fldChar w:fldCharType="end"/>
      </w:r>
      <w:r w:rsidR="008215DA" w:rsidRPr="002278A3">
        <w:rPr>
          <w:color w:val="000000" w:themeColor="text1"/>
        </w:rPr>
        <w:t xml:space="preserve">. </w:t>
      </w:r>
      <w:r w:rsidR="00BE715F" w:rsidRPr="002278A3">
        <w:rPr>
          <w:color w:val="000000" w:themeColor="text1"/>
        </w:rPr>
        <w:t>On the other hand, s</w:t>
      </w:r>
      <w:r w:rsidR="008215DA" w:rsidRPr="002278A3">
        <w:rPr>
          <w:color w:val="000000" w:themeColor="text1"/>
        </w:rPr>
        <w:t>ome of the m</w:t>
      </w:r>
      <w:r w:rsidR="00684122" w:rsidRPr="002278A3">
        <w:rPr>
          <w:color w:val="000000" w:themeColor="text1"/>
        </w:rPr>
        <w:t>embrane bound L</w:t>
      </w:r>
      <w:r w:rsidR="00162955" w:rsidRPr="002278A3">
        <w:rPr>
          <w:color w:val="000000" w:themeColor="text1"/>
        </w:rPr>
        <w:t xml:space="preserve">eucine rich repeat </w:t>
      </w:r>
      <w:r w:rsidR="00684122" w:rsidRPr="002278A3">
        <w:rPr>
          <w:color w:val="000000" w:themeColor="text1"/>
        </w:rPr>
        <w:t>receptor</w:t>
      </w:r>
      <w:r w:rsidR="008215DA" w:rsidRPr="002278A3">
        <w:rPr>
          <w:color w:val="000000" w:themeColor="text1"/>
        </w:rPr>
        <w:t>s</w:t>
      </w:r>
      <w:r w:rsidR="00BE715F" w:rsidRPr="002278A3">
        <w:rPr>
          <w:color w:val="000000" w:themeColor="text1"/>
        </w:rPr>
        <w:t xml:space="preserve"> like</w:t>
      </w:r>
      <w:r w:rsidR="008215DA" w:rsidRPr="002278A3">
        <w:rPr>
          <w:color w:val="000000" w:themeColor="text1"/>
        </w:rPr>
        <w:t xml:space="preserve"> WALK10 or</w:t>
      </w:r>
      <w:r w:rsidR="00684122" w:rsidRPr="002278A3">
        <w:rPr>
          <w:color w:val="000000" w:themeColor="text1"/>
        </w:rPr>
        <w:t xml:space="preserve"> PSKR1 have </w:t>
      </w:r>
      <w:r w:rsidR="00BE715F" w:rsidRPr="002278A3">
        <w:rPr>
          <w:color w:val="000000" w:themeColor="text1"/>
        </w:rPr>
        <w:t>been shown to have</w:t>
      </w:r>
      <w:r w:rsidR="00684122" w:rsidRPr="002278A3">
        <w:rPr>
          <w:color w:val="000000" w:themeColor="text1"/>
        </w:rPr>
        <w:t xml:space="preserve"> </w:t>
      </w:r>
      <w:r w:rsidR="008215DA" w:rsidRPr="002278A3">
        <w:rPr>
          <w:color w:val="000000" w:themeColor="text1"/>
        </w:rPr>
        <w:t>activity tha</w:t>
      </w:r>
      <w:r w:rsidR="00BE715F" w:rsidRPr="002278A3">
        <w:rPr>
          <w:color w:val="000000" w:themeColor="text1"/>
        </w:rPr>
        <w:t>t is similar to that of</w:t>
      </w:r>
      <w:r w:rsidR="008215DA" w:rsidRPr="002278A3">
        <w:rPr>
          <w:color w:val="000000" w:themeColor="text1"/>
        </w:rPr>
        <w:t xml:space="preserve"> membrane bound GC receptor</w:t>
      </w:r>
      <w:r w:rsidR="00BE715F" w:rsidRPr="002278A3">
        <w:rPr>
          <w:color w:val="000000" w:themeColor="text1"/>
        </w:rPr>
        <w:t>s in animals</w:t>
      </w:r>
      <w:r w:rsidR="008215DA" w:rsidRPr="002278A3">
        <w:rPr>
          <w:color w:val="000000" w:themeColor="text1"/>
        </w:rPr>
        <w:t xml:space="preserve"> with a Vmax of </w:t>
      </w:r>
      <w:r w:rsidR="00BE715F" w:rsidRPr="002278A3">
        <w:rPr>
          <w:color w:val="000000" w:themeColor="text1"/>
        </w:rPr>
        <w:t xml:space="preserve">around </w:t>
      </w:r>
      <w:r w:rsidR="00684122" w:rsidRPr="002278A3">
        <w:rPr>
          <w:color w:val="000000" w:themeColor="text1"/>
        </w:rPr>
        <w:t>2000</w:t>
      </w:r>
      <w:r w:rsidR="008215DA" w:rsidRPr="002278A3">
        <w:rPr>
          <w:color w:val="000000" w:themeColor="text1"/>
        </w:rPr>
        <w:t xml:space="preserve"> </w:t>
      </w:r>
      <w:r w:rsidR="008215DA" w:rsidRPr="002278A3">
        <w:t>nmol.min</w:t>
      </w:r>
      <w:r w:rsidR="008215DA" w:rsidRPr="002278A3">
        <w:rPr>
          <w:vertAlign w:val="superscript"/>
        </w:rPr>
        <w:t>-1</w:t>
      </w:r>
      <w:r w:rsidR="008215DA" w:rsidRPr="002278A3">
        <w:t>.mg</w:t>
      </w:r>
      <w:r w:rsidR="008215DA" w:rsidRPr="002278A3">
        <w:rPr>
          <w:vertAlign w:val="superscript"/>
        </w:rPr>
        <w:t>-</w:t>
      </w:r>
      <w:r w:rsidR="008215DA" w:rsidRPr="002278A3">
        <w:t>1</w:t>
      </w:r>
      <w:r w:rsidR="000646D0" w:rsidRPr="002278A3">
        <w:t xml:space="preserve"> </w:t>
      </w:r>
      <w:r w:rsidR="002D49F5">
        <w:fldChar w:fldCharType="begin">
          <w:fldData xml:space="preserve">PEVuZE5vdGU+PENpdGU+PEF1dGhvcj5NZWllcjwvQXV0aG9yPjxZZWFyPjIwMTA8L1llYXI+PFJl
Y051bT40MDwvUmVjTnVtPjxEaXNwbGF5VGV4dD4oTWVpZXI8c3R5bGUgZmFjZT0iaXRhbGljIj4g
ZXQgYWwuPC9zdHlsZT4gMjAxMDsgS3dlemk8c3R5bGUgZmFjZT0iaXRhbGljIj4gZXQgYWwuPC9z
dHlsZT4gMjAxMSk8L0Rpc3BsYXlUZXh0PjxyZWNvcmQ+PHJlYy1udW1iZXI+NDA8L3JlYy1udW1i
ZXI+PGZvcmVpZ24ta2V5cz48a2V5IGFwcD0iRU4iIGRiLWlkPSJwdzJ4cHNmcnNyZGY5NGVldGFy
NTAweDl2ZHJmc3d3YWUwMGEiIHRpbWVzdGFtcD0iMTQ3NDcwNzAyNiI+NDA8L2tleT48L2ZvcmVp
Z24ta2V5cz48cmVmLXR5cGUgbmFtZT0iSm91cm5hbCBBcnRpY2xlIj4xNzwvcmVmLXR5cGU+PGNv
bnRyaWJ1dG9ycz48YXV0aG9ycz48YXV0aG9yPk1laWVyLCBTLjwvYXV0aG9yPjxhdXRob3I+UnV6
dmlkem8sIE8uPC9hdXRob3I+PGF1dGhvcj5Nb3JzZSwgTS48L2F1dGhvcj48YXV0aG9yPkRvbmFs
ZHNvbiwgTC48L2F1dGhvcj48YXV0aG9yPkt3ZXppLCBMLjwvYXV0aG9yPjxhdXRob3I+R2Vocmlu
ZywgQy48L2F1dGhvcj48L2F1dGhvcnM+PC9jb250cmlidXRvcnM+PGF1dGgtYWRkcmVzcz5LaW5n
IEFiZHVsbGFoIFVuaXYgU2NpICZhbXA7IFRlY2hub2wsIENvbXB1dGF0IEJpb3NjaSBSZXMgQ3Ry
LCBUaHV3YWwsIFNhdWRpIEFyYWJpYSYjeEQ7VW5pdiBXZXN0ZXJuIENhcGUsIERlcHQgQmlvdGVj
aG5vbCwgWkEtNzUzNSBCZWxsdmlsbGUsIFNvdXRoIEFmcmljYTwvYXV0aC1hZGRyZXNzPjx0aXRs
ZXM+PHRpdGxlPjxzdHlsZSBmYWNlPSJub3JtYWwiIGZvbnQ9ImRlZmF1bHQiIHNpemU9IjEwMCUi
PlRoZSA8L3N0eWxlPjxzdHlsZSBmYWNlPSJpdGFsaWMiIGZvbnQ9ImRlZmF1bHQiIHNpemU9IjEw
MCUiPkFyYWJpZG9wc2lzIDwvc3R5bGU+PHN0eWxlIGZhY2U9Im5vcm1hbCIgZm9udD0iZGVmYXVs
dCIgc2l6ZT0iMTAwJSI+V2FsbCBBc3NvY2lhdGVkIEtpbmFzZS1MaWtlIDEwIGdlbmUgZW5jb2Rl
cyBhIGZ1bmN0aW9uYWwgZ3VhbnlseWwgY3ljbGFzZSBhbmQgaXMgY28tZXhwcmVzc2VkIHdpdGgg
cGF0aG9nZW4gZGVmZW5zZSByZWxhdGVkIGdlbmVzPC9zdHlsZT48L3RpdGxlPjxzZWNvbmRhcnkt
dGl0bGU+UGxvcyBPbmU8L3NlY29uZGFyeS10aXRsZT48YWx0LXRpdGxlPlBsb3MgT25lPC9hbHQt
dGl0bGU+PC90aXRsZXM+PHBlcmlvZGljYWw+PGZ1bGwtdGl0bGU+UGxvcyBPbmU8L2Z1bGwtdGl0
bGU+PGFiYnItMT5QbG9zIE9uZTwvYWJici0xPjwvcGVyaW9kaWNhbD48YWx0LXBlcmlvZGljYWw+
PGZ1bGwtdGl0bGU+UGxvcyBPbmU8L2Z1bGwtdGl0bGU+PGFiYnItMT5QbG9zIE9uZTwvYWJici0x
PjwvYWx0LXBlcmlvZGljYWw+PHZvbHVtZT41PC92b2x1bWU+PG51bWJlcj4xPC9udW1iZXI+PGtl
eXdvcmRzPjxrZXl3b3JkPnN5c3RlbWljIGFjcXVpcmVkLXJlc2lzdGFuY2U8L2tleXdvcmQ+PGtl
eXdvcmQ+d2FsbC1hc3NvY2lhdGVkIGtpbmFzZXM8L2tleXdvcmQ+PGtleXdvcmQ+Y2VsbC13YWxs
PC9rZXl3b3JkPjxrZXl3b3JkPnNhbGljeWxpYy1hY2lkPC9rZXl3b3JkPjxrZXl3b3JkPnByb3Rl
aW4ta2luYXNlPC9rZXl3b3JkPjxrZXl3b3JkPnBsYW50IGRlZmVuc2U8L2tleXdvcmQ+PGtleXdv
cmQ+bml0cmljLW94aWRlPC9rZXl3b3JkPjxrZXl3b3JkPmluLXZpdHJvPC9rZXl3b3JkPjxrZXl3
b3JkPmRpc2Vhc2UgcmVzaXN0YW5jZTwva2V5d29yZD48a2V5d29yZD5yZWNlcHRvciBraW5hc2U8
L2tleXdvcmQ+PC9rZXl3b3Jkcz48ZGF0ZXM+PHllYXI+MjAxMDwveWVhcj48cHViLWRhdGVzPjxk
YXRlPkphbiAyNjwvZGF0ZT48L3B1Yi1kYXRlcz48L2RhdGVzPjxpc2JuPjE5MzItNjIwMzwvaXNi
bj48YWNjZXNzaW9uLW51bT5XT1M6MDAwMjczODk2NTAwMDIzPC9hY2Nlc3Npb24tbnVtPjx1cmxz
PjxyZWxhdGVkLXVybHM+PHVybD4mbHQ7R28gdG8gSVNJJmd0OzovL1dPUzowMDAyNzM4OTY1MDAw
MjM8L3VybD48L3JlbGF0ZWQtdXJscz48L3VybHM+PGVsZWN0cm9uaWMtcmVzb3VyY2UtbnVtPkFS
VE4gZTg5MDQmI3hEOzEwLjEzNzEvam91cm5hbC5wb25lLjAwMDg5MDQ8L2VsZWN0cm9uaWMtcmVz
b3VyY2UtbnVtPjxsYW5ndWFnZT5FbmdsaXNoPC9sYW5ndWFnZT48L3JlY29yZD48L0NpdGU+PENp
dGU+PEF1dGhvcj5Ld2V6aTwvQXV0aG9yPjxZZWFyPjIwMTE8L1llYXI+PFJlY051bT43OTwvUmVj
TnVtPjxyZWNvcmQ+PHJlYy1udW1iZXI+Nzk8L3JlYy1udW1iZXI+PGZvcmVpZ24ta2V5cz48a2V5
IGFwcD0iRU4iIGRiLWlkPSJwdzJ4cHNmcnNyZGY5NGVldGFyNTAweDl2ZHJmc3d3YWUwMGEiIHRp
bWVzdGFtcD0iMTQ3NDcwOTI3MiI+Nzk8L2tleT48L2ZvcmVpZ24ta2V5cz48cmVmLXR5cGUgbmFt
ZT0iSm91cm5hbCBBcnRpY2xlIj4xNzwvcmVmLXR5cGU+PGNvbnRyaWJ1dG9ycz48YXV0aG9ycz48
YXV0aG9yPkt3ZXppLCBMLjwvYXV0aG9yPjxhdXRob3I+UnV6dmlkem8sIE8uPC9hdXRob3I+PGF1
dGhvcj5XaGVlbGVyLCBKLiBJLjwvYXV0aG9yPjxhdXRob3I+R292ZW5kZXIsIEsuPC9hdXRob3I+
PGF1dGhvcj5JYWN1b25lLCBTLjwvYXV0aG9yPjxhdXRob3I+VGhvbXBzb24sIFAuIEUuPC9hdXRo
b3I+PGF1dGhvcj5HZWhyaW5nLCBDLjwvYXV0aG9yPjxhdXRob3I+SXJ2aW5nLCBILiBSLjwvYXV0
aG9yPjwvYXV0aG9ycz48L2NvbnRyaWJ1dG9ycz48YXV0aC1hZGRyZXNzPk1vbmFzaCBVbml2LCBN
b25hc2ggSW5zdCBQaGFybWFjZXV0IFNjaSwgUGFya3ZpbGxlLCBWaWMgMzA1MiwgQXVzdHJhbGlh
JiN4RDtVbml2IFdlc3Rlcm4gQ2FwZSwgRGVwdCBCaW90ZWNobm9sLCBaQS03NTM1IEJlbGx2aWxs
ZSwgU291dGggQWZyaWNhJiN4RDtLaW5nIEFiZHVsbGFoIFVuaXYgU2NpICZhbXA7IFRlY2hub2ws
IERpdiBDaGVtIExpZmUgU2NpICZhbXA7IEVuZ24sIFRodXdhbCAyMzk1NTY5MDAsIFNhdWRpIEFy
YWJpYTwvYXV0aC1hZGRyZXNzPjx0aXRsZXM+PHRpdGxlPlRoZSBwaHl0b3N1bGZva2luZSAocHNr
KSByZWNlcHRvciBpcyBjYXBhYmxlIG9mIGd1YW55bGF0ZSBjeWNsYXNlIGFjdGl2aXR5IGFuZCBl
bmFibGluZyBjeWNsaWMgR01QLWRlcGVuZGVudCBzaWduYWxpbmcgaW4gcGxhbnRzPC90aXRsZT48
c2Vjb25kYXJ5LXRpdGxlPkpvdXJuYWwgb2YgQmlvbG9naWNhbCBDaGVtaXN0cnk8L3NlY29uZGFy
eS10aXRsZT48YWx0LXRpdGxlPkogQmlvbCBDaGVtPC9hbHQtdGl0bGU+PC90aXRsZXM+PHBlcmlv
ZGljYWw+PGZ1bGwtdGl0bGU+Sm91cm5hbCBvZiBCaW9sb2dpY2FsIENoZW1pc3RyeTwvZnVsbC10
aXRsZT48YWJici0xPkogQmlvbCBDaGVtPC9hYmJyLTE+PC9wZXJpb2RpY2FsPjxhbHQtcGVyaW9k
aWNhbD48ZnVsbC10aXRsZT5Kb3VybmFsIG9mIEJpb2xvZ2ljYWwgQ2hlbWlzdHJ5PC9mdWxsLXRp
dGxlPjxhYmJyLTE+SiBCaW9sIENoZW08L2FiYnItMT48L2FsdC1wZXJpb2RpY2FsPjxwYWdlcz4y
MjU4MC0yMjU4ODwvcGFnZXM+PHZvbHVtZT4yODY8L3ZvbHVtZT48bnVtYmVyPjI1PC9udW1iZXI+
PGtleXdvcmRzPjxrZXl3b3JkPnBlcHRpZGUgZ3Jvd3RoLWZhY3Rvcjwva2V5d29yZD48a2V5d29y
ZD5hcmFiaWRvcHNpcy10aGFsaWFuYTwva2V5d29yZD48a2V5d29yZD5wcm90ZWluLWtpbmFzZTwv
a2V5d29yZD48a2V5d29yZD5pbi12aXRybzwva2V5d29yZD48a2V5d29yZD5iaW5kaW5nIHByb3Rl
aW5zPC9rZXl3b3JkPjxrZXl3b3JkPmdlbmUtZXhwcmVzc2lvbjwva2V5d29yZD48a2V5d29yZD5t
ZXNvcGh5bGwtY2VsbHM8L2tleXdvcmQ+PGtleXdvcmQ+bWVtYnJhbmUgZm9ybTwva2V5d29yZD48
a2V5d29yZD5jZ21wIGxldmVsczwva2V5d29yZD48a2V5d29yZD5pZGVudGlmaWNhdGlvbjwva2V5
d29yZD48L2tleXdvcmRzPjxkYXRlcz48eWVhcj4yMDExPC95ZWFyPjxwdWItZGF0ZXM+PGRhdGU+
SnVuIDI0PC9kYXRlPjwvcHViLWRhdGVzPjwvZGF0ZXM+PGlzYm4+MDAyMS05MjU4PC9pc2JuPjxh
Y2Nlc3Npb24tbnVtPldPUzowMDAyOTE3MTk5MDAwNjU8L2FjY2Vzc2lvbi1udW0+PHVybHM+PHJl
bGF0ZWQtdXJscz48dXJsPiZsdDtHbyB0byBJU0kmZ3Q7Oi8vV09TOjAwMDI5MTcxOTkwMDA2NTwv
dXJsPjwvcmVsYXRlZC11cmxzPjwvdXJscz48ZWxlY3Ryb25pYy1yZXNvdXJjZS1udW0+MTAuMTA3
NC9qYmMuTTExMC4xNjg4MjM8L2VsZWN0cm9uaWMtcmVzb3VyY2UtbnVtPjxsYW5ndWFnZT5Fbmds
aXNoPC9sYW5ndWFnZT48L3JlY29yZD48L0NpdGU+PC9FbmROb3RlPn==
</w:fldData>
        </w:fldChar>
      </w:r>
      <w:r w:rsidR="002D49F5">
        <w:instrText xml:space="preserve"> ADDIN EN.CITE </w:instrText>
      </w:r>
      <w:r w:rsidR="002D49F5">
        <w:fldChar w:fldCharType="begin">
          <w:fldData xml:space="preserve">PEVuZE5vdGU+PENpdGU+PEF1dGhvcj5NZWllcjwvQXV0aG9yPjxZZWFyPjIwMTA8L1llYXI+PFJl
Y051bT40MDwvUmVjTnVtPjxEaXNwbGF5VGV4dD4oTWVpZXI8c3R5bGUgZmFjZT0iaXRhbGljIj4g
ZXQgYWwuPC9zdHlsZT4gMjAxMDsgS3dlemk8c3R5bGUgZmFjZT0iaXRhbGljIj4gZXQgYWwuPC9z
dHlsZT4gMjAxMSk8L0Rpc3BsYXlUZXh0PjxyZWNvcmQ+PHJlYy1udW1iZXI+NDA8L3JlYy1udW1i
ZXI+PGZvcmVpZ24ta2V5cz48a2V5IGFwcD0iRU4iIGRiLWlkPSJwdzJ4cHNmcnNyZGY5NGVldGFy
NTAweDl2ZHJmc3d3YWUwMGEiIHRpbWVzdGFtcD0iMTQ3NDcwNzAyNiI+NDA8L2tleT48L2ZvcmVp
Z24ta2V5cz48cmVmLXR5cGUgbmFtZT0iSm91cm5hbCBBcnRpY2xlIj4xNzwvcmVmLXR5cGU+PGNv
bnRyaWJ1dG9ycz48YXV0aG9ycz48YXV0aG9yPk1laWVyLCBTLjwvYXV0aG9yPjxhdXRob3I+UnV6
dmlkem8sIE8uPC9hdXRob3I+PGF1dGhvcj5Nb3JzZSwgTS48L2F1dGhvcj48YXV0aG9yPkRvbmFs
ZHNvbiwgTC48L2F1dGhvcj48YXV0aG9yPkt3ZXppLCBMLjwvYXV0aG9yPjxhdXRob3I+R2Vocmlu
ZywgQy48L2F1dGhvcj48L2F1dGhvcnM+PC9jb250cmlidXRvcnM+PGF1dGgtYWRkcmVzcz5LaW5n
IEFiZHVsbGFoIFVuaXYgU2NpICZhbXA7IFRlY2hub2wsIENvbXB1dGF0IEJpb3NjaSBSZXMgQ3Ry
LCBUaHV3YWwsIFNhdWRpIEFyYWJpYSYjeEQ7VW5pdiBXZXN0ZXJuIENhcGUsIERlcHQgQmlvdGVj
aG5vbCwgWkEtNzUzNSBCZWxsdmlsbGUsIFNvdXRoIEFmcmljYTwvYXV0aC1hZGRyZXNzPjx0aXRs
ZXM+PHRpdGxlPjxzdHlsZSBmYWNlPSJub3JtYWwiIGZvbnQ9ImRlZmF1bHQiIHNpemU9IjEwMCUi
PlRoZSA8L3N0eWxlPjxzdHlsZSBmYWNlPSJpdGFsaWMiIGZvbnQ9ImRlZmF1bHQiIHNpemU9IjEw
MCUiPkFyYWJpZG9wc2lzIDwvc3R5bGU+PHN0eWxlIGZhY2U9Im5vcm1hbCIgZm9udD0iZGVmYXVs
dCIgc2l6ZT0iMTAwJSI+V2FsbCBBc3NvY2lhdGVkIEtpbmFzZS1MaWtlIDEwIGdlbmUgZW5jb2Rl
cyBhIGZ1bmN0aW9uYWwgZ3VhbnlseWwgY3ljbGFzZSBhbmQgaXMgY28tZXhwcmVzc2VkIHdpdGgg
cGF0aG9nZW4gZGVmZW5zZSByZWxhdGVkIGdlbmVzPC9zdHlsZT48L3RpdGxlPjxzZWNvbmRhcnkt
dGl0bGU+UGxvcyBPbmU8L3NlY29uZGFyeS10aXRsZT48YWx0LXRpdGxlPlBsb3MgT25lPC9hbHQt
dGl0bGU+PC90aXRsZXM+PHBlcmlvZGljYWw+PGZ1bGwtdGl0bGU+UGxvcyBPbmU8L2Z1bGwtdGl0
bGU+PGFiYnItMT5QbG9zIE9uZTwvYWJici0xPjwvcGVyaW9kaWNhbD48YWx0LXBlcmlvZGljYWw+
PGZ1bGwtdGl0bGU+UGxvcyBPbmU8L2Z1bGwtdGl0bGU+PGFiYnItMT5QbG9zIE9uZTwvYWJici0x
PjwvYWx0LXBlcmlvZGljYWw+PHZvbHVtZT41PC92b2x1bWU+PG51bWJlcj4xPC9udW1iZXI+PGtl
eXdvcmRzPjxrZXl3b3JkPnN5c3RlbWljIGFjcXVpcmVkLXJlc2lzdGFuY2U8L2tleXdvcmQ+PGtl
eXdvcmQ+d2FsbC1hc3NvY2lhdGVkIGtpbmFzZXM8L2tleXdvcmQ+PGtleXdvcmQ+Y2VsbC13YWxs
PC9rZXl3b3JkPjxrZXl3b3JkPnNhbGljeWxpYy1hY2lkPC9rZXl3b3JkPjxrZXl3b3JkPnByb3Rl
aW4ta2luYXNlPC9rZXl3b3JkPjxrZXl3b3JkPnBsYW50IGRlZmVuc2U8L2tleXdvcmQ+PGtleXdv
cmQ+bml0cmljLW94aWRlPC9rZXl3b3JkPjxrZXl3b3JkPmluLXZpdHJvPC9rZXl3b3JkPjxrZXl3
b3JkPmRpc2Vhc2UgcmVzaXN0YW5jZTwva2V5d29yZD48a2V5d29yZD5yZWNlcHRvciBraW5hc2U8
L2tleXdvcmQ+PC9rZXl3b3Jkcz48ZGF0ZXM+PHllYXI+MjAxMDwveWVhcj48cHViLWRhdGVzPjxk
YXRlPkphbiAyNjwvZGF0ZT48L3B1Yi1kYXRlcz48L2RhdGVzPjxpc2JuPjE5MzItNjIwMzwvaXNi
bj48YWNjZXNzaW9uLW51bT5XT1M6MDAwMjczODk2NTAwMDIzPC9hY2Nlc3Npb24tbnVtPjx1cmxz
PjxyZWxhdGVkLXVybHM+PHVybD4mbHQ7R28gdG8gSVNJJmd0OzovL1dPUzowMDAyNzM4OTY1MDAw
MjM8L3VybD48L3JlbGF0ZWQtdXJscz48L3VybHM+PGVsZWN0cm9uaWMtcmVzb3VyY2UtbnVtPkFS
VE4gZTg5MDQmI3hEOzEwLjEzNzEvam91cm5hbC5wb25lLjAwMDg5MDQ8L2VsZWN0cm9uaWMtcmVz
b3VyY2UtbnVtPjxsYW5ndWFnZT5FbmdsaXNoPC9sYW5ndWFnZT48L3JlY29yZD48L0NpdGU+PENp
dGU+PEF1dGhvcj5Ld2V6aTwvQXV0aG9yPjxZZWFyPjIwMTE8L1llYXI+PFJlY051bT43OTwvUmVj
TnVtPjxyZWNvcmQ+PHJlYy1udW1iZXI+Nzk8L3JlYy1udW1iZXI+PGZvcmVpZ24ta2V5cz48a2V5
IGFwcD0iRU4iIGRiLWlkPSJwdzJ4cHNmcnNyZGY5NGVldGFyNTAweDl2ZHJmc3d3YWUwMGEiIHRp
bWVzdGFtcD0iMTQ3NDcwOTI3MiI+Nzk8L2tleT48L2ZvcmVpZ24ta2V5cz48cmVmLXR5cGUgbmFt
ZT0iSm91cm5hbCBBcnRpY2xlIj4xNzwvcmVmLXR5cGU+PGNvbnRyaWJ1dG9ycz48YXV0aG9ycz48
YXV0aG9yPkt3ZXppLCBMLjwvYXV0aG9yPjxhdXRob3I+UnV6dmlkem8sIE8uPC9hdXRob3I+PGF1
dGhvcj5XaGVlbGVyLCBKLiBJLjwvYXV0aG9yPjxhdXRob3I+R292ZW5kZXIsIEsuPC9hdXRob3I+
PGF1dGhvcj5JYWN1b25lLCBTLjwvYXV0aG9yPjxhdXRob3I+VGhvbXBzb24sIFAuIEUuPC9hdXRo
b3I+PGF1dGhvcj5HZWhyaW5nLCBDLjwvYXV0aG9yPjxhdXRob3I+SXJ2aW5nLCBILiBSLjwvYXV0
aG9yPjwvYXV0aG9ycz48L2NvbnRyaWJ1dG9ycz48YXV0aC1hZGRyZXNzPk1vbmFzaCBVbml2LCBN
b25hc2ggSW5zdCBQaGFybWFjZXV0IFNjaSwgUGFya3ZpbGxlLCBWaWMgMzA1MiwgQXVzdHJhbGlh
JiN4RDtVbml2IFdlc3Rlcm4gQ2FwZSwgRGVwdCBCaW90ZWNobm9sLCBaQS03NTM1IEJlbGx2aWxs
ZSwgU291dGggQWZyaWNhJiN4RDtLaW5nIEFiZHVsbGFoIFVuaXYgU2NpICZhbXA7IFRlY2hub2ws
IERpdiBDaGVtIExpZmUgU2NpICZhbXA7IEVuZ24sIFRodXdhbCAyMzk1NTY5MDAsIFNhdWRpIEFy
YWJpYTwvYXV0aC1hZGRyZXNzPjx0aXRsZXM+PHRpdGxlPlRoZSBwaHl0b3N1bGZva2luZSAocHNr
KSByZWNlcHRvciBpcyBjYXBhYmxlIG9mIGd1YW55bGF0ZSBjeWNsYXNlIGFjdGl2aXR5IGFuZCBl
bmFibGluZyBjeWNsaWMgR01QLWRlcGVuZGVudCBzaWduYWxpbmcgaW4gcGxhbnRzPC90aXRsZT48
c2Vjb25kYXJ5LXRpdGxlPkpvdXJuYWwgb2YgQmlvbG9naWNhbCBDaGVtaXN0cnk8L3NlY29uZGFy
eS10aXRsZT48YWx0LXRpdGxlPkogQmlvbCBDaGVtPC9hbHQtdGl0bGU+PC90aXRsZXM+PHBlcmlv
ZGljYWw+PGZ1bGwtdGl0bGU+Sm91cm5hbCBvZiBCaW9sb2dpY2FsIENoZW1pc3RyeTwvZnVsbC10
aXRsZT48YWJici0xPkogQmlvbCBDaGVtPC9hYmJyLTE+PC9wZXJpb2RpY2FsPjxhbHQtcGVyaW9k
aWNhbD48ZnVsbC10aXRsZT5Kb3VybmFsIG9mIEJpb2xvZ2ljYWwgQ2hlbWlzdHJ5PC9mdWxsLXRp
dGxlPjxhYmJyLTE+SiBCaW9sIENoZW08L2FiYnItMT48L2FsdC1wZXJpb2RpY2FsPjxwYWdlcz4y
MjU4MC0yMjU4ODwvcGFnZXM+PHZvbHVtZT4yODY8L3ZvbHVtZT48bnVtYmVyPjI1PC9udW1iZXI+
PGtleXdvcmRzPjxrZXl3b3JkPnBlcHRpZGUgZ3Jvd3RoLWZhY3Rvcjwva2V5d29yZD48a2V5d29y
ZD5hcmFiaWRvcHNpcy10aGFsaWFuYTwva2V5d29yZD48a2V5d29yZD5wcm90ZWluLWtpbmFzZTwv
a2V5d29yZD48a2V5d29yZD5pbi12aXRybzwva2V5d29yZD48a2V5d29yZD5iaW5kaW5nIHByb3Rl
aW5zPC9rZXl3b3JkPjxrZXl3b3JkPmdlbmUtZXhwcmVzc2lvbjwva2V5d29yZD48a2V5d29yZD5t
ZXNvcGh5bGwtY2VsbHM8L2tleXdvcmQ+PGtleXdvcmQ+bWVtYnJhbmUgZm9ybTwva2V5d29yZD48
a2V5d29yZD5jZ21wIGxldmVsczwva2V5d29yZD48a2V5d29yZD5pZGVudGlmaWNhdGlvbjwva2V5
d29yZD48L2tleXdvcmRzPjxkYXRlcz48eWVhcj4yMDExPC95ZWFyPjxwdWItZGF0ZXM+PGRhdGU+
SnVuIDI0PC9kYXRlPjwvcHViLWRhdGVzPjwvZGF0ZXM+PGlzYm4+MDAyMS05MjU4PC9pc2JuPjxh
Y2Nlc3Npb24tbnVtPldPUzowMDAyOTE3MTk5MDAwNjU8L2FjY2Vzc2lvbi1udW0+PHVybHM+PHJl
bGF0ZWQtdXJscz48dXJsPiZsdDtHbyB0byBJU0kmZ3Q7Oi8vV09TOjAwMDI5MTcxOTkwMDA2NTwv
dXJsPjwvcmVsYXRlZC11cmxzPjwvdXJscz48ZWxlY3Ryb25pYy1yZXNvdXJjZS1udW0+MTAuMTA3
NC9qYmMuTTExMC4xNjg4MjM8L2VsZWN0cm9uaWMtcmVzb3VyY2UtbnVtPjxsYW5ndWFnZT5Fbmds
aXNoPC9sYW5ndWFnZT48L3JlY29yZD48L0NpdGU+PC9FbmROb3RlPn==
</w:fldData>
        </w:fldChar>
      </w:r>
      <w:r w:rsidR="002D49F5">
        <w:instrText xml:space="preserve"> ADDIN EN.CITE.DATA </w:instrText>
      </w:r>
      <w:r w:rsidR="002D49F5">
        <w:fldChar w:fldCharType="end"/>
      </w:r>
      <w:r w:rsidR="002D49F5">
        <w:fldChar w:fldCharType="separate"/>
      </w:r>
      <w:r w:rsidR="002D49F5">
        <w:rPr>
          <w:noProof/>
        </w:rPr>
        <w:t>(Meier</w:t>
      </w:r>
      <w:r w:rsidR="002D49F5" w:rsidRPr="002D49F5">
        <w:rPr>
          <w:i/>
          <w:noProof/>
        </w:rPr>
        <w:t xml:space="preserve"> et al.</w:t>
      </w:r>
      <w:r w:rsidR="002D49F5">
        <w:rPr>
          <w:noProof/>
        </w:rPr>
        <w:t xml:space="preserve"> 2010; Kwezi</w:t>
      </w:r>
      <w:r w:rsidR="002D49F5" w:rsidRPr="002D49F5">
        <w:rPr>
          <w:i/>
          <w:noProof/>
        </w:rPr>
        <w:t xml:space="preserve"> et al.</w:t>
      </w:r>
      <w:r w:rsidR="002D49F5">
        <w:rPr>
          <w:noProof/>
        </w:rPr>
        <w:t xml:space="preserve"> 2011)</w:t>
      </w:r>
      <w:r w:rsidR="002D49F5">
        <w:fldChar w:fldCharType="end"/>
      </w:r>
      <w:r w:rsidR="008215DA" w:rsidRPr="002278A3">
        <w:rPr>
          <w:color w:val="000000" w:themeColor="text1"/>
        </w:rPr>
        <w:t>. Interestingly, although in mammal</w:t>
      </w:r>
      <w:r w:rsidR="00BE715F" w:rsidRPr="002278A3">
        <w:rPr>
          <w:color w:val="000000" w:themeColor="text1"/>
        </w:rPr>
        <w:t>ian proteins</w:t>
      </w:r>
      <w:r w:rsidR="008215DA" w:rsidRPr="002278A3">
        <w:rPr>
          <w:color w:val="000000" w:themeColor="text1"/>
        </w:rPr>
        <w:t xml:space="preserve"> the</w:t>
      </w:r>
      <w:r w:rsidR="00684122" w:rsidRPr="002278A3">
        <w:rPr>
          <w:color w:val="000000" w:themeColor="text1"/>
        </w:rPr>
        <w:t xml:space="preserve"> GC domain is </w:t>
      </w:r>
      <w:r w:rsidR="008215DA" w:rsidRPr="002278A3">
        <w:rPr>
          <w:color w:val="000000" w:themeColor="text1"/>
        </w:rPr>
        <w:t xml:space="preserve">usually </w:t>
      </w:r>
      <w:r w:rsidR="00684122" w:rsidRPr="002278A3">
        <w:rPr>
          <w:color w:val="000000" w:themeColor="text1"/>
        </w:rPr>
        <w:t xml:space="preserve">found </w:t>
      </w:r>
      <w:r w:rsidR="00121FB9" w:rsidRPr="002278A3">
        <w:rPr>
          <w:color w:val="000000" w:themeColor="text1"/>
        </w:rPr>
        <w:t>adjacent to</w:t>
      </w:r>
      <w:r w:rsidR="008215DA" w:rsidRPr="002278A3">
        <w:rPr>
          <w:color w:val="000000" w:themeColor="text1"/>
        </w:rPr>
        <w:t xml:space="preserve"> the kinase domain,</w:t>
      </w:r>
      <w:r w:rsidR="00162955" w:rsidRPr="002278A3">
        <w:rPr>
          <w:color w:val="000000" w:themeColor="text1"/>
        </w:rPr>
        <w:t xml:space="preserve"> in plant</w:t>
      </w:r>
      <w:r w:rsidR="00BE715F" w:rsidRPr="002278A3">
        <w:rPr>
          <w:color w:val="000000" w:themeColor="text1"/>
        </w:rPr>
        <w:t xml:space="preserve"> proteins</w:t>
      </w:r>
      <w:r w:rsidR="00162955" w:rsidRPr="002278A3">
        <w:rPr>
          <w:color w:val="000000" w:themeColor="text1"/>
        </w:rPr>
        <w:t xml:space="preserve"> the GC domain </w:t>
      </w:r>
      <w:r w:rsidR="001B0B29" w:rsidRPr="002278A3">
        <w:rPr>
          <w:color w:val="000000" w:themeColor="text1"/>
        </w:rPr>
        <w:t>i</w:t>
      </w:r>
      <w:r w:rsidR="001B0B29">
        <w:rPr>
          <w:color w:val="000000" w:themeColor="text1"/>
        </w:rPr>
        <w:t>s</w:t>
      </w:r>
      <w:r w:rsidR="001B0B29" w:rsidRPr="002278A3">
        <w:rPr>
          <w:color w:val="000000" w:themeColor="text1"/>
        </w:rPr>
        <w:t xml:space="preserve"> </w:t>
      </w:r>
      <w:r w:rsidR="00162955" w:rsidRPr="002278A3">
        <w:rPr>
          <w:color w:val="000000" w:themeColor="text1"/>
        </w:rPr>
        <w:t>encapsulated</w:t>
      </w:r>
      <w:r w:rsidR="008215DA" w:rsidRPr="002278A3">
        <w:rPr>
          <w:color w:val="000000" w:themeColor="text1"/>
        </w:rPr>
        <w:t xml:space="preserve"> </w:t>
      </w:r>
      <w:r w:rsidR="00121FB9" w:rsidRPr="002278A3">
        <w:rPr>
          <w:color w:val="000000" w:themeColor="text1"/>
        </w:rPr>
        <w:t>within</w:t>
      </w:r>
      <w:r w:rsidR="00162955" w:rsidRPr="002278A3">
        <w:rPr>
          <w:color w:val="000000" w:themeColor="text1"/>
        </w:rPr>
        <w:t xml:space="preserve"> the kinase domain</w:t>
      </w:r>
      <w:r w:rsidR="00BE715F" w:rsidRPr="002278A3">
        <w:rPr>
          <w:color w:val="000000" w:themeColor="text1"/>
        </w:rPr>
        <w:t>, suggesting one domain exhibits both</w:t>
      </w:r>
      <w:r w:rsidR="00162955" w:rsidRPr="002278A3">
        <w:rPr>
          <w:color w:val="000000" w:themeColor="text1"/>
        </w:rPr>
        <w:t xml:space="preserve"> kinase </w:t>
      </w:r>
      <w:r w:rsidR="00BE715F" w:rsidRPr="002278A3">
        <w:rPr>
          <w:color w:val="000000" w:themeColor="text1"/>
        </w:rPr>
        <w:t xml:space="preserve">and GC </w:t>
      </w:r>
      <w:r w:rsidR="00162955" w:rsidRPr="002278A3">
        <w:rPr>
          <w:color w:val="000000" w:themeColor="text1"/>
        </w:rPr>
        <w:t>activity</w:t>
      </w:r>
      <w:r w:rsidR="00BE715F" w:rsidRPr="002278A3">
        <w:rPr>
          <w:color w:val="000000" w:themeColor="text1"/>
        </w:rPr>
        <w:t>.</w:t>
      </w:r>
      <w:r w:rsidR="00162955" w:rsidRPr="002278A3">
        <w:rPr>
          <w:color w:val="000000" w:themeColor="text1"/>
        </w:rPr>
        <w:t xml:space="preserve"> A</w:t>
      </w:r>
      <w:r w:rsidR="00BE715F" w:rsidRPr="002278A3">
        <w:rPr>
          <w:color w:val="000000" w:themeColor="text1"/>
        </w:rPr>
        <w:t xml:space="preserve">lternatively, </w:t>
      </w:r>
      <w:r w:rsidR="00162955" w:rsidRPr="002278A3">
        <w:rPr>
          <w:color w:val="000000" w:themeColor="text1"/>
        </w:rPr>
        <w:t xml:space="preserve">cGMP could </w:t>
      </w:r>
      <w:r w:rsidR="00BE715F" w:rsidRPr="002278A3">
        <w:rPr>
          <w:color w:val="000000" w:themeColor="text1"/>
        </w:rPr>
        <w:t xml:space="preserve">act as </w:t>
      </w:r>
      <w:r w:rsidR="00162955" w:rsidRPr="002278A3">
        <w:rPr>
          <w:color w:val="000000" w:themeColor="text1"/>
        </w:rPr>
        <w:t xml:space="preserve">a competitive inhibitor for the kinase site </w:t>
      </w:r>
      <w:r w:rsidR="00121FB9" w:rsidRPr="002278A3">
        <w:rPr>
          <w:color w:val="000000" w:themeColor="text1"/>
        </w:rPr>
        <w:t xml:space="preserve">and hence </w:t>
      </w:r>
      <w:r w:rsidR="00BE715F" w:rsidRPr="002278A3">
        <w:rPr>
          <w:color w:val="000000" w:themeColor="text1"/>
        </w:rPr>
        <w:t xml:space="preserve">is important for the </w:t>
      </w:r>
      <w:r w:rsidR="00162955" w:rsidRPr="002278A3">
        <w:rPr>
          <w:color w:val="000000" w:themeColor="text1"/>
        </w:rPr>
        <w:t>regulat</w:t>
      </w:r>
      <w:r w:rsidR="00BE715F" w:rsidRPr="002278A3">
        <w:rPr>
          <w:color w:val="000000" w:themeColor="text1"/>
        </w:rPr>
        <w:t>ion of t</w:t>
      </w:r>
      <w:r w:rsidR="00162955" w:rsidRPr="002278A3">
        <w:rPr>
          <w:color w:val="000000" w:themeColor="text1"/>
        </w:rPr>
        <w:t>he kinase activity</w:t>
      </w:r>
      <w:r w:rsidR="00121FB9" w:rsidRPr="002278A3">
        <w:rPr>
          <w:color w:val="000000" w:themeColor="text1"/>
        </w:rPr>
        <w:t xml:space="preserve"> of these membrane receptors</w:t>
      </w:r>
      <w:r w:rsidR="00162955" w:rsidRPr="002278A3">
        <w:rPr>
          <w:color w:val="000000" w:themeColor="text1"/>
        </w:rPr>
        <w:t>.</w:t>
      </w:r>
      <w:r w:rsidR="00684122" w:rsidRPr="002278A3">
        <w:rPr>
          <w:color w:val="000000" w:themeColor="text1"/>
        </w:rPr>
        <w:t xml:space="preserve"> B</w:t>
      </w:r>
      <w:r w:rsidR="00BE715F" w:rsidRPr="002278A3">
        <w:rPr>
          <w:color w:val="000000" w:themeColor="text1"/>
        </w:rPr>
        <w:t xml:space="preserve">RI1 for example, </w:t>
      </w:r>
      <w:r w:rsidR="00684122" w:rsidRPr="002278A3">
        <w:rPr>
          <w:color w:val="000000" w:themeColor="text1"/>
        </w:rPr>
        <w:t>was found to be phosph</w:t>
      </w:r>
      <w:r w:rsidR="00121FB9" w:rsidRPr="002278A3">
        <w:rPr>
          <w:color w:val="000000" w:themeColor="text1"/>
        </w:rPr>
        <w:t xml:space="preserve">orylated </w:t>
      </w:r>
      <w:r w:rsidR="00BE715F" w:rsidRPr="002278A3">
        <w:rPr>
          <w:color w:val="000000" w:themeColor="text1"/>
        </w:rPr>
        <w:t>in response to</w:t>
      </w:r>
      <w:r w:rsidR="00C04A96" w:rsidRPr="002278A3">
        <w:rPr>
          <w:color w:val="000000" w:themeColor="text1"/>
        </w:rPr>
        <w:t xml:space="preserve"> cGMP </w:t>
      </w:r>
      <w:r w:rsidR="002D49F5">
        <w:rPr>
          <w:color w:val="000000" w:themeColor="text1"/>
        </w:rPr>
        <w:fldChar w:fldCharType="begin">
          <w:fldData xml:space="preserve">PEVuZE5vdGU+PENpdGU+PEF1dGhvcj5NYXJvbmRlZHplPC9BdXRob3I+PFllYXI+MjAxNjwvWWVh
cj48UmVjTnVtPjEwMTwvUmVjTnVtPjxEaXNwbGF5VGV4dD4oTWFyb25kZWR6ZTxzdHlsZSBmYWNl
PSJpdGFsaWMiPiBldCBhbC48L3N0eWxlPiAyMDE2KTwvRGlzcGxheVRleHQ+PHJlY29yZD48cmVj
LW51bWJlcj4xMDE8L3JlYy1udW1iZXI+PGZvcmVpZ24ta2V5cz48a2V5IGFwcD0iRU4iIGRiLWlk
PSJwdzJ4cHNmcnNyZGY5NGVldGFyNTAweDl2ZHJmc3d3YWUwMGEiIHRpbWVzdGFtcD0iMTQ3NDcw
OTM4NSI+MTAxPC9rZXk+PC9mb3JlaWduLWtleXM+PHJlZi10eXBlIG5hbWU9IkpvdXJuYWwgQXJ0
aWNsZSI+MTc8L3JlZi10eXBlPjxjb250cmlidXRvcnM+PGF1dGhvcnM+PGF1dGhvcj5NYXJvbmRl
ZHplLCBDLjwvYXV0aG9yPjxhdXRob3I+R3JvZW4sIEEuIEouPC9hdXRob3I+PGF1dGhvcj5UaG9t
YXMsIEwuPC9hdXRob3I+PGF1dGhvcj5MaWxsZXksIEsuIFMuPC9hdXRob3I+PGF1dGhvcj5HZWhy
aW5nLCBDLjwvYXV0aG9yPjwvYXV0aG9ycz48L2NvbnRyaWJ1dG9ycz48YXV0aC1hZGRyZXNzPjQ3
MDAgS2luZyBBYmR1bGxhaCBVbml2IFNjaSAmYW1wOyBUZWNobm9sLCBEaXYgQmlvbCAmYW1wOyBF
bnZpcm9ubSBTY2kgJmFtcDsgRW5nbiwgVGh1d2FsIDIzOTU1NjkwMCwgU2F1ZGkgQXJhYmlhJiN4
RDtVbml2IENhbWJyaWRnZSwgQ2FtYnJpZGdlIFN5c3QgQmlvbCBDdHIsIENhbWJyaWRnZSBDdHIg
UHJvdGUsIERlcHQgQmlvY2hlbSwgVGVubmlzIENvdXJ0IFJkLCBDYW1icmlkZ2UgQ0IyIDFRUiwg
RW5nbGFuZCYjeEQ7NDcwMCBLaW5nIEFiZHVsbGFoIFVuaXYgU2NpICZhbXA7IFRlY2hub2wsIERp
diBCaW9sICZhbXA7IEVudmlyb25tIFNjaSAmYW1wOyBFbmduLCBCaW9zY2kgQ29yZSBMYWIsIFRo
dXdhbCAyMzk1NTY5MDAsIFNhdWRpIEFyYWJpYTwvYXV0aC1hZGRyZXNzPjx0aXRsZXM+PHRpdGxl
PjxzdHlsZSBmYWNlPSJub3JtYWwiIGZvbnQ9ImRlZmF1bHQiIHNpemU9IjEwMCUiPkEgcXVhbnRp
dGF0aXZlIHBob3NwaG9wcm90ZW9tZSBhbmFseXNpcyBvZiBjR01QLWRlcGVuZGVudCBjZWxsdWxh
ciByZXNwb25zZXMgaW4gPC9zdHlsZT48c3R5bGUgZmFjZT0iaXRhbGljIiBmb250PSJkZWZhdWx0
IiBzaXplPSIxMDAlIj5BcmFiaWRvcHNpcyB0aGFsaWFuYTwvc3R5bGU+PC90aXRsZT48c2Vjb25k
YXJ5LXRpdGxlPk1vbGVjdWxhciBQbGFudDwvc2Vjb25kYXJ5LXRpdGxlPjxhbHQtdGl0bGU+TW9s
IFBsYW50PC9hbHQtdGl0bGU+PC90aXRsZXM+PHBlcmlvZGljYWw+PGZ1bGwtdGl0bGU+TW9sZWN1
bGFyIFBsYW50PC9mdWxsLXRpdGxlPjxhYmJyLTE+TW9sIFBsYW50PC9hYmJyLTE+PC9wZXJpb2Rp
Y2FsPjxhbHQtcGVyaW9kaWNhbD48ZnVsbC10aXRsZT5Nb2xlY3VsYXIgUGxhbnQ8L2Z1bGwtdGl0
bGU+PGFiYnItMT5Nb2wgUGxhbnQ8L2FiYnItMT48L2FsdC1wZXJpb2RpY2FsPjxwYWdlcz42MjEt
NjIzPC9wYWdlcz48dm9sdW1lPjk8L3ZvbHVtZT48bnVtYmVyPjQ8L251bWJlcj48a2V5d29yZHM+
PGtleXdvcmQ+cmVjZXB0b3I8L2tleXdvcmQ+PGtleXdvcmQ+cGhvc3Bob3J5bGF0aW9uPC9rZXl3
b3JkPjwva2V5d29yZHM+PGRhdGVzPjx5ZWFyPjIwMTY8L3llYXI+PHB1Yi1kYXRlcz48ZGF0ZT5B
cHIgNDwvZGF0ZT48L3B1Yi1kYXRlcz48L2RhdGVzPjxpc2JuPjE2NzQtMjA1MjwvaXNibj48YWNj
ZXNzaW9uLW51bT5XT1M6MDAwMzczNzQyNzAwMDE1PC9hY2Nlc3Npb24tbnVtPjx1cmxzPjxyZWxh
dGVkLXVybHM+PHVybD4mbHQ7R28gdG8gSVNJJmd0OzovL1dPUzowMDAzNzM3NDI3MDAwMTU8L3Vy
bD48dXJsPmh0dHA6Ly9hYy5lbHMtY2RuLmNvbS9TMTY3NDIwNTIxNTAwNDMzNS8xLXMyLjAtUzE2
NzQyMDUyMTUwMDQzMzUtbWFpbi5wZGY/X3RpZD1mZGM0Y2EyMi04MjNiLTExZTYtYmNmYi0wMDAw
MGFhY2IzNjImYW1wO2FjZG5hdD0xNDc0NzEwNjY1X2IwNzU2MTAyYzI4NThkODhkNGI2MzdjZGVi
YzczNmU1PC91cmw+PHVybD5odHRwOi8vYWMuZWxzLWNkbi5jb20vUzE2NzQyMDUyMTUwMDQzMzUv
MS1zMi4wLVMxNjc0MjA1MjE1MDA0MzM1LW1haW4ucGRmP190aWQ9MDA1NDRmOTItODIzYy0xMWU2
LTgyNWUtMDAwMDBhYWIwZjAyJmFtcDthY2RuYXQ9MTQ3NDcxMDY2OV84NGVjMjM5Y2Q5OGFkZWFh
Mzk1MjBiNGJjY2Y3YTU5YzwvdXJsPjwvcmVsYXRlZC11cmxzPjwvdXJscz48ZWxlY3Ryb25pYy1y
ZXNvdXJjZS1udW0+MTAuMTAxNi9qLm1vbHAuMjAxNS4xMS4wMDc8L2VsZWN0cm9uaWMtcmVzb3Vy
Y2UtbnVtPjxsYW5ndWFnZT5FbmdsaXNoPC9sYW5ndWFnZT48L3JlY29yZD48L0NpdGU+PC9FbmRO
b3RlPgB=
</w:fldData>
        </w:fldChar>
      </w:r>
      <w:r w:rsidR="002D49F5">
        <w:rPr>
          <w:color w:val="000000" w:themeColor="text1"/>
        </w:rPr>
        <w:instrText xml:space="preserve"> ADDIN EN.CITE </w:instrText>
      </w:r>
      <w:r w:rsidR="002D49F5">
        <w:rPr>
          <w:color w:val="000000" w:themeColor="text1"/>
        </w:rPr>
        <w:fldChar w:fldCharType="begin">
          <w:fldData xml:space="preserve">PEVuZE5vdGU+PENpdGU+PEF1dGhvcj5NYXJvbmRlZHplPC9BdXRob3I+PFllYXI+MjAxNjwvWWVh
cj48UmVjTnVtPjEwMTwvUmVjTnVtPjxEaXNwbGF5VGV4dD4oTWFyb25kZWR6ZTxzdHlsZSBmYWNl
PSJpdGFsaWMiPiBldCBhbC48L3N0eWxlPiAyMDE2KTwvRGlzcGxheVRleHQ+PHJlY29yZD48cmVj
LW51bWJlcj4xMDE8L3JlYy1udW1iZXI+PGZvcmVpZ24ta2V5cz48a2V5IGFwcD0iRU4iIGRiLWlk
PSJwdzJ4cHNmcnNyZGY5NGVldGFyNTAweDl2ZHJmc3d3YWUwMGEiIHRpbWVzdGFtcD0iMTQ3NDcw
OTM4NSI+MTAxPC9rZXk+PC9mb3JlaWduLWtleXM+PHJlZi10eXBlIG5hbWU9IkpvdXJuYWwgQXJ0
aWNsZSI+MTc8L3JlZi10eXBlPjxjb250cmlidXRvcnM+PGF1dGhvcnM+PGF1dGhvcj5NYXJvbmRl
ZHplLCBDLjwvYXV0aG9yPjxhdXRob3I+R3JvZW4sIEEuIEouPC9hdXRob3I+PGF1dGhvcj5UaG9t
YXMsIEwuPC9hdXRob3I+PGF1dGhvcj5MaWxsZXksIEsuIFMuPC9hdXRob3I+PGF1dGhvcj5HZWhy
aW5nLCBDLjwvYXV0aG9yPjwvYXV0aG9ycz48L2NvbnRyaWJ1dG9ycz48YXV0aC1hZGRyZXNzPjQ3
MDAgS2luZyBBYmR1bGxhaCBVbml2IFNjaSAmYW1wOyBUZWNobm9sLCBEaXYgQmlvbCAmYW1wOyBF
bnZpcm9ubSBTY2kgJmFtcDsgRW5nbiwgVGh1d2FsIDIzOTU1NjkwMCwgU2F1ZGkgQXJhYmlhJiN4
RDtVbml2IENhbWJyaWRnZSwgQ2FtYnJpZGdlIFN5c3QgQmlvbCBDdHIsIENhbWJyaWRnZSBDdHIg
UHJvdGUsIERlcHQgQmlvY2hlbSwgVGVubmlzIENvdXJ0IFJkLCBDYW1icmlkZ2UgQ0IyIDFRUiwg
RW5nbGFuZCYjeEQ7NDcwMCBLaW5nIEFiZHVsbGFoIFVuaXYgU2NpICZhbXA7IFRlY2hub2wsIERp
diBCaW9sICZhbXA7IEVudmlyb25tIFNjaSAmYW1wOyBFbmduLCBCaW9zY2kgQ29yZSBMYWIsIFRo
dXdhbCAyMzk1NTY5MDAsIFNhdWRpIEFyYWJpYTwvYXV0aC1hZGRyZXNzPjx0aXRsZXM+PHRpdGxl
PjxzdHlsZSBmYWNlPSJub3JtYWwiIGZvbnQ9ImRlZmF1bHQiIHNpemU9IjEwMCUiPkEgcXVhbnRp
dGF0aXZlIHBob3NwaG9wcm90ZW9tZSBhbmFseXNpcyBvZiBjR01QLWRlcGVuZGVudCBjZWxsdWxh
ciByZXNwb25zZXMgaW4gPC9zdHlsZT48c3R5bGUgZmFjZT0iaXRhbGljIiBmb250PSJkZWZhdWx0
IiBzaXplPSIxMDAlIj5BcmFiaWRvcHNpcyB0aGFsaWFuYTwvc3R5bGU+PC90aXRsZT48c2Vjb25k
YXJ5LXRpdGxlPk1vbGVjdWxhciBQbGFudDwvc2Vjb25kYXJ5LXRpdGxlPjxhbHQtdGl0bGU+TW9s
IFBsYW50PC9hbHQtdGl0bGU+PC90aXRsZXM+PHBlcmlvZGljYWw+PGZ1bGwtdGl0bGU+TW9sZWN1
bGFyIFBsYW50PC9mdWxsLXRpdGxlPjxhYmJyLTE+TW9sIFBsYW50PC9hYmJyLTE+PC9wZXJpb2Rp
Y2FsPjxhbHQtcGVyaW9kaWNhbD48ZnVsbC10aXRsZT5Nb2xlY3VsYXIgUGxhbnQ8L2Z1bGwtdGl0
bGU+PGFiYnItMT5Nb2wgUGxhbnQ8L2FiYnItMT48L2FsdC1wZXJpb2RpY2FsPjxwYWdlcz42MjEt
NjIzPC9wYWdlcz48dm9sdW1lPjk8L3ZvbHVtZT48bnVtYmVyPjQ8L251bWJlcj48a2V5d29yZHM+
PGtleXdvcmQ+cmVjZXB0b3I8L2tleXdvcmQ+PGtleXdvcmQ+cGhvc3Bob3J5bGF0aW9uPC9rZXl3
b3JkPjwva2V5d29yZHM+PGRhdGVzPjx5ZWFyPjIwMTY8L3llYXI+PHB1Yi1kYXRlcz48ZGF0ZT5B
cHIgNDwvZGF0ZT48L3B1Yi1kYXRlcz48L2RhdGVzPjxpc2JuPjE2NzQtMjA1MjwvaXNibj48YWNj
ZXNzaW9uLW51bT5XT1M6MDAwMzczNzQyNzAwMDE1PC9hY2Nlc3Npb24tbnVtPjx1cmxzPjxyZWxh
dGVkLXVybHM+PHVybD4mbHQ7R28gdG8gSVNJJmd0OzovL1dPUzowMDAzNzM3NDI3MDAwMTU8L3Vy
bD48dXJsPmh0dHA6Ly9hYy5lbHMtY2RuLmNvbS9TMTY3NDIwNTIxNTAwNDMzNS8xLXMyLjAtUzE2
NzQyMDUyMTUwMDQzMzUtbWFpbi5wZGY/X3RpZD1mZGM0Y2EyMi04MjNiLTExZTYtYmNmYi0wMDAw
MGFhY2IzNjImYW1wO2FjZG5hdD0xNDc0NzEwNjY1X2IwNzU2MTAyYzI4NThkODhkNGI2MzdjZGVi
YzczNmU1PC91cmw+PHVybD5odHRwOi8vYWMuZWxzLWNkbi5jb20vUzE2NzQyMDUyMTUwMDQzMzUv
MS1zMi4wLVMxNjc0MjA1MjE1MDA0MzM1LW1haW4ucGRmP190aWQ9MDA1NDRmOTItODIzYy0xMWU2
LTgyNWUtMDAwMDBhYWIwZjAyJmFtcDthY2RuYXQ9MTQ3NDcxMDY2OV84NGVjMjM5Y2Q5OGFkZWFh
Mzk1MjBiNGJjY2Y3YTU5YzwvdXJsPjwvcmVsYXRlZC11cmxzPjwvdXJscz48ZWxlY3Ryb25pYy1y
ZXNvdXJjZS1udW0+MTAuMTAxNi9qLm1vbHAuMjAxNS4xMS4wMDc8L2VsZWN0cm9uaWMtcmVzb3Vy
Y2UtbnVtPjxsYW5ndWFnZT5FbmdsaXNoPC9sYW5ndWFnZT48L3JlY29yZD48L0NpdGU+PC9FbmRO
b3RlPgB=
</w:fldData>
        </w:fldChar>
      </w:r>
      <w:r w:rsidR="002D49F5">
        <w:rPr>
          <w:color w:val="000000" w:themeColor="text1"/>
        </w:rPr>
        <w:instrText xml:space="preserve"> ADDIN EN.CITE.DATA </w:instrText>
      </w:r>
      <w:r w:rsidR="002D49F5">
        <w:rPr>
          <w:color w:val="000000" w:themeColor="text1"/>
        </w:rPr>
      </w:r>
      <w:r w:rsidR="002D49F5">
        <w:rPr>
          <w:color w:val="000000" w:themeColor="text1"/>
        </w:rPr>
        <w:fldChar w:fldCharType="end"/>
      </w:r>
      <w:r w:rsidR="002D49F5">
        <w:rPr>
          <w:color w:val="000000" w:themeColor="text1"/>
        </w:rPr>
      </w:r>
      <w:r w:rsidR="002D49F5">
        <w:rPr>
          <w:color w:val="000000" w:themeColor="text1"/>
        </w:rPr>
        <w:fldChar w:fldCharType="separate"/>
      </w:r>
      <w:r w:rsidR="002D49F5">
        <w:rPr>
          <w:noProof/>
          <w:color w:val="000000" w:themeColor="text1"/>
        </w:rPr>
        <w:t>(Marondedze</w:t>
      </w:r>
      <w:r w:rsidR="002D49F5" w:rsidRPr="002D49F5">
        <w:rPr>
          <w:i/>
          <w:noProof/>
          <w:color w:val="000000" w:themeColor="text1"/>
        </w:rPr>
        <w:t xml:space="preserve"> et al.</w:t>
      </w:r>
      <w:r w:rsidR="002D49F5">
        <w:rPr>
          <w:noProof/>
          <w:color w:val="000000" w:themeColor="text1"/>
        </w:rPr>
        <w:t xml:space="preserve"> 2016)</w:t>
      </w:r>
      <w:r w:rsidR="002D49F5">
        <w:rPr>
          <w:color w:val="000000" w:themeColor="text1"/>
        </w:rPr>
        <w:fldChar w:fldCharType="end"/>
      </w:r>
      <w:r w:rsidR="00C04A96" w:rsidRPr="002278A3">
        <w:rPr>
          <w:color w:val="000000" w:themeColor="text1"/>
        </w:rPr>
        <w:t xml:space="preserve"> </w:t>
      </w:r>
      <w:r w:rsidR="00BE715F" w:rsidRPr="002278A3">
        <w:rPr>
          <w:color w:val="000000" w:themeColor="text1"/>
        </w:rPr>
        <w:t>.</w:t>
      </w:r>
    </w:p>
    <w:p w:rsidR="00AF6027" w:rsidRPr="002278A3" w:rsidRDefault="00AF6027" w:rsidP="00684122">
      <w:pPr>
        <w:jc w:val="both"/>
        <w:rPr>
          <w:color w:val="000000" w:themeColor="text1"/>
        </w:rPr>
      </w:pPr>
    </w:p>
    <w:p w:rsidR="00684122" w:rsidRPr="002278A3" w:rsidRDefault="00684122" w:rsidP="00684122">
      <w:pPr>
        <w:jc w:val="both"/>
        <w:rPr>
          <w:color w:val="000000" w:themeColor="text1"/>
        </w:rPr>
      </w:pPr>
      <w:r w:rsidRPr="002278A3">
        <w:rPr>
          <w:color w:val="000000" w:themeColor="text1"/>
        </w:rPr>
        <w:lastRenderedPageBreak/>
        <w:t>c</w:t>
      </w:r>
      <w:r w:rsidR="00FC4335" w:rsidRPr="002278A3">
        <w:rPr>
          <w:color w:val="000000" w:themeColor="text1"/>
        </w:rPr>
        <w:t>N</w:t>
      </w:r>
      <w:r w:rsidRPr="002278A3">
        <w:rPr>
          <w:color w:val="000000" w:themeColor="text1"/>
        </w:rPr>
        <w:t>MP</w:t>
      </w:r>
      <w:r w:rsidR="00FC4335" w:rsidRPr="002278A3">
        <w:rPr>
          <w:color w:val="000000" w:themeColor="text1"/>
        </w:rPr>
        <w:t xml:space="preserve"> signals must be terminated which is partly achieved by reduction in cNMP levels. </w:t>
      </w:r>
      <w:r w:rsidRPr="002278A3">
        <w:rPr>
          <w:color w:val="000000" w:themeColor="text1"/>
        </w:rPr>
        <w:t xml:space="preserve">In animals, cGMP is catabolised by </w:t>
      </w:r>
      <w:r w:rsidR="00121FB9" w:rsidRPr="002278A3">
        <w:rPr>
          <w:color w:val="000000" w:themeColor="text1"/>
        </w:rPr>
        <w:t>cyclic nucleotide phosphodiesterase (CN-PDE)</w:t>
      </w:r>
      <w:r w:rsidR="00FC4335" w:rsidRPr="002278A3">
        <w:rPr>
          <w:color w:val="000000" w:themeColor="text1"/>
        </w:rPr>
        <w:t xml:space="preserve">, an enzyme that has also been reported to be present </w:t>
      </w:r>
      <w:r w:rsidRPr="002278A3">
        <w:rPr>
          <w:color w:val="000000" w:themeColor="text1"/>
        </w:rPr>
        <w:t>in prokaryote</w:t>
      </w:r>
      <w:r w:rsidR="00FC4335" w:rsidRPr="002278A3">
        <w:rPr>
          <w:color w:val="000000" w:themeColor="text1"/>
        </w:rPr>
        <w:t>s</w:t>
      </w:r>
      <w:r w:rsidRPr="002278A3">
        <w:rPr>
          <w:color w:val="000000" w:themeColor="text1"/>
        </w:rPr>
        <w:t xml:space="preserve"> and eukaryote</w:t>
      </w:r>
      <w:r w:rsidR="00FC4335" w:rsidRPr="002278A3">
        <w:rPr>
          <w:color w:val="000000" w:themeColor="text1"/>
        </w:rPr>
        <w:t>s</w:t>
      </w:r>
      <w:r w:rsidRPr="002278A3">
        <w:rPr>
          <w:color w:val="000000" w:themeColor="text1"/>
        </w:rPr>
        <w:t xml:space="preserve">. </w:t>
      </w:r>
      <w:r w:rsidR="00121FB9" w:rsidRPr="002278A3">
        <w:rPr>
          <w:color w:val="000000" w:themeColor="text1"/>
        </w:rPr>
        <w:t>Mammals</w:t>
      </w:r>
      <w:r w:rsidRPr="002278A3">
        <w:rPr>
          <w:color w:val="000000" w:themeColor="text1"/>
        </w:rPr>
        <w:t xml:space="preserve"> count 20 CN-PDEs. </w:t>
      </w:r>
      <w:r w:rsidR="00121FB9" w:rsidRPr="002278A3">
        <w:rPr>
          <w:color w:val="000000" w:themeColor="text1"/>
        </w:rPr>
        <w:t>Surprisingly</w:t>
      </w:r>
      <w:r w:rsidRPr="002278A3">
        <w:rPr>
          <w:color w:val="000000" w:themeColor="text1"/>
        </w:rPr>
        <w:t xml:space="preserve">, although </w:t>
      </w:r>
      <w:r w:rsidR="00121FB9" w:rsidRPr="002278A3">
        <w:rPr>
          <w:color w:val="000000" w:themeColor="text1"/>
        </w:rPr>
        <w:t>CN-PDE</w:t>
      </w:r>
      <w:r w:rsidRPr="002278A3">
        <w:rPr>
          <w:color w:val="000000" w:themeColor="text1"/>
        </w:rPr>
        <w:t xml:space="preserve"> activity has been reported in several plant preparations, </w:t>
      </w:r>
      <w:r w:rsidR="00FC4335" w:rsidRPr="002278A3">
        <w:rPr>
          <w:color w:val="000000" w:themeColor="text1"/>
        </w:rPr>
        <w:t>the</w:t>
      </w:r>
      <w:r w:rsidRPr="002278A3">
        <w:rPr>
          <w:color w:val="000000" w:themeColor="text1"/>
        </w:rPr>
        <w:t xml:space="preserve"> protein</w:t>
      </w:r>
      <w:r w:rsidR="00FC4335" w:rsidRPr="002278A3">
        <w:rPr>
          <w:color w:val="000000" w:themeColor="text1"/>
        </w:rPr>
        <w:t>(s) that carries out this function</w:t>
      </w:r>
      <w:r w:rsidRPr="002278A3">
        <w:rPr>
          <w:color w:val="000000" w:themeColor="text1"/>
        </w:rPr>
        <w:t xml:space="preserve"> in plants is </w:t>
      </w:r>
      <w:r w:rsidR="00FC4335" w:rsidRPr="002278A3">
        <w:rPr>
          <w:color w:val="000000" w:themeColor="text1"/>
        </w:rPr>
        <w:t>still unknown</w:t>
      </w:r>
      <w:r w:rsidRPr="002278A3">
        <w:rPr>
          <w:color w:val="000000" w:themeColor="text1"/>
        </w:rPr>
        <w:t xml:space="preserve">. </w:t>
      </w:r>
      <w:r w:rsidR="00FC4335" w:rsidRPr="002278A3">
        <w:rPr>
          <w:color w:val="000000" w:themeColor="text1"/>
        </w:rPr>
        <w:t>Its identification</w:t>
      </w:r>
      <w:r w:rsidRPr="002278A3">
        <w:rPr>
          <w:color w:val="000000" w:themeColor="text1"/>
        </w:rPr>
        <w:t xml:space="preserve"> is made difficult </w:t>
      </w:r>
      <w:r w:rsidR="00FC4335" w:rsidRPr="002278A3">
        <w:rPr>
          <w:color w:val="000000" w:themeColor="text1"/>
        </w:rPr>
        <w:t xml:space="preserve">by the lack of </w:t>
      </w:r>
      <w:r w:rsidRPr="002278A3">
        <w:rPr>
          <w:color w:val="000000" w:themeColor="text1"/>
        </w:rPr>
        <w:t xml:space="preserve">canonical sequences found in other organisms in plants. Interestingly, </w:t>
      </w:r>
      <w:r w:rsidR="00FC4335" w:rsidRPr="002278A3">
        <w:rPr>
          <w:color w:val="000000" w:themeColor="text1"/>
        </w:rPr>
        <w:t xml:space="preserve">CN-PDE </w:t>
      </w:r>
      <w:r w:rsidRPr="002278A3">
        <w:rPr>
          <w:color w:val="000000" w:themeColor="text1"/>
        </w:rPr>
        <w:t>inhibi</w:t>
      </w:r>
      <w:r w:rsidR="00121FB9" w:rsidRPr="002278A3">
        <w:rPr>
          <w:color w:val="000000" w:themeColor="text1"/>
        </w:rPr>
        <w:t>tors such as IBMX or sild</w:t>
      </w:r>
      <w:r w:rsidR="00FC4335" w:rsidRPr="002278A3">
        <w:rPr>
          <w:color w:val="000000" w:themeColor="text1"/>
        </w:rPr>
        <w:t>e</w:t>
      </w:r>
      <w:r w:rsidR="00121FB9" w:rsidRPr="002278A3">
        <w:rPr>
          <w:color w:val="000000" w:themeColor="text1"/>
        </w:rPr>
        <w:t>n</w:t>
      </w:r>
      <w:r w:rsidR="00FC4335" w:rsidRPr="002278A3">
        <w:rPr>
          <w:color w:val="000000" w:themeColor="text1"/>
        </w:rPr>
        <w:t>a</w:t>
      </w:r>
      <w:r w:rsidR="00121FB9" w:rsidRPr="002278A3">
        <w:rPr>
          <w:color w:val="000000" w:themeColor="text1"/>
        </w:rPr>
        <w:t>fil</w:t>
      </w:r>
      <w:r w:rsidR="00FC4335" w:rsidRPr="002278A3">
        <w:rPr>
          <w:color w:val="000000" w:themeColor="text1"/>
        </w:rPr>
        <w:t>,</w:t>
      </w:r>
      <w:r w:rsidRPr="002278A3">
        <w:rPr>
          <w:color w:val="000000" w:themeColor="text1"/>
        </w:rPr>
        <w:t xml:space="preserve"> used in </w:t>
      </w:r>
      <w:r w:rsidR="00FC4335" w:rsidRPr="002278A3">
        <w:rPr>
          <w:color w:val="000000" w:themeColor="text1"/>
        </w:rPr>
        <w:t xml:space="preserve">other </w:t>
      </w:r>
      <w:r w:rsidRPr="002278A3">
        <w:rPr>
          <w:color w:val="000000" w:themeColor="text1"/>
        </w:rPr>
        <w:t>eukaryotes</w:t>
      </w:r>
      <w:r w:rsidR="00FC4335" w:rsidRPr="002278A3">
        <w:rPr>
          <w:color w:val="000000" w:themeColor="text1"/>
        </w:rPr>
        <w:t xml:space="preserve">, show activity in plant systems, suggesting that similarity in their </w:t>
      </w:r>
      <w:r w:rsidRPr="002278A3">
        <w:rPr>
          <w:color w:val="000000" w:themeColor="text1"/>
        </w:rPr>
        <w:t xml:space="preserve">reaction </w:t>
      </w:r>
      <w:r w:rsidR="00121FB9" w:rsidRPr="002278A3">
        <w:rPr>
          <w:color w:val="000000" w:themeColor="text1"/>
        </w:rPr>
        <w:t>centre</w:t>
      </w:r>
      <w:r w:rsidR="00FC4335" w:rsidRPr="002278A3">
        <w:rPr>
          <w:color w:val="000000" w:themeColor="text1"/>
        </w:rPr>
        <w:t xml:space="preserve">s is present </w:t>
      </w:r>
      <w:r w:rsidR="002D49F5">
        <w:fldChar w:fldCharType="begin"/>
      </w:r>
      <w:r w:rsidR="002D49F5">
        <w:instrText xml:space="preserve"> ADDIN EN.CITE &lt;EndNote&gt;&lt;Cite&gt;&lt;Author&gt;Ishioka&lt;/Author&gt;&lt;Year&gt;1990&lt;/Year&gt;&lt;RecNum&gt;672&lt;/RecNum&gt;&lt;DisplayText&gt;(Ishioka and Tanimoto 1990)&lt;/DisplayText&gt;&lt;record&gt;&lt;rec-number&gt;672&lt;/rec-number&gt;&lt;foreign-keys&gt;&lt;key app="EN" db-id="pw2xpsfrsrdf94eetar500x9vdrfswwae00a" timestamp="1474925791"&gt;672&lt;/key&gt;&lt;/foreign-keys&gt;&lt;ref-type name="Journal Article"&gt;17&lt;/ref-type&gt;&lt;contributors&gt;&lt;authors&gt;&lt;author&gt;Ishioka, N.&lt;/author&gt;&lt;author&gt;Tanimoto, S.&lt;/author&gt;&lt;/authors&gt;&lt;/contributors&gt;&lt;titles&gt;&lt;title&gt;&lt;style face="normal" font="default" size="100%"&gt;Involvement of cyclic AMP in adventitious bud initiation of &lt;/style&gt;&lt;style face="italic" font="default" size="100%"&gt;Torenia &lt;/style&gt;&lt;style face="normal" font="default" size="100%"&gt;stem segments&lt;/style&gt;&lt;/title&gt;&lt;secondary-title&gt;Plant Cell Physiology&lt;/secondary-title&gt;&lt;/titles&gt;&lt;periodical&gt;&lt;full-title&gt;Plant Cell Physiology&lt;/full-title&gt;&lt;/periodical&gt;&lt;pages&gt;91–97&lt;/pages&gt;&lt;volume&gt;31&lt;/volume&gt;&lt;dates&gt;&lt;year&gt;1990&lt;/year&gt;&lt;/dates&gt;&lt;urls&gt;&lt;/urls&gt;&lt;/record&gt;&lt;/Cite&gt;&lt;/EndNote&gt;</w:instrText>
      </w:r>
      <w:r w:rsidR="002D49F5">
        <w:fldChar w:fldCharType="separate"/>
      </w:r>
      <w:r w:rsidR="002D49F5">
        <w:rPr>
          <w:noProof/>
        </w:rPr>
        <w:t>(Ishioka and Tanimoto 1990)</w:t>
      </w:r>
      <w:r w:rsidR="002D49F5">
        <w:fldChar w:fldCharType="end"/>
      </w:r>
      <w:r w:rsidR="00A00979" w:rsidRPr="000A0363" w:rsidDel="000A0363">
        <w:rPr>
          <w:color w:val="000000" w:themeColor="text1"/>
        </w:rPr>
        <w:t xml:space="preserve"> </w:t>
      </w:r>
      <w:r w:rsidR="000A0363" w:rsidRPr="000A0363">
        <w:t xml:space="preserve"> </w:t>
      </w:r>
      <w:r w:rsidRPr="002278A3">
        <w:rPr>
          <w:color w:val="000000" w:themeColor="text1"/>
        </w:rPr>
        <w:t>.</w:t>
      </w:r>
    </w:p>
    <w:p w:rsidR="00121FB9" w:rsidRPr="002278A3" w:rsidRDefault="00121FB9" w:rsidP="00684122">
      <w:pPr>
        <w:jc w:val="both"/>
        <w:rPr>
          <w:color w:val="000000" w:themeColor="text1"/>
        </w:rPr>
      </w:pPr>
    </w:p>
    <w:p w:rsidR="00684122" w:rsidRPr="002278A3" w:rsidRDefault="00FC4335" w:rsidP="00092374">
      <w:pPr>
        <w:jc w:val="both"/>
        <w:rPr>
          <w:color w:val="548DD4" w:themeColor="text2" w:themeTint="99"/>
        </w:rPr>
      </w:pPr>
      <w:r w:rsidRPr="002278A3">
        <w:rPr>
          <w:color w:val="000000" w:themeColor="text1"/>
        </w:rPr>
        <w:t xml:space="preserve">Uncertainty about </w:t>
      </w:r>
      <w:r w:rsidR="00B94F59" w:rsidRPr="002278A3">
        <w:rPr>
          <w:color w:val="000000" w:themeColor="text1"/>
        </w:rPr>
        <w:t xml:space="preserve">the role of cNMPs in plants was also fuelled by inadequate analytical techniques. It appears the cNMP levels in plants are significantly lower than those in animal cells although some of this can be explained by the large central vacuole that occupies most plant cells. </w:t>
      </w:r>
      <w:r w:rsidR="00684122" w:rsidRPr="002278A3">
        <w:rPr>
          <w:color w:val="000000" w:themeColor="text1"/>
        </w:rPr>
        <w:t>Because of the low concentration</w:t>
      </w:r>
      <w:r w:rsidR="00B94F59" w:rsidRPr="002278A3">
        <w:rPr>
          <w:color w:val="000000" w:themeColor="text1"/>
        </w:rPr>
        <w:t>s</w:t>
      </w:r>
      <w:r w:rsidR="00684122" w:rsidRPr="002278A3">
        <w:rPr>
          <w:color w:val="000000" w:themeColor="text1"/>
        </w:rPr>
        <w:t xml:space="preserve"> of c</w:t>
      </w:r>
      <w:r w:rsidR="00B94F59" w:rsidRPr="002278A3">
        <w:rPr>
          <w:color w:val="000000" w:themeColor="text1"/>
        </w:rPr>
        <w:t>N</w:t>
      </w:r>
      <w:r w:rsidR="00684122" w:rsidRPr="002278A3">
        <w:rPr>
          <w:color w:val="000000" w:themeColor="text1"/>
        </w:rPr>
        <w:t>MP</w:t>
      </w:r>
      <w:r w:rsidR="00B94F59" w:rsidRPr="002278A3">
        <w:rPr>
          <w:color w:val="000000" w:themeColor="text1"/>
        </w:rPr>
        <w:t>s</w:t>
      </w:r>
      <w:r w:rsidR="00684122" w:rsidRPr="002278A3">
        <w:rPr>
          <w:color w:val="000000" w:themeColor="text1"/>
        </w:rPr>
        <w:t xml:space="preserve"> in plants, detection</w:t>
      </w:r>
      <w:r w:rsidR="00121FB9" w:rsidRPr="002278A3">
        <w:rPr>
          <w:color w:val="000000" w:themeColor="text1"/>
        </w:rPr>
        <w:t xml:space="preserve"> method</w:t>
      </w:r>
      <w:r w:rsidR="00B94F59" w:rsidRPr="002278A3">
        <w:rPr>
          <w:color w:val="000000" w:themeColor="text1"/>
        </w:rPr>
        <w:t>s with high sensitivity were needed</w:t>
      </w:r>
      <w:r w:rsidR="009474BF" w:rsidRPr="002278A3">
        <w:rPr>
          <w:color w:val="000000" w:themeColor="text1"/>
        </w:rPr>
        <w:t xml:space="preserve">. </w:t>
      </w:r>
      <w:r w:rsidR="00B94F59" w:rsidRPr="002278A3">
        <w:rPr>
          <w:color w:val="000000" w:themeColor="text1"/>
        </w:rPr>
        <w:t>Imp</w:t>
      </w:r>
      <w:r w:rsidR="00684122" w:rsidRPr="002278A3">
        <w:rPr>
          <w:color w:val="000000" w:themeColor="text1"/>
        </w:rPr>
        <w:t xml:space="preserve">roved </w:t>
      </w:r>
      <w:r w:rsidR="00B94F59" w:rsidRPr="002278A3">
        <w:rPr>
          <w:color w:val="000000" w:themeColor="text1"/>
        </w:rPr>
        <w:t xml:space="preserve">analytical </w:t>
      </w:r>
      <w:r w:rsidR="009474BF" w:rsidRPr="002278A3">
        <w:rPr>
          <w:color w:val="000000" w:themeColor="text1"/>
        </w:rPr>
        <w:t xml:space="preserve">techniques </w:t>
      </w:r>
      <w:r w:rsidR="00B94F59" w:rsidRPr="002278A3">
        <w:rPr>
          <w:color w:val="000000" w:themeColor="text1"/>
        </w:rPr>
        <w:t>based on</w:t>
      </w:r>
      <w:r w:rsidR="009474BF" w:rsidRPr="002278A3">
        <w:rPr>
          <w:color w:val="000000" w:themeColor="text1"/>
        </w:rPr>
        <w:t xml:space="preserve"> </w:t>
      </w:r>
      <w:r w:rsidR="00684122" w:rsidRPr="002278A3">
        <w:rPr>
          <w:color w:val="000000" w:themeColor="text1"/>
        </w:rPr>
        <w:t>HPLC-MS</w:t>
      </w:r>
      <w:r w:rsidR="00B94F59" w:rsidRPr="002278A3">
        <w:rPr>
          <w:color w:val="000000" w:themeColor="text1"/>
        </w:rPr>
        <w:t xml:space="preserve"> fit the bill</w:t>
      </w:r>
      <w:r w:rsidR="00AF6027" w:rsidRPr="002278A3">
        <w:rPr>
          <w:color w:val="000000" w:themeColor="text1"/>
        </w:rPr>
        <w:t xml:space="preserve"> in this respect</w:t>
      </w:r>
      <w:r w:rsidR="00B94F59" w:rsidRPr="002278A3">
        <w:rPr>
          <w:color w:val="000000" w:themeColor="text1"/>
        </w:rPr>
        <w:t xml:space="preserve"> and unequivocally proofed the presence of both </w:t>
      </w:r>
      <w:r w:rsidR="00684122" w:rsidRPr="002278A3">
        <w:rPr>
          <w:color w:val="000000" w:themeColor="text1"/>
        </w:rPr>
        <w:t xml:space="preserve">cGMP </w:t>
      </w:r>
      <w:r w:rsidR="00B94F59" w:rsidRPr="002278A3">
        <w:rPr>
          <w:color w:val="000000" w:themeColor="text1"/>
        </w:rPr>
        <w:t>and cAMP in</w:t>
      </w:r>
      <w:r w:rsidR="00684122" w:rsidRPr="002278A3">
        <w:rPr>
          <w:color w:val="000000" w:themeColor="text1"/>
        </w:rPr>
        <w:t xml:space="preserve"> plant</w:t>
      </w:r>
      <w:r w:rsidR="00B94F59" w:rsidRPr="002278A3">
        <w:rPr>
          <w:color w:val="000000" w:themeColor="text1"/>
        </w:rPr>
        <w:t xml:space="preserve"> cells.</w:t>
      </w:r>
      <w:r w:rsidR="00684122" w:rsidRPr="002278A3">
        <w:rPr>
          <w:color w:val="000000" w:themeColor="text1"/>
        </w:rPr>
        <w:t xml:space="preserve"> </w:t>
      </w:r>
      <w:r w:rsidR="00B94F59" w:rsidRPr="002278A3">
        <w:rPr>
          <w:color w:val="000000" w:themeColor="text1"/>
        </w:rPr>
        <w:t>In addition, t</w:t>
      </w:r>
      <w:r w:rsidR="00684122" w:rsidRPr="002278A3">
        <w:rPr>
          <w:color w:val="000000" w:themeColor="text1"/>
        </w:rPr>
        <w:t xml:space="preserve">echniques based on immunoassays </w:t>
      </w:r>
      <w:r w:rsidR="00B94F59" w:rsidRPr="002278A3">
        <w:rPr>
          <w:color w:val="000000" w:themeColor="text1"/>
        </w:rPr>
        <w:t xml:space="preserve">can be applied to plant tissue. </w:t>
      </w:r>
      <w:r w:rsidR="00684122" w:rsidRPr="002278A3">
        <w:rPr>
          <w:color w:val="000000" w:themeColor="text1"/>
        </w:rPr>
        <w:t xml:space="preserve">However, </w:t>
      </w:r>
      <w:r w:rsidR="00B94F59" w:rsidRPr="002278A3">
        <w:rPr>
          <w:color w:val="000000" w:themeColor="text1"/>
        </w:rPr>
        <w:t xml:space="preserve">both </w:t>
      </w:r>
      <w:r w:rsidR="00426B93" w:rsidRPr="002278A3">
        <w:rPr>
          <w:color w:val="000000" w:themeColor="text1"/>
        </w:rPr>
        <w:t xml:space="preserve">of </w:t>
      </w:r>
      <w:r w:rsidR="00684122" w:rsidRPr="002278A3">
        <w:rPr>
          <w:color w:val="000000" w:themeColor="text1"/>
        </w:rPr>
        <w:t xml:space="preserve">these methods are expensive and lack spatial and temporal resolution. </w:t>
      </w:r>
      <w:r w:rsidR="00B94F59" w:rsidRPr="002278A3">
        <w:rPr>
          <w:color w:val="000000" w:themeColor="text1"/>
        </w:rPr>
        <w:t>The development of fluorescent protein and lucif</w:t>
      </w:r>
      <w:r w:rsidR="00426B93" w:rsidRPr="002278A3">
        <w:rPr>
          <w:color w:val="000000" w:themeColor="text1"/>
        </w:rPr>
        <w:t xml:space="preserve">erin based reporters for cNMPs </w:t>
      </w:r>
      <w:r w:rsidR="002D49F5">
        <w:rPr>
          <w:color w:val="000000" w:themeColor="text1"/>
        </w:rPr>
        <w:fldChar w:fldCharType="begin">
          <w:fldData xml:space="preserve">PEVuZE5vdGU+PENpdGU+PEF1dGhvcj5Jc25lcjwvQXV0aG9yPjxZZWFyPjIwMTE8L1llYXI+PFJl
Y051bT4xMDI8L1JlY051bT48RGlzcGxheVRleHQ+KElzbmVyIGFuZCBNYWF0aHVpcyAyMDExOyBX
aGVlbGVyPHN0eWxlIGZhY2U9Iml0YWxpYyI+IGV0IGFsLjwvc3R5bGU+IDIwMTMpPC9EaXNwbGF5
VGV4dD48cmVjb3JkPjxyZWMtbnVtYmVyPjEwMjwvcmVjLW51bWJlcj48Zm9yZWlnbi1rZXlzPjxr
ZXkgYXBwPSJFTiIgZGItaWQ9InB3Mnhwc2Zyc3JkZjk0ZWV0YXI1MDB4OXZkcmZzd3dhZTAwYSIg
dGltZXN0YW1wPSIxNDc0NzExOTIwIj4xMDI8L2tleT48L2ZvcmVpZ24ta2V5cz48cmVmLXR5cGUg
bmFtZT0iSm91cm5hbCBBcnRpY2xlIj4xNzwvcmVmLXR5cGU+PGNvbnRyaWJ1dG9ycz48YXV0aG9y
cz48YXV0aG9yPklzbmVyLCBKLiBDLjwvYXV0aG9yPjxhdXRob3I+TWFhdGh1aXMsIEYuIEouIE0u
PC9hdXRob3I+PC9hdXRob3JzPjwvY29udHJpYnV0b3JzPjxhdXRoLWFkZHJlc3M+VW5pdiBZb3Jr
LCBEZXB0IEJpb2wsIEFyZWEgOSwgWW9yayBZTzEwIDVERCwgTiBZb3Jrc2hpcmUsIEVuZ2xhbmQ8
L2F1dGgtYWRkcmVzcz48dGl0bGVzPjx0aXRsZT5NZWFzdXJlbWVudCBvZiBjZWxsdWxhciBjR01Q
IGluIHBsYW50IGNlbGxzIGFuZCB0aXNzdWVzIHVzaW5nIHRoZSBlbmRvZ2Vub3VzIGZsdW9yZXNj
ZW50IHJlcG9ydGVyIEZsaW5jRzwvdGl0bGU+PHNlY29uZGFyeS10aXRsZT5QbGFudCBKb3VybmFs
PC9zZWNvbmRhcnktdGl0bGU+PGFsdC10aXRsZT5QbGFudCBKPC9hbHQtdGl0bGU+PC90aXRsZXM+
PHBlcmlvZGljYWw+PGZ1bGwtdGl0bGU+UGxhbnQgSm91cm5hbDwvZnVsbC10aXRsZT48YWJici0x
PlBsYW50IEo8L2FiYnItMT48L3BlcmlvZGljYWw+PGFsdC1wZXJpb2RpY2FsPjxmdWxsLXRpdGxl
PlBsYW50IEpvdXJuYWw8L2Z1bGwtdGl0bGU+PGFiYnItMT5QbGFudCBKPC9hYmJyLTE+PC9hbHQt
cGVyaW9kaWNhbD48cGFnZXM+MzI5LTMzNDwvcGFnZXM+PHZvbHVtZT42NTwvdm9sdW1lPjxudW1i
ZXI+MjwvbnVtYmVyPjxrZXl3b3Jkcz48a2V5d29yZD5jeWNsaWMgZ3VhbnlsIG1vbm9waG9zcGhh
dGU8L2tleXdvcmQ+PGtleXdvcmQ+Zmx1b3Jlc2NlbnQgYmlvc2Vuc29yczwva2V5d29yZD48a2V5
d29yZD5uaXRyaWMgb3hpZGU8L2tleXdvcmQ+PGtleXdvcmQ+Z2liYmVyZWxsaWMgYWNpZDwva2V5
d29yZD48a2V5d29yZD5mbGluY2c8L2tleXdvcmQ+PGtleXdvcmQ+YXJhYmlkb3BzaXMtdGhhbGlh
bmE8L2tleXdvcmQ+PGtleXdvcmQ+bml0cmljLW94aWRlPC9rZXl3b3JkPjxrZXl3b3JkPmN5Y2xp
Yy1udWNsZW90aWRlczwva2V5d29yZD48a2V5d29yZD5nZW5lLWV4cHJlc3Npb248L2tleXdvcmQ+
PGtleXdvcmQ+Y2FtcDwva2V5d29yZD48a2V5d29yZD5pbmNyZWFzZXM8L2tleXdvcmQ+PGtleXdv
cmQ+Y2FsY2l1bTwva2V5d29yZD48a2V5d29yZD5wcm90ZWluPC9rZXl3b3JkPjxrZXl3b3JkPmNh
Mis8L2tleXdvcmQ+PGtleXdvcmQ+dHJhbnNmb3JtYXRpb248L2tleXdvcmQ+PC9rZXl3b3Jkcz48
ZGF0ZXM+PHllYXI+MjAxMTwveWVhcj48cHViLWRhdGVzPjxkYXRlPkphbjwvZGF0ZT48L3B1Yi1k
YXRlcz48L2RhdGVzPjxpc2JuPjA5NjAtNzQxMjwvaXNibj48YWNjZXNzaW9uLW51bT5XT1M6MDAw
Mjg2MTQ1NzAwMDE0PC9hY2Nlc3Npb24tbnVtPjx1cmxzPjxyZWxhdGVkLXVybHM+PHVybD4mbHQ7
R28gdG8gSVNJJmd0OzovL1dPUzowMDAyODYxNDU3MDAwMTQ8L3VybD48L3JlbGF0ZWQtdXJscz48
L3VybHM+PGVsZWN0cm9uaWMtcmVzb3VyY2UtbnVtPjEwLjExMTEvai4xMzY1LTMxM1guMjAxMC4w
NDQxOC54PC9lbGVjdHJvbmljLXJlc291cmNlLW51bT48bGFuZ3VhZ2U+RW5nbGlzaDwvbGFuZ3Vh
Z2U+PC9yZWNvcmQ+PC9DaXRlPjxDaXRlPjxBdXRob3I+V2hlZWxlcjwvQXV0aG9yPjxZZWFyPjIw
MTM8L1llYXI+PFJlY051bT4xMDwvUmVjTnVtPjxyZWNvcmQ+PHJlYy1udW1iZXI+MTA8L3JlYy1u
dW1iZXI+PGZvcmVpZ24ta2V5cz48a2V5IGFwcD0iRU4iIGRiLWlkPSJwdzJ4cHNmcnNyZGY5NGVl
dGFyNTAweDl2ZHJmc3d3YWUwMGEiIHRpbWVzdGFtcD0iMTQ3NDYxOTM5OCI+MTA8L2tleT48L2Zv
cmVpZ24ta2V5cz48cmVmLXR5cGUgbmFtZT0iSm91cm5hbCBBcnRpY2xlIj4xNzwvcmVmLXR5cGU+
PGNvbnRyaWJ1dG9ycz48YXV0aG9ycz48YXV0aG9yPldoZWVsZXIsIEouIEkuPC9hdXRob3I+PGF1
dGhvcj5GcmVpaGF0LCBMLjwvYXV0aG9yPjxhdXRob3I+SXJ2aW5nLCBILiBSLjwvYXV0aG9yPjwv
YXV0aG9ycz48L2NvbnRyaWJ1dG9ycz48YXV0aC1hZGRyZXNzPk1vbmFzaCBVbml2LCBNb25hc2gg
SW5zdCBQaGFybWFjZXV0IFNjaSwgUGFya3ZpbGxlLCBWaWMgMzA1MiwgQXVzdHJhbGlhPC9hdXRo
LWFkZHJlc3M+PHRpdGxlcz48dGl0bGU+QSBjeWNsaWMgbnVjbGVvdGlkZSBzZW5zaXRpdmUgcHJv
bW90ZXIgcmVwb3J0ZXIgc3lzdGVtIHN1aXRhYmxlIGZvciBiYWN0ZXJpYSBhbmQgcGxhbnQgY2Vs
bHM8L3RpdGxlPjxzZWNvbmRhcnktdGl0bGU+Qm1jIEJpb3RlY2hub2xvZ3k8L3NlY29uZGFyeS10
aXRsZT48YWx0LXRpdGxlPkJtYyBCaW90ZWNobm9sPC9hbHQtdGl0bGU+PC90aXRsZXM+PHBlcmlv
ZGljYWw+PGZ1bGwtdGl0bGU+Qm1jIEJpb3RlY2hub2xvZ3k8L2Z1bGwtdGl0bGU+PGFiYnItMT5C
bWMgQmlvdGVjaG5vbDwvYWJici0xPjwvcGVyaW9kaWNhbD48YWx0LXBlcmlvZGljYWw+PGZ1bGwt
dGl0bGU+Qm1jIEJpb3RlY2hub2xvZ3k8L2Z1bGwtdGl0bGU+PGFiYnItMT5CbWMgQmlvdGVjaG5v
bDwvYWJici0xPjwvYWx0LXBlcmlvZGljYWw+PHBhZ2VzPjk3PC9wYWdlcz48dm9sdW1lPjEzPC92
b2x1bWU+PGtleXdvcmRzPjxrZXl3b3JkPmN5Y2xpYyBnbXA8L2tleXdvcmQ+PGtleXdvcmQ+Y3lj
bGljIGFtcDwva2V5d29yZD48a2V5d29yZD5sdWNpZmVyYXNlIHJlcG9ydGVyPC9rZXl3b3JkPjxr
ZXl3b3JkPm9wdHggcHJvbW90ZXI8L2tleXdvcmQ+PGtleXdvcmQ+Z3VhbnlseWwgY3ljbGFzZSBh
Y3Rpdml0eTwva2V5d29yZD48a2V5d29yZD5jZ21wLXJlc3BvbnNlIGVsZW1lbnQ8L2tleXdvcmQ+
PGtleXdvcmQ+YXJhYmlkb3BzaXMtdGhhbGlhbmE8L2tleXdvcmQ+PGtleXdvcmQ+Z2VuZS1leHBy
ZXNzaW9uPC9rZXl3b3JkPjxrZXl3b3JkPm5pdHJpYy1veGlkZTwva2V5d29yZD48a2V5d29yZD5z
ZWxlY3RpdmUgaW5oaWJpdG9yczwva2V5d29yZD48a2V5d29yZD5wZXB0aWRlIHJlY2VwdG9yPC9r
ZXl3b3JkPjxrZXl3b3JkPmdtcDwva2V5d29yZD48a2V5d29yZD5wcm90ZWluPC9rZXl3b3JkPjxr
ZXl3b3JkPmFzc2F5PC9rZXl3b3JkPjwva2V5d29yZHM+PGRhdGVzPjx5ZWFyPjIwMTM8L3llYXI+
PHB1Yi1kYXRlcz48ZGF0ZT5Ob3YgOTwvZGF0ZT48L3B1Yi1kYXRlcz48L2RhdGVzPjxpc2JuPjE0
NzItNjc1MDwvaXNibj48YWNjZXNzaW9uLW51bT5XT1M6MDAwMzI3NDMwMDAwMDAxPC9hY2Nlc3Np
b24tbnVtPjx1cmxzPjxyZWxhdGVkLXVybHM+PHVybD4mbHQ7R28gdG8gSVNJJmd0OzovL1dPUzow
MDAzMjc0MzAwMDAwMDE8L3VybD48L3JlbGF0ZWQtdXJscz48L3VybHM+PGVsZWN0cm9uaWMtcmVz
b3VyY2UtbnVtPlVuc3AgOTcmI3hEOzEwLjExODYvMTQ3Mi02NzUwLTEzLTk3PC9lbGVjdHJvbmlj
LXJlc291cmNlLW51bT48bGFuZ3VhZ2U+RW5nbGlzaDwvbGFuZ3VhZ2U+PC9yZWNvcmQ+PC9DaXRl
PjwvRW5kTm90ZT5=
</w:fldData>
        </w:fldChar>
      </w:r>
      <w:r w:rsidR="002D49F5">
        <w:rPr>
          <w:color w:val="000000" w:themeColor="text1"/>
        </w:rPr>
        <w:instrText xml:space="preserve"> ADDIN EN.CITE </w:instrText>
      </w:r>
      <w:r w:rsidR="002D49F5">
        <w:rPr>
          <w:color w:val="000000" w:themeColor="text1"/>
        </w:rPr>
        <w:fldChar w:fldCharType="begin">
          <w:fldData xml:space="preserve">PEVuZE5vdGU+PENpdGU+PEF1dGhvcj5Jc25lcjwvQXV0aG9yPjxZZWFyPjIwMTE8L1llYXI+PFJl
Y051bT4xMDI8L1JlY051bT48RGlzcGxheVRleHQ+KElzbmVyIGFuZCBNYWF0aHVpcyAyMDExOyBX
aGVlbGVyPHN0eWxlIGZhY2U9Iml0YWxpYyI+IGV0IGFsLjwvc3R5bGU+IDIwMTMpPC9EaXNwbGF5
VGV4dD48cmVjb3JkPjxyZWMtbnVtYmVyPjEwMjwvcmVjLW51bWJlcj48Zm9yZWlnbi1rZXlzPjxr
ZXkgYXBwPSJFTiIgZGItaWQ9InB3Mnhwc2Zyc3JkZjk0ZWV0YXI1MDB4OXZkcmZzd3dhZTAwYSIg
dGltZXN0YW1wPSIxNDc0NzExOTIwIj4xMDI8L2tleT48L2ZvcmVpZ24ta2V5cz48cmVmLXR5cGUg
bmFtZT0iSm91cm5hbCBBcnRpY2xlIj4xNzwvcmVmLXR5cGU+PGNvbnRyaWJ1dG9ycz48YXV0aG9y
cz48YXV0aG9yPklzbmVyLCBKLiBDLjwvYXV0aG9yPjxhdXRob3I+TWFhdGh1aXMsIEYuIEouIE0u
PC9hdXRob3I+PC9hdXRob3JzPjwvY29udHJpYnV0b3JzPjxhdXRoLWFkZHJlc3M+VW5pdiBZb3Jr
LCBEZXB0IEJpb2wsIEFyZWEgOSwgWW9yayBZTzEwIDVERCwgTiBZb3Jrc2hpcmUsIEVuZ2xhbmQ8
L2F1dGgtYWRkcmVzcz48dGl0bGVzPjx0aXRsZT5NZWFzdXJlbWVudCBvZiBjZWxsdWxhciBjR01Q
IGluIHBsYW50IGNlbGxzIGFuZCB0aXNzdWVzIHVzaW5nIHRoZSBlbmRvZ2Vub3VzIGZsdW9yZXNj
ZW50IHJlcG9ydGVyIEZsaW5jRzwvdGl0bGU+PHNlY29uZGFyeS10aXRsZT5QbGFudCBKb3VybmFs
PC9zZWNvbmRhcnktdGl0bGU+PGFsdC10aXRsZT5QbGFudCBKPC9hbHQtdGl0bGU+PC90aXRsZXM+
PHBlcmlvZGljYWw+PGZ1bGwtdGl0bGU+UGxhbnQgSm91cm5hbDwvZnVsbC10aXRsZT48YWJici0x
PlBsYW50IEo8L2FiYnItMT48L3BlcmlvZGljYWw+PGFsdC1wZXJpb2RpY2FsPjxmdWxsLXRpdGxl
PlBsYW50IEpvdXJuYWw8L2Z1bGwtdGl0bGU+PGFiYnItMT5QbGFudCBKPC9hYmJyLTE+PC9hbHQt
cGVyaW9kaWNhbD48cGFnZXM+MzI5LTMzNDwvcGFnZXM+PHZvbHVtZT42NTwvdm9sdW1lPjxudW1i
ZXI+MjwvbnVtYmVyPjxrZXl3b3Jkcz48a2V5d29yZD5jeWNsaWMgZ3VhbnlsIG1vbm9waG9zcGhh
dGU8L2tleXdvcmQ+PGtleXdvcmQ+Zmx1b3Jlc2NlbnQgYmlvc2Vuc29yczwva2V5d29yZD48a2V5
d29yZD5uaXRyaWMgb3hpZGU8L2tleXdvcmQ+PGtleXdvcmQ+Z2liYmVyZWxsaWMgYWNpZDwva2V5
d29yZD48a2V5d29yZD5mbGluY2c8L2tleXdvcmQ+PGtleXdvcmQ+YXJhYmlkb3BzaXMtdGhhbGlh
bmE8L2tleXdvcmQ+PGtleXdvcmQ+bml0cmljLW94aWRlPC9rZXl3b3JkPjxrZXl3b3JkPmN5Y2xp
Yy1udWNsZW90aWRlczwva2V5d29yZD48a2V5d29yZD5nZW5lLWV4cHJlc3Npb248L2tleXdvcmQ+
PGtleXdvcmQ+Y2FtcDwva2V5d29yZD48a2V5d29yZD5pbmNyZWFzZXM8L2tleXdvcmQ+PGtleXdv
cmQ+Y2FsY2l1bTwva2V5d29yZD48a2V5d29yZD5wcm90ZWluPC9rZXl3b3JkPjxrZXl3b3JkPmNh
Mis8L2tleXdvcmQ+PGtleXdvcmQ+dHJhbnNmb3JtYXRpb248L2tleXdvcmQ+PC9rZXl3b3Jkcz48
ZGF0ZXM+PHllYXI+MjAxMTwveWVhcj48cHViLWRhdGVzPjxkYXRlPkphbjwvZGF0ZT48L3B1Yi1k
YXRlcz48L2RhdGVzPjxpc2JuPjA5NjAtNzQxMjwvaXNibj48YWNjZXNzaW9uLW51bT5XT1M6MDAw
Mjg2MTQ1NzAwMDE0PC9hY2Nlc3Npb24tbnVtPjx1cmxzPjxyZWxhdGVkLXVybHM+PHVybD4mbHQ7
R28gdG8gSVNJJmd0OzovL1dPUzowMDAyODYxNDU3MDAwMTQ8L3VybD48L3JlbGF0ZWQtdXJscz48
L3VybHM+PGVsZWN0cm9uaWMtcmVzb3VyY2UtbnVtPjEwLjExMTEvai4xMzY1LTMxM1guMjAxMC4w
NDQxOC54PC9lbGVjdHJvbmljLXJlc291cmNlLW51bT48bGFuZ3VhZ2U+RW5nbGlzaDwvbGFuZ3Vh
Z2U+PC9yZWNvcmQ+PC9DaXRlPjxDaXRlPjxBdXRob3I+V2hlZWxlcjwvQXV0aG9yPjxZZWFyPjIw
MTM8L1llYXI+PFJlY051bT4xMDwvUmVjTnVtPjxyZWNvcmQ+PHJlYy1udW1iZXI+MTA8L3JlYy1u
dW1iZXI+PGZvcmVpZ24ta2V5cz48a2V5IGFwcD0iRU4iIGRiLWlkPSJwdzJ4cHNmcnNyZGY5NGVl
dGFyNTAweDl2ZHJmc3d3YWUwMGEiIHRpbWVzdGFtcD0iMTQ3NDYxOTM5OCI+MTA8L2tleT48L2Zv
cmVpZ24ta2V5cz48cmVmLXR5cGUgbmFtZT0iSm91cm5hbCBBcnRpY2xlIj4xNzwvcmVmLXR5cGU+
PGNvbnRyaWJ1dG9ycz48YXV0aG9ycz48YXV0aG9yPldoZWVsZXIsIEouIEkuPC9hdXRob3I+PGF1
dGhvcj5GcmVpaGF0LCBMLjwvYXV0aG9yPjxhdXRob3I+SXJ2aW5nLCBILiBSLjwvYXV0aG9yPjwv
YXV0aG9ycz48L2NvbnRyaWJ1dG9ycz48YXV0aC1hZGRyZXNzPk1vbmFzaCBVbml2LCBNb25hc2gg
SW5zdCBQaGFybWFjZXV0IFNjaSwgUGFya3ZpbGxlLCBWaWMgMzA1MiwgQXVzdHJhbGlhPC9hdXRo
LWFkZHJlc3M+PHRpdGxlcz48dGl0bGU+QSBjeWNsaWMgbnVjbGVvdGlkZSBzZW5zaXRpdmUgcHJv
bW90ZXIgcmVwb3J0ZXIgc3lzdGVtIHN1aXRhYmxlIGZvciBiYWN0ZXJpYSBhbmQgcGxhbnQgY2Vs
bHM8L3RpdGxlPjxzZWNvbmRhcnktdGl0bGU+Qm1jIEJpb3RlY2hub2xvZ3k8L3NlY29uZGFyeS10
aXRsZT48YWx0LXRpdGxlPkJtYyBCaW90ZWNobm9sPC9hbHQtdGl0bGU+PC90aXRsZXM+PHBlcmlv
ZGljYWw+PGZ1bGwtdGl0bGU+Qm1jIEJpb3RlY2hub2xvZ3k8L2Z1bGwtdGl0bGU+PGFiYnItMT5C
bWMgQmlvdGVjaG5vbDwvYWJici0xPjwvcGVyaW9kaWNhbD48YWx0LXBlcmlvZGljYWw+PGZ1bGwt
dGl0bGU+Qm1jIEJpb3RlY2hub2xvZ3k8L2Z1bGwtdGl0bGU+PGFiYnItMT5CbWMgQmlvdGVjaG5v
bDwvYWJici0xPjwvYWx0LXBlcmlvZGljYWw+PHBhZ2VzPjk3PC9wYWdlcz48dm9sdW1lPjEzPC92
b2x1bWU+PGtleXdvcmRzPjxrZXl3b3JkPmN5Y2xpYyBnbXA8L2tleXdvcmQ+PGtleXdvcmQ+Y3lj
bGljIGFtcDwva2V5d29yZD48a2V5d29yZD5sdWNpZmVyYXNlIHJlcG9ydGVyPC9rZXl3b3JkPjxr
ZXl3b3JkPm9wdHggcHJvbW90ZXI8L2tleXdvcmQ+PGtleXdvcmQ+Z3VhbnlseWwgY3ljbGFzZSBh
Y3Rpdml0eTwva2V5d29yZD48a2V5d29yZD5jZ21wLXJlc3BvbnNlIGVsZW1lbnQ8L2tleXdvcmQ+
PGtleXdvcmQ+YXJhYmlkb3BzaXMtdGhhbGlhbmE8L2tleXdvcmQ+PGtleXdvcmQ+Z2VuZS1leHBy
ZXNzaW9uPC9rZXl3b3JkPjxrZXl3b3JkPm5pdHJpYy1veGlkZTwva2V5d29yZD48a2V5d29yZD5z
ZWxlY3RpdmUgaW5oaWJpdG9yczwva2V5d29yZD48a2V5d29yZD5wZXB0aWRlIHJlY2VwdG9yPC9r
ZXl3b3JkPjxrZXl3b3JkPmdtcDwva2V5d29yZD48a2V5d29yZD5wcm90ZWluPC9rZXl3b3JkPjxr
ZXl3b3JkPmFzc2F5PC9rZXl3b3JkPjwva2V5d29yZHM+PGRhdGVzPjx5ZWFyPjIwMTM8L3llYXI+
PHB1Yi1kYXRlcz48ZGF0ZT5Ob3YgOTwvZGF0ZT48L3B1Yi1kYXRlcz48L2RhdGVzPjxpc2JuPjE0
NzItNjc1MDwvaXNibj48YWNjZXNzaW9uLW51bT5XT1M6MDAwMzI3NDMwMDAwMDAxPC9hY2Nlc3Np
b24tbnVtPjx1cmxzPjxyZWxhdGVkLXVybHM+PHVybD4mbHQ7R28gdG8gSVNJJmd0OzovL1dPUzow
MDAzMjc0MzAwMDAwMDE8L3VybD48L3JlbGF0ZWQtdXJscz48L3VybHM+PGVsZWN0cm9uaWMtcmVz
b3VyY2UtbnVtPlVuc3AgOTcmI3hEOzEwLjExODYvMTQ3Mi02NzUwLTEzLTk3PC9lbGVjdHJvbmlj
LXJlc291cmNlLW51bT48bGFuZ3VhZ2U+RW5nbGlzaDwvbGFuZ3VhZ2U+PC9yZWNvcmQ+PC9DaXRl
PjwvRW5kTm90ZT5=
</w:fldData>
        </w:fldChar>
      </w:r>
      <w:r w:rsidR="002D49F5">
        <w:rPr>
          <w:color w:val="000000" w:themeColor="text1"/>
        </w:rPr>
        <w:instrText xml:space="preserve"> ADDIN EN.CITE.DATA </w:instrText>
      </w:r>
      <w:r w:rsidR="002D49F5">
        <w:rPr>
          <w:color w:val="000000" w:themeColor="text1"/>
        </w:rPr>
      </w:r>
      <w:r w:rsidR="002D49F5">
        <w:rPr>
          <w:color w:val="000000" w:themeColor="text1"/>
        </w:rPr>
        <w:fldChar w:fldCharType="end"/>
      </w:r>
      <w:r w:rsidR="002D49F5">
        <w:rPr>
          <w:color w:val="000000" w:themeColor="text1"/>
        </w:rPr>
      </w:r>
      <w:r w:rsidR="002D49F5">
        <w:rPr>
          <w:color w:val="000000" w:themeColor="text1"/>
        </w:rPr>
        <w:fldChar w:fldCharType="separate"/>
      </w:r>
      <w:r w:rsidR="002D49F5">
        <w:rPr>
          <w:noProof/>
          <w:color w:val="000000" w:themeColor="text1"/>
        </w:rPr>
        <w:t>(Isner and Maathuis 2011; Wheeler</w:t>
      </w:r>
      <w:r w:rsidR="002D49F5" w:rsidRPr="002D49F5">
        <w:rPr>
          <w:i/>
          <w:noProof/>
          <w:color w:val="000000" w:themeColor="text1"/>
        </w:rPr>
        <w:t xml:space="preserve"> et al.</w:t>
      </w:r>
      <w:r w:rsidR="002D49F5">
        <w:rPr>
          <w:noProof/>
          <w:color w:val="000000" w:themeColor="text1"/>
        </w:rPr>
        <w:t xml:space="preserve"> 2013)</w:t>
      </w:r>
      <w:r w:rsidR="002D49F5">
        <w:rPr>
          <w:color w:val="000000" w:themeColor="text1"/>
        </w:rPr>
        <w:fldChar w:fldCharType="end"/>
      </w:r>
      <w:r w:rsidR="00B94F59" w:rsidRPr="002278A3">
        <w:rPr>
          <w:color w:val="000000" w:themeColor="text1"/>
        </w:rPr>
        <w:t xml:space="preserve"> means that </w:t>
      </w:r>
      <w:r w:rsidR="00684122" w:rsidRPr="002278A3">
        <w:rPr>
          <w:color w:val="000000" w:themeColor="text1"/>
        </w:rPr>
        <w:t>c</w:t>
      </w:r>
      <w:r w:rsidR="00B94F59" w:rsidRPr="002278A3">
        <w:rPr>
          <w:color w:val="000000" w:themeColor="text1"/>
        </w:rPr>
        <w:t>NMP</w:t>
      </w:r>
      <w:r w:rsidR="009474BF" w:rsidRPr="002278A3">
        <w:rPr>
          <w:color w:val="000000" w:themeColor="text1"/>
        </w:rPr>
        <w:t xml:space="preserve"> levels can now be detected non-</w:t>
      </w:r>
      <w:r w:rsidR="00684122" w:rsidRPr="002278A3">
        <w:rPr>
          <w:color w:val="000000" w:themeColor="text1"/>
        </w:rPr>
        <w:t>invasively</w:t>
      </w:r>
      <w:r w:rsidR="00B94F59" w:rsidRPr="002278A3">
        <w:rPr>
          <w:color w:val="000000" w:themeColor="text1"/>
        </w:rPr>
        <w:t xml:space="preserve">. </w:t>
      </w:r>
      <w:r w:rsidR="00AF6027" w:rsidRPr="002278A3">
        <w:rPr>
          <w:color w:val="000000" w:themeColor="text1"/>
        </w:rPr>
        <w:t>A</w:t>
      </w:r>
      <w:r w:rsidR="00684122" w:rsidRPr="002278A3">
        <w:rPr>
          <w:color w:val="000000" w:themeColor="text1"/>
        </w:rPr>
        <w:t xml:space="preserve"> luciferase </w:t>
      </w:r>
      <w:r w:rsidR="00B94F59" w:rsidRPr="002278A3">
        <w:rPr>
          <w:color w:val="000000" w:themeColor="text1"/>
        </w:rPr>
        <w:t xml:space="preserve">dependent </w:t>
      </w:r>
      <w:r w:rsidR="00684122" w:rsidRPr="002278A3">
        <w:rPr>
          <w:color w:val="000000" w:themeColor="text1"/>
        </w:rPr>
        <w:t>reporter where a cGMP responsive promoter OPTX is fused</w:t>
      </w:r>
      <w:r w:rsidR="009474BF" w:rsidRPr="002278A3">
        <w:rPr>
          <w:color w:val="000000" w:themeColor="text1"/>
        </w:rPr>
        <w:t xml:space="preserve"> to the gene encoding luciferase</w:t>
      </w:r>
      <w:r w:rsidR="00684122" w:rsidRPr="002278A3">
        <w:rPr>
          <w:color w:val="000000" w:themeColor="text1"/>
        </w:rPr>
        <w:t xml:space="preserve"> </w:t>
      </w:r>
      <w:r w:rsidR="00426B93" w:rsidRPr="002278A3">
        <w:rPr>
          <w:color w:val="000000" w:themeColor="text1"/>
        </w:rPr>
        <w:t xml:space="preserve">is now available </w:t>
      </w:r>
      <w:r w:rsidR="002D49F5">
        <w:rPr>
          <w:color w:val="000000" w:themeColor="text1"/>
        </w:rPr>
        <w:fldChar w:fldCharType="begin"/>
      </w:r>
      <w:r w:rsidR="002D49F5">
        <w:rPr>
          <w:color w:val="000000" w:themeColor="text1"/>
        </w:rPr>
        <w:instrText xml:space="preserve"> ADDIN EN.CITE &lt;EndNote&gt;&lt;Cite&gt;&lt;Author&gt;Wheeler&lt;/Author&gt;&lt;Year&gt;2013&lt;/Year&gt;&lt;RecNum&gt;10&lt;/RecNum&gt;&lt;DisplayText&gt;(Wheeler&lt;style face="italic"&gt; et al.&lt;/style&gt; 2013)&lt;/DisplayText&gt;&lt;record&gt;&lt;rec-number&gt;10&lt;/rec-number&gt;&lt;foreign-keys&gt;&lt;key app="EN" db-id="pw2xpsfrsrdf94eetar500x9vdrfswwae00a" timestamp="1474619398"&gt;10&lt;/key&gt;&lt;/foreign-keys&gt;&lt;ref-type name="Journal Article"&gt;17&lt;/ref-type&gt;&lt;contributors&gt;&lt;authors&gt;&lt;author&gt;Wheeler, J. I.&lt;/author&gt;&lt;author&gt;Freihat, L.&lt;/author&gt;&lt;author&gt;Irving, H. R.&lt;/author&gt;&lt;/authors&gt;&lt;/contributors&gt;&lt;auth-address&gt;Monash Univ, Monash Inst Pharmaceut Sci, Parkville, Vic 3052, Australia&lt;/auth-address&gt;&lt;titles&gt;&lt;title&gt;A cyclic nucleotide sensitive promoter reporter system suitable for bacteria and plant cells&lt;/title&gt;&lt;secondary-title&gt;Bmc Biotechnology&lt;/secondary-title&gt;&lt;alt-title&gt;Bmc Biotechnol&lt;/alt-title&gt;&lt;/titles&gt;&lt;periodical&gt;&lt;full-title&gt;Bmc Biotechnology&lt;/full-title&gt;&lt;abbr-1&gt;Bmc Biotechnol&lt;/abbr-1&gt;&lt;/periodical&gt;&lt;alt-periodical&gt;&lt;full-title&gt;Bmc Biotechnology&lt;/full-title&gt;&lt;abbr-1&gt;Bmc Biotechnol&lt;/abbr-1&gt;&lt;/alt-periodical&gt;&lt;pages&gt;97&lt;/pages&gt;&lt;volume&gt;13&lt;/volume&gt;&lt;keywords&gt;&lt;keyword&gt;cyclic gmp&lt;/keyword&gt;&lt;keyword&gt;cyclic amp&lt;/keyword&gt;&lt;keyword&gt;luciferase reporter&lt;/keyword&gt;&lt;keyword&gt;optx promoter&lt;/keyword&gt;&lt;keyword&gt;guanylyl cyclase activity&lt;/keyword&gt;&lt;keyword&gt;cgmp-response element&lt;/keyword&gt;&lt;keyword&gt;arabidopsis-thaliana&lt;/keyword&gt;&lt;keyword&gt;gene-expression&lt;/keyword&gt;&lt;keyword&gt;nitric-oxide&lt;/keyword&gt;&lt;keyword&gt;selective inhibitors&lt;/keyword&gt;&lt;keyword&gt;peptide receptor&lt;/keyword&gt;&lt;keyword&gt;gmp&lt;/keyword&gt;&lt;keyword&gt;protein&lt;/keyword&gt;&lt;keyword&gt;assay&lt;/keyword&gt;&lt;/keywords&gt;&lt;dates&gt;&lt;year&gt;2013&lt;/year&gt;&lt;pub-dates&gt;&lt;date&gt;Nov 9&lt;/date&gt;&lt;/pub-dates&gt;&lt;/dates&gt;&lt;isbn&gt;1472-6750&lt;/isbn&gt;&lt;accession-num&gt;WOS:000327430000001&lt;/accession-num&gt;&lt;urls&gt;&lt;related-urls&gt;&lt;url&gt;&amp;lt;Go to ISI&amp;gt;://WOS:000327430000001&lt;/url&gt;&lt;/related-urls&gt;&lt;/urls&gt;&lt;electronic-resource-num&gt;Unsp 97&amp;#xD;10.1186/1472-6750-13-97&lt;/electronic-resource-num&gt;&lt;language&gt;English&lt;/language&gt;&lt;/record&gt;&lt;/Cite&gt;&lt;/EndNote&gt;</w:instrText>
      </w:r>
      <w:r w:rsidR="002D49F5">
        <w:rPr>
          <w:color w:val="000000" w:themeColor="text1"/>
        </w:rPr>
        <w:fldChar w:fldCharType="separate"/>
      </w:r>
      <w:r w:rsidR="002D49F5">
        <w:rPr>
          <w:noProof/>
          <w:color w:val="000000" w:themeColor="text1"/>
        </w:rPr>
        <w:t>(Wheeler</w:t>
      </w:r>
      <w:r w:rsidR="002D49F5" w:rsidRPr="002D49F5">
        <w:rPr>
          <w:i/>
          <w:noProof/>
          <w:color w:val="000000" w:themeColor="text1"/>
        </w:rPr>
        <w:t xml:space="preserve"> et al.</w:t>
      </w:r>
      <w:r w:rsidR="002D49F5">
        <w:rPr>
          <w:noProof/>
          <w:color w:val="000000" w:themeColor="text1"/>
        </w:rPr>
        <w:t xml:space="preserve"> 2013)</w:t>
      </w:r>
      <w:r w:rsidR="002D49F5">
        <w:rPr>
          <w:color w:val="000000" w:themeColor="text1"/>
        </w:rPr>
        <w:fldChar w:fldCharType="end"/>
      </w:r>
      <w:r w:rsidR="00B94F59" w:rsidRPr="002278A3">
        <w:rPr>
          <w:color w:val="000000" w:themeColor="text1"/>
        </w:rPr>
        <w:t xml:space="preserve"> </w:t>
      </w:r>
      <w:r w:rsidR="00684122" w:rsidRPr="002278A3">
        <w:rPr>
          <w:color w:val="000000" w:themeColor="text1"/>
        </w:rPr>
        <w:t xml:space="preserve">and </w:t>
      </w:r>
      <w:r w:rsidR="00B94F59" w:rsidRPr="002278A3">
        <w:rPr>
          <w:color w:val="000000" w:themeColor="text1"/>
        </w:rPr>
        <w:t xml:space="preserve">able to </w:t>
      </w:r>
      <w:r w:rsidR="00684122" w:rsidRPr="002278A3">
        <w:rPr>
          <w:color w:val="000000" w:themeColor="text1"/>
        </w:rPr>
        <w:t>detect change</w:t>
      </w:r>
      <w:r w:rsidR="00B94F59" w:rsidRPr="002278A3">
        <w:rPr>
          <w:color w:val="000000" w:themeColor="text1"/>
        </w:rPr>
        <w:t>s</w:t>
      </w:r>
      <w:r w:rsidR="00684122" w:rsidRPr="002278A3">
        <w:rPr>
          <w:color w:val="000000" w:themeColor="text1"/>
        </w:rPr>
        <w:t xml:space="preserve"> in cGMP concentration </w:t>
      </w:r>
      <w:r w:rsidR="009474BF" w:rsidRPr="002278A3">
        <w:rPr>
          <w:color w:val="000000" w:themeColor="text1"/>
        </w:rPr>
        <w:t xml:space="preserve">of </w:t>
      </w:r>
      <w:r w:rsidR="00B94F59" w:rsidRPr="002278A3">
        <w:rPr>
          <w:color w:val="000000" w:themeColor="text1"/>
        </w:rPr>
        <w:t xml:space="preserve">less than </w:t>
      </w:r>
      <w:r w:rsidR="009474BF" w:rsidRPr="002278A3">
        <w:rPr>
          <w:color w:val="000000" w:themeColor="text1"/>
        </w:rPr>
        <w:t>100</w:t>
      </w:r>
      <w:r w:rsidR="00584614">
        <w:rPr>
          <w:color w:val="000000" w:themeColor="text1"/>
        </w:rPr>
        <w:t xml:space="preserve"> </w:t>
      </w:r>
      <w:r w:rsidR="009474BF" w:rsidRPr="002278A3">
        <w:rPr>
          <w:color w:val="000000" w:themeColor="text1"/>
        </w:rPr>
        <w:t xml:space="preserve">nM. </w:t>
      </w:r>
      <w:r w:rsidR="00AF6027" w:rsidRPr="002278A3">
        <w:rPr>
          <w:color w:val="000000" w:themeColor="text1"/>
        </w:rPr>
        <w:t xml:space="preserve">In plants, reporters that correlate </w:t>
      </w:r>
      <w:r w:rsidR="00684122" w:rsidRPr="002278A3">
        <w:rPr>
          <w:color w:val="000000" w:themeColor="text1"/>
        </w:rPr>
        <w:t xml:space="preserve">fluorescence </w:t>
      </w:r>
      <w:r w:rsidR="00AF6027" w:rsidRPr="002278A3">
        <w:rPr>
          <w:color w:val="000000" w:themeColor="text1"/>
        </w:rPr>
        <w:t xml:space="preserve">to cGMP levels are available </w:t>
      </w:r>
      <w:r w:rsidR="00684122" w:rsidRPr="002278A3">
        <w:rPr>
          <w:color w:val="000000" w:themeColor="text1"/>
        </w:rPr>
        <w:t>based on cGMP binding domain</w:t>
      </w:r>
      <w:r w:rsidR="00AF6027" w:rsidRPr="002278A3">
        <w:rPr>
          <w:color w:val="000000" w:themeColor="text1"/>
        </w:rPr>
        <w:t>s</w:t>
      </w:r>
      <w:r w:rsidR="00684122" w:rsidRPr="002278A3">
        <w:rPr>
          <w:color w:val="000000" w:themeColor="text1"/>
        </w:rPr>
        <w:t xml:space="preserve"> from mammals and the circulated permutated GFP</w:t>
      </w:r>
      <w:r w:rsidR="006867BE" w:rsidRPr="002278A3">
        <w:rPr>
          <w:color w:val="000000" w:themeColor="text1"/>
        </w:rPr>
        <w:t xml:space="preserve"> </w:t>
      </w:r>
      <w:r w:rsidR="002D49F5">
        <w:rPr>
          <w:color w:val="000000" w:themeColor="text1"/>
        </w:rPr>
        <w:fldChar w:fldCharType="begin"/>
      </w:r>
      <w:r w:rsidR="002D49F5">
        <w:rPr>
          <w:color w:val="000000" w:themeColor="text1"/>
        </w:rPr>
        <w:instrText xml:space="preserve"> ADDIN EN.CITE &lt;EndNote&gt;&lt;Cite&gt;&lt;Author&gt;Isner&lt;/Author&gt;&lt;Year&gt;2011&lt;/Year&gt;&lt;RecNum&gt;102&lt;/RecNum&gt;&lt;DisplayText&gt;(Isner and Maathuis 2011)&lt;/DisplayText&gt;&lt;record&gt;&lt;rec-number&gt;102&lt;/rec-number&gt;&lt;foreign-keys&gt;&lt;key app="EN" db-id="pw2xpsfrsrdf94eetar500x9vdrfswwae00a" timestamp="1474711920"&gt;102&lt;/key&gt;&lt;/foreign-keys&gt;&lt;ref-type name="Journal Article"&gt;17&lt;/ref-type&gt;&lt;contributors&gt;&lt;authors&gt;&lt;author&gt;Isner, J. C.&lt;/author&gt;&lt;author&gt;Maathuis, F. J. M.&lt;/author&gt;&lt;/authors&gt;&lt;/contributors&gt;&lt;auth-address&gt;Univ York, Dept Biol, Area 9, York YO10 5DD, N Yorkshire, England&lt;/auth-address&gt;&lt;titles&gt;&lt;title&gt;Measurement of cellular cGMP in plant cells and tissues using the endogenous fluorescent reporter FlincG&lt;/title&gt;&lt;secondary-title&gt;Plant Journal&lt;/secondary-title&gt;&lt;alt-title&gt;Plant J&lt;/alt-title&gt;&lt;/titles&gt;&lt;periodical&gt;&lt;full-title&gt;Plant Journal&lt;/full-title&gt;&lt;abbr-1&gt;Plant J&lt;/abbr-1&gt;&lt;/periodical&gt;&lt;alt-periodical&gt;&lt;full-title&gt;Plant Journal&lt;/full-title&gt;&lt;abbr-1&gt;Plant J&lt;/abbr-1&gt;&lt;/alt-periodical&gt;&lt;pages&gt;329-334&lt;/pages&gt;&lt;volume&gt;65&lt;/volume&gt;&lt;number&gt;2&lt;/number&gt;&lt;keywords&gt;&lt;keyword&gt;cyclic guanyl monophosphate&lt;/keyword&gt;&lt;keyword&gt;fluorescent biosensors&lt;/keyword&gt;&lt;keyword&gt;nitric oxide&lt;/keyword&gt;&lt;keyword&gt;gibberellic acid&lt;/keyword&gt;&lt;keyword&gt;flincg&lt;/keyword&gt;&lt;keyword&gt;arabidopsis-thaliana&lt;/keyword&gt;&lt;keyword&gt;nitric-oxide&lt;/keyword&gt;&lt;keyword&gt;cyclic-nucleotides&lt;/keyword&gt;&lt;keyword&gt;gene-expression&lt;/keyword&gt;&lt;keyword&gt;camp&lt;/keyword&gt;&lt;keyword&gt;increases&lt;/keyword&gt;&lt;keyword&gt;calcium&lt;/keyword&gt;&lt;keyword&gt;protein&lt;/keyword&gt;&lt;keyword&gt;ca2+&lt;/keyword&gt;&lt;keyword&gt;transformation&lt;/keyword&gt;&lt;/keywords&gt;&lt;dates&gt;&lt;year&gt;2011&lt;/year&gt;&lt;pub-dates&gt;&lt;date&gt;Jan&lt;/date&gt;&lt;/pub-dates&gt;&lt;/dates&gt;&lt;isbn&gt;0960-7412&lt;/isbn&gt;&lt;accession-num&gt;WOS:000286145700014&lt;/accession-num&gt;&lt;urls&gt;&lt;related-urls&gt;&lt;url&gt;&amp;lt;Go to ISI&amp;gt;://WOS:000286145700014&lt;/url&gt;&lt;/related-urls&gt;&lt;/urls&gt;&lt;electronic-resource-num&gt;10.1111/j.1365-313X.2010.04418.x&lt;/electronic-resource-num&gt;&lt;language&gt;English&lt;/language&gt;&lt;/record&gt;&lt;/Cite&gt;&lt;/EndNote&gt;</w:instrText>
      </w:r>
      <w:r w:rsidR="002D49F5">
        <w:rPr>
          <w:color w:val="000000" w:themeColor="text1"/>
        </w:rPr>
        <w:fldChar w:fldCharType="separate"/>
      </w:r>
      <w:r w:rsidR="002D49F5">
        <w:rPr>
          <w:noProof/>
          <w:color w:val="000000" w:themeColor="text1"/>
        </w:rPr>
        <w:t>(Isner and Maathuis 2011)</w:t>
      </w:r>
      <w:r w:rsidR="002D49F5">
        <w:rPr>
          <w:color w:val="000000" w:themeColor="text1"/>
        </w:rPr>
        <w:fldChar w:fldCharType="end"/>
      </w:r>
      <w:r w:rsidR="00684122" w:rsidRPr="002278A3">
        <w:rPr>
          <w:color w:val="000000" w:themeColor="text1"/>
        </w:rPr>
        <w:t>. It has a dynamic range of 20 to 20000nM</w:t>
      </w:r>
      <w:r w:rsidR="009474BF" w:rsidRPr="002278A3">
        <w:rPr>
          <w:color w:val="000000" w:themeColor="text1"/>
        </w:rPr>
        <w:t>,</w:t>
      </w:r>
      <w:r w:rsidR="00684122" w:rsidRPr="002278A3">
        <w:rPr>
          <w:color w:val="000000" w:themeColor="text1"/>
        </w:rPr>
        <w:t xml:space="preserve"> a </w:t>
      </w:r>
      <w:proofErr w:type="spellStart"/>
      <w:proofErr w:type="gramStart"/>
      <w:r w:rsidR="00684122" w:rsidRPr="002278A3">
        <w:rPr>
          <w:color w:val="000000" w:themeColor="text1"/>
        </w:rPr>
        <w:t>Kd</w:t>
      </w:r>
      <w:proofErr w:type="spellEnd"/>
      <w:proofErr w:type="gramEnd"/>
      <w:r w:rsidR="00684122" w:rsidRPr="002278A3">
        <w:rPr>
          <w:color w:val="000000" w:themeColor="text1"/>
        </w:rPr>
        <w:t xml:space="preserve"> of 180nM</w:t>
      </w:r>
      <w:r w:rsidR="00584614">
        <w:rPr>
          <w:color w:val="000000" w:themeColor="text1"/>
        </w:rPr>
        <w:t xml:space="preserve">. </w:t>
      </w:r>
      <w:r w:rsidR="00584614" w:rsidRPr="00584614">
        <w:rPr>
          <w:color w:val="000000" w:themeColor="text1"/>
        </w:rPr>
        <w:t xml:space="preserve">Using a range of different techniques, </w:t>
      </w:r>
      <w:proofErr w:type="spellStart"/>
      <w:r w:rsidR="00584614" w:rsidRPr="00584614">
        <w:rPr>
          <w:color w:val="000000" w:themeColor="text1"/>
        </w:rPr>
        <w:t>GMP</w:t>
      </w:r>
      <w:proofErr w:type="spellEnd"/>
      <w:r w:rsidR="00584614" w:rsidRPr="00584614">
        <w:rPr>
          <w:color w:val="000000" w:themeColor="text1"/>
        </w:rPr>
        <w:t xml:space="preserve"> has been detected in a number of plant species, including barley, tobacco and Arabidopsis</w:t>
      </w:r>
      <w:r w:rsidR="00584614">
        <w:rPr>
          <w:color w:val="000000" w:themeColor="text1"/>
        </w:rPr>
        <w:t>,</w:t>
      </w:r>
      <w:r w:rsidR="00584614" w:rsidRPr="00584614">
        <w:rPr>
          <w:color w:val="000000" w:themeColor="text1"/>
        </w:rPr>
        <w:t xml:space="preserve"> and in different tissues, Although the data vary considerably, amounts are typically 1–</w:t>
      </w:r>
      <w:r w:rsidR="00584614">
        <w:rPr>
          <w:color w:val="000000" w:themeColor="text1"/>
        </w:rPr>
        <w:t>5</w:t>
      </w:r>
      <w:r w:rsidR="00584614" w:rsidRPr="00584614">
        <w:rPr>
          <w:color w:val="000000" w:themeColor="text1"/>
        </w:rPr>
        <w:t xml:space="preserve">0 </w:t>
      </w:r>
      <w:proofErr w:type="spellStart"/>
      <w:r w:rsidR="00584614" w:rsidRPr="00584614">
        <w:rPr>
          <w:color w:val="000000" w:themeColor="text1"/>
        </w:rPr>
        <w:t>pmol</w:t>
      </w:r>
      <w:proofErr w:type="spellEnd"/>
      <w:r w:rsidR="00584614" w:rsidRPr="00584614">
        <w:rPr>
          <w:color w:val="000000" w:themeColor="text1"/>
        </w:rPr>
        <w:t xml:space="preserve"> per gram Fresh Weight (</w:t>
      </w:r>
      <w:proofErr w:type="spellStart"/>
      <w:r w:rsidR="00584614" w:rsidRPr="00584614">
        <w:rPr>
          <w:color w:val="000000" w:themeColor="text1"/>
        </w:rPr>
        <w:t>gFW</w:t>
      </w:r>
      <w:proofErr w:type="spellEnd"/>
      <w:r w:rsidR="00584614" w:rsidRPr="00584614">
        <w:rPr>
          <w:color w:val="000000" w:themeColor="text1"/>
        </w:rPr>
        <w:t xml:space="preserve">) which roughly translates into cytoplasmic </w:t>
      </w:r>
      <w:r w:rsidR="00584614">
        <w:rPr>
          <w:color w:val="000000" w:themeColor="text1"/>
        </w:rPr>
        <w:t>concentrations</w:t>
      </w:r>
      <w:r w:rsidR="00584614" w:rsidRPr="00584614">
        <w:rPr>
          <w:color w:val="000000" w:themeColor="text1"/>
        </w:rPr>
        <w:t xml:space="preserve"> of cGMP in the range of 10–</w:t>
      </w:r>
      <w:r w:rsidR="00584614">
        <w:rPr>
          <w:color w:val="000000" w:themeColor="text1"/>
        </w:rPr>
        <w:t>5</w:t>
      </w:r>
      <w:r w:rsidR="00584614" w:rsidRPr="00584614">
        <w:rPr>
          <w:color w:val="000000" w:themeColor="text1"/>
        </w:rPr>
        <w:t>00 n</w:t>
      </w:r>
      <w:r w:rsidR="00584614">
        <w:rPr>
          <w:color w:val="000000" w:themeColor="text1"/>
        </w:rPr>
        <w:t>M (Maathuis 2006)</w:t>
      </w:r>
      <w:r w:rsidR="00584614" w:rsidRPr="00584614">
        <w:rPr>
          <w:color w:val="000000" w:themeColor="text1"/>
        </w:rPr>
        <w:t>. Furthermore, during perception of stimuli, these cellular cGMP concentrations have been shown to increase 5- to 10-fold (</w:t>
      </w:r>
      <w:r w:rsidR="00584614">
        <w:rPr>
          <w:color w:val="000000" w:themeColor="text1"/>
        </w:rPr>
        <w:t xml:space="preserve">e.g. </w:t>
      </w:r>
      <w:proofErr w:type="spellStart"/>
      <w:r w:rsidR="00584614">
        <w:rPr>
          <w:color w:val="000000" w:themeColor="text1"/>
        </w:rPr>
        <w:t>Isner</w:t>
      </w:r>
      <w:proofErr w:type="spellEnd"/>
      <w:r w:rsidR="00584614">
        <w:rPr>
          <w:color w:val="000000" w:themeColor="text1"/>
        </w:rPr>
        <w:t xml:space="preserve"> et al. 2011; </w:t>
      </w:r>
      <w:r w:rsidR="00584614" w:rsidRPr="00584614">
        <w:rPr>
          <w:color w:val="000000" w:themeColor="text1"/>
        </w:rPr>
        <w:t xml:space="preserve">Donaldson et al., 2004; </w:t>
      </w:r>
      <w:proofErr w:type="spellStart"/>
      <w:r w:rsidR="00584614" w:rsidRPr="00584614">
        <w:rPr>
          <w:color w:val="000000" w:themeColor="text1"/>
        </w:rPr>
        <w:t>Durner</w:t>
      </w:r>
      <w:proofErr w:type="spellEnd"/>
      <w:r w:rsidR="00584614" w:rsidRPr="00584614">
        <w:rPr>
          <w:color w:val="000000" w:themeColor="text1"/>
        </w:rPr>
        <w:t xml:space="preserve"> et al., 1998)</w:t>
      </w:r>
      <w:r w:rsidR="00584614">
        <w:rPr>
          <w:color w:val="000000" w:themeColor="text1"/>
        </w:rPr>
        <w:t xml:space="preserve"> resulting in concentrations up to 5000 nM, values that map perfectly on the properties of </w:t>
      </w:r>
      <w:proofErr w:type="spellStart"/>
      <w:r w:rsidR="00584614">
        <w:rPr>
          <w:color w:val="000000" w:themeColor="text1"/>
        </w:rPr>
        <w:t>GFP</w:t>
      </w:r>
      <w:proofErr w:type="spellEnd"/>
      <w:r w:rsidR="00584614">
        <w:rPr>
          <w:color w:val="000000" w:themeColor="text1"/>
        </w:rPr>
        <w:t xml:space="preserve"> based reporters. Thus, endogenous reporters are now available with</w:t>
      </w:r>
      <w:r w:rsidR="00684122" w:rsidRPr="002278A3">
        <w:rPr>
          <w:color w:val="000000" w:themeColor="text1"/>
        </w:rPr>
        <w:t xml:space="preserve"> high </w:t>
      </w:r>
      <w:r w:rsidR="009474BF" w:rsidRPr="002278A3">
        <w:rPr>
          <w:color w:val="000000" w:themeColor="text1"/>
        </w:rPr>
        <w:t>resolution</w:t>
      </w:r>
      <w:r w:rsidR="00684122" w:rsidRPr="002278A3">
        <w:rPr>
          <w:color w:val="000000" w:themeColor="text1"/>
        </w:rPr>
        <w:t xml:space="preserve"> </w:t>
      </w:r>
      <w:r w:rsidR="00AF6027" w:rsidRPr="002278A3">
        <w:rPr>
          <w:color w:val="000000" w:themeColor="text1"/>
        </w:rPr>
        <w:t>in detection level, space and time</w:t>
      </w:r>
      <w:r w:rsidR="00684122" w:rsidRPr="002278A3">
        <w:rPr>
          <w:color w:val="000000" w:themeColor="text1"/>
        </w:rPr>
        <w:t xml:space="preserve">. </w:t>
      </w:r>
      <w:r w:rsidR="00584614">
        <w:rPr>
          <w:color w:val="000000" w:themeColor="text1"/>
        </w:rPr>
        <w:t>Furthermore</w:t>
      </w:r>
      <w:proofErr w:type="gramStart"/>
      <w:r w:rsidR="00584614">
        <w:rPr>
          <w:color w:val="000000" w:themeColor="text1"/>
        </w:rPr>
        <w:t xml:space="preserve">, </w:t>
      </w:r>
      <w:r w:rsidR="00684122" w:rsidRPr="002278A3">
        <w:rPr>
          <w:color w:val="000000" w:themeColor="text1"/>
        </w:rPr>
        <w:t xml:space="preserve"> reporter</w:t>
      </w:r>
      <w:r w:rsidR="00AF6027" w:rsidRPr="002278A3">
        <w:rPr>
          <w:color w:val="000000" w:themeColor="text1"/>
        </w:rPr>
        <w:t>s</w:t>
      </w:r>
      <w:proofErr w:type="gramEnd"/>
      <w:r w:rsidR="00684122" w:rsidRPr="002278A3">
        <w:rPr>
          <w:color w:val="000000" w:themeColor="text1"/>
        </w:rPr>
        <w:t xml:space="preserve"> c</w:t>
      </w:r>
      <w:r w:rsidR="00AF6027" w:rsidRPr="002278A3">
        <w:rPr>
          <w:color w:val="000000" w:themeColor="text1"/>
        </w:rPr>
        <w:t>an</w:t>
      </w:r>
      <w:r w:rsidR="00684122" w:rsidRPr="002278A3">
        <w:rPr>
          <w:color w:val="000000" w:themeColor="text1"/>
        </w:rPr>
        <w:t xml:space="preserve"> be fused with different targeting signals to </w:t>
      </w:r>
      <w:r w:rsidR="00AF6027" w:rsidRPr="002278A3">
        <w:rPr>
          <w:color w:val="000000" w:themeColor="text1"/>
        </w:rPr>
        <w:t>localise</w:t>
      </w:r>
      <w:r w:rsidR="00684122" w:rsidRPr="002278A3">
        <w:rPr>
          <w:color w:val="000000" w:themeColor="text1"/>
        </w:rPr>
        <w:t xml:space="preserve"> </w:t>
      </w:r>
      <w:r w:rsidR="00AF6027" w:rsidRPr="002278A3">
        <w:rPr>
          <w:color w:val="000000" w:themeColor="text1"/>
        </w:rPr>
        <w:t>probes</w:t>
      </w:r>
      <w:r w:rsidR="00684122" w:rsidRPr="002278A3">
        <w:rPr>
          <w:color w:val="000000" w:themeColor="text1"/>
        </w:rPr>
        <w:t xml:space="preserve"> to specific </w:t>
      </w:r>
      <w:r w:rsidR="009474BF" w:rsidRPr="002278A3">
        <w:rPr>
          <w:color w:val="000000" w:themeColor="text1"/>
        </w:rPr>
        <w:t>organelles</w:t>
      </w:r>
      <w:r w:rsidR="00684122" w:rsidRPr="002278A3">
        <w:rPr>
          <w:color w:val="000000" w:themeColor="text1"/>
        </w:rPr>
        <w:t xml:space="preserve"> </w:t>
      </w:r>
      <w:r w:rsidR="00AF6027" w:rsidRPr="002278A3">
        <w:rPr>
          <w:color w:val="000000" w:themeColor="text1"/>
        </w:rPr>
        <w:t>thus achieving subcellular resolution which was previously impossible.</w:t>
      </w:r>
    </w:p>
    <w:p w:rsidR="00684122" w:rsidRPr="002278A3" w:rsidRDefault="00684122" w:rsidP="00092374">
      <w:pPr>
        <w:jc w:val="both"/>
      </w:pPr>
    </w:p>
    <w:p w:rsidR="002509BE" w:rsidRPr="002278A3" w:rsidRDefault="002509BE" w:rsidP="00853661">
      <w:pPr>
        <w:jc w:val="both"/>
        <w:rPr>
          <w:b/>
        </w:rPr>
      </w:pPr>
      <w:r w:rsidRPr="002278A3">
        <w:rPr>
          <w:b/>
        </w:rPr>
        <w:t xml:space="preserve">cGMP </w:t>
      </w:r>
      <w:r w:rsidR="004B303B" w:rsidRPr="002278A3">
        <w:rPr>
          <w:b/>
        </w:rPr>
        <w:t>T</w:t>
      </w:r>
      <w:r w:rsidRPr="002278A3">
        <w:rPr>
          <w:b/>
        </w:rPr>
        <w:t>argets</w:t>
      </w:r>
    </w:p>
    <w:p w:rsidR="00F8027F" w:rsidRPr="002278A3" w:rsidRDefault="00853661" w:rsidP="00853661">
      <w:pPr>
        <w:jc w:val="both"/>
      </w:pPr>
      <w:r w:rsidRPr="002278A3">
        <w:t xml:space="preserve">With an increasing biochemical basis </w:t>
      </w:r>
      <w:r w:rsidR="00BD5769" w:rsidRPr="002278A3">
        <w:t xml:space="preserve">in place that is capable of driving </w:t>
      </w:r>
      <w:r w:rsidRPr="002278A3">
        <w:t>the biosynthesis and breakdown of cGMP in plant cells, there still remains the enigma of how dynamic changes in cytoplasmic cGMP concentration are translated into sensible responses. A classic set of downstream effectors of c</w:t>
      </w:r>
      <w:r w:rsidR="006061A5" w:rsidRPr="002278A3">
        <w:t>NMP</w:t>
      </w:r>
      <w:r w:rsidRPr="002278A3">
        <w:t xml:space="preserve"> signalling in both animals and fungi are cAMP- and cGMP-dependent protein kinases (PKA and PKG, respectively). </w:t>
      </w:r>
      <w:r w:rsidR="00A66945" w:rsidRPr="002278A3">
        <w:t>In spite of a dearth of plant genomic data, a</w:t>
      </w:r>
      <w:r w:rsidRPr="002278A3">
        <w:t>s yet, there is precious little evidence of bona fide PKGs in plant cells</w:t>
      </w:r>
      <w:r w:rsidR="00A66945" w:rsidRPr="002278A3">
        <w:t xml:space="preserve"> at the sequence level. Similarly, </w:t>
      </w:r>
      <w:r w:rsidR="00D574A0" w:rsidRPr="002278A3">
        <w:t>at the biochemical level evidence is scarce and limited</w:t>
      </w:r>
      <w:r w:rsidR="00651214" w:rsidRPr="002278A3">
        <w:t xml:space="preserve"> to pharmacological approaches </w:t>
      </w:r>
      <w:r w:rsidR="00D574A0" w:rsidRPr="002278A3">
        <w:t xml:space="preserve">e.g. </w:t>
      </w:r>
      <w:r w:rsidR="002D49F5">
        <w:fldChar w:fldCharType="begin">
          <w:fldData xml:space="preserve">PEVuZE5vdGU+PENpdGU+PEF1dGhvcj5OYW48L0F1dGhvcj48WWVhcj4yMDE0PC9ZZWFyPjxSZWNO
dW0+NTA8L1JlY051bT48RGlzcGxheVRleHQ+KFN6bWlkdC1KYXdvcnNrYTxzdHlsZSBmYWNlPSJp
dGFsaWMiPiBldCBhbC48L3N0eWxlPiAyMDA5OyBOYW48c3R5bGUgZmFjZT0iaXRhbGljIj4gZXQg
YWwuPC9zdHlsZT4gMjAxNCk8L0Rpc3BsYXlUZXh0PjxyZWNvcmQ+PHJlYy1udW1iZXI+NTA8L3Jl
Yy1udW1iZXI+PGZvcmVpZ24ta2V5cz48a2V5IGFwcD0iRU4iIGRiLWlkPSJwdzJ4cHNmcnNyZGY5
NGVldGFyNTAweDl2ZHJmc3d3YWUwMGEiIHRpbWVzdGFtcD0iMTQ3NDcwNzcxNCI+NTA8L2tleT48
L2ZvcmVpZ24ta2V5cz48cmVmLXR5cGUgbmFtZT0iSm91cm5hbCBBcnRpY2xlIj4xNzwvcmVmLXR5
cGU+PGNvbnRyaWJ1dG9ycz48YXV0aG9ycz48YXV0aG9yPk5hbiwgVy4gQi48L2F1dGhvcj48YXV0
aG9yPldhbmcsIFguIE0uPC9hdXRob3I+PGF1dGhvcj5ZYW5nLCBMLjwvYXV0aG9yPjxhdXRob3I+
SHUsIFkuIEYuPC9hdXRob3I+PGF1dGhvcj5XZWksIFkuIFQuPC9hdXRob3I+PGF1dGhvcj5MaWFu
ZywgWC4gTC48L2F1dGhvcj48YXV0aG9yPk1hbywgTC4gTi48L2F1dGhvcj48YXV0aG9yPkJpLCBZ
LiBSLjwvYXV0aG9yPjwvYXV0aG9ycz48L2NvbnRyaWJ1dG9ycz48YXV0aC1hZGRyZXNzPkxhbnpo
b3UgVW5pdiwgU2NoIExpZmUgU2NpLCBNaW5pc3QgRWR1YywgS2V5IExhYiBDZWxsIEFjdCAmYW1w
OyBTdHJlc3MgQWRhcHRhdCwgTGFuemhvdSA3MzAwMDAsIEdhbnN1LCBQZW9wbGVzIFIgQ2hpbmE8
L2F1dGgtYWRkcmVzcz48dGl0bGVzPjx0aXRsZT48c3R5bGUgZmFjZT0ibm9ybWFsIiBmb250PSJk
ZWZhdWx0IiBzaXplPSIxMDAlIj5DeWNsaWMgR01QIGlzIGludm9sdmVkIGluIGF1eGluIHNpZ25h
bGxpbmcgZHVyaW5nIDwvc3R5bGU+PHN0eWxlIGZhY2U9Iml0YWxpYyIgZm9udD0iZGVmYXVsdCIg
c2l6ZT0iMTAwJSI+QXJhYmlkb3BzaXMgPC9zdHlsZT48c3R5bGUgZmFjZT0ibm9ybWFsIiBmb250
PSJkZWZhdWx0IiBzaXplPSIxMDAlIj5yb290IGdyb3d0aCBhbmQgZGV2ZWxvcG1lbnQ8L3N0eWxl
PjwvdGl0bGU+PHNlY29uZGFyeS10aXRsZT5Kb3VybmFsIG9mIEV4cGVyaW1lbnRhbCBCb3Rhbnk8
L3NlY29uZGFyeS10aXRsZT48YWx0LXRpdGxlPkogRXhwIEJvdDwvYWx0LXRpdGxlPjwvdGl0bGVz
PjxwZXJpb2RpY2FsPjxmdWxsLXRpdGxlPkpvdXJuYWwgb2YgRXhwZXJpbWVudGFsIEJvdGFueTwv
ZnVsbC10aXRsZT48YWJici0xPkogRXhwIEJvdDwvYWJici0xPjwvcGVyaW9kaWNhbD48YWx0LXBl
cmlvZGljYWw+PGZ1bGwtdGl0bGU+Sm91cm5hbCBvZiBFeHBlcmltZW50YWwgQm90YW55PC9mdWxs
LXRpdGxlPjxhYmJyLTE+SiBFeHAgQm90PC9hYmJyLTE+PC9hbHQtcGVyaW9kaWNhbD48cGFnZXM+
MTU3MS0xNTgzPC9wYWdlcz48dm9sdW1lPjY1PC92b2x1bWU+PG51bWJlcj42PC9udW1iZXI+PGtl
eXdvcmRzPjxrZXl3b3JkPmFyYWJpZG9wc2lzIHRoYWxpYW5hPC9rZXl3b3JkPjxrZXl3b3JkPmF1
eGluIHNpZ25hbGxpbmc8L2tleXdvcmQ+PGtleXdvcmQ+Y2dtcDwva2V5d29yZD48a2V5d29yZD5n
dWFueWxhdGUgY3ljbGFzZTwva2V5d29yZD48a2V5d29yZD5wa2c8L2tleXdvcmQ+PGtleXdvcmQ+
dGlyMS1hdXg8L2tleXdvcmQ+PGtleXdvcmQ+aWFhIGludGVyYWN0aW9uPC9rZXl3b3JkPjxrZXl3
b3JkPmJveCBwcm90ZWluIHRpcjE8L2tleXdvcmQ+PGtleXdvcmQ+bml0cmljLW94aWRlPC9rZXl3
b3JkPjxrZXl3b3JkPmdlbmUtZXhwcmVzc2lvbjwva2V5d29yZD48a2V5d29yZD5wbGFudCBkZXZl
bG9wbWVudDwva2V5d29yZD48a2V5d29yZD5hdXgvaWFhIHByb3RlaW5zPC9rZXl3b3JkPjxrZXl3
b3JkPmd1YW5vc2luZS1tb25vcGhvc3BoYXRlPC9rZXl3b3JkPjxrZXl3b3JkPmNnbXA8L2tleXdv
cmQ+PGtleXdvcmQ+dGhhbGlhbmE8L2tleXdvcmQ+PGtleXdvcmQ+cmVjZXB0b3I8L2tleXdvcmQ+
PGtleXdvcmQ+aW5oaWJpdGlvbjwva2V5d29yZD48L2tleXdvcmRzPjxkYXRlcz48eWVhcj4yMDE0
PC95ZWFyPjxwdWItZGF0ZXM+PGRhdGU+QXByPC9kYXRlPjwvcHViLWRhdGVzPjwvZGF0ZXM+PGlz
Ym4+MDAyMi0wOTU3PC9pc2JuPjxhY2Nlc3Npb24tbnVtPldPUzowMDAzMzQxMDA0MDAwMTM8L2Fj
Y2Vzc2lvbi1udW0+PHVybHM+PHJlbGF0ZWQtdXJscz48dXJsPiZsdDtHbyB0byBJU0kmZ3Q7Oi8v
V09TOjAwMDMzNDEwMDQwMDAxMzwvdXJsPjwvcmVsYXRlZC11cmxzPjwvdXJscz48ZWxlY3Ryb25p
Yy1yZXNvdXJjZS1udW0+MTAuMTA5My9qeGIvZXJ1MDE5PC9lbGVjdHJvbmljLXJlc291cmNlLW51
bT48bGFuZ3VhZ2U+RW5nbGlzaDwvbGFuZ3VhZ2U+PC9yZWNvcmQ+PC9DaXRlPjxDaXRlPjxBdXRo
b3I+U3ptaWR0LUphd29yc2thPC9BdXRob3I+PFllYXI+MjAwOTwvWWVhcj48UmVjTnVtPjI8L1Jl
Y051bT48cmVjb3JkPjxyZWMtbnVtYmVyPjI8L3JlYy1udW1iZXI+PGZvcmVpZ24ta2V5cz48a2V5
IGFwcD0iRU4iIGRiLWlkPSJwdzJ4cHNmcnNyZGY5NGVldGFyNTAweDl2ZHJmc3d3YWUwMGEiIHRp
bWVzdGFtcD0iMTQ3NDYxODgzOCI+Mjwva2V5PjwvZm9yZWlnbi1rZXlzPjxyZWYtdHlwZSBuYW1l
PSJKb3VybmFsIEFydGljbGUiPjE3PC9yZWYtdHlwZT48Y29udHJpYnV0b3JzPjxhdXRob3JzPjxh
dXRob3I+U3ptaWR0LUphd29yc2thLCBBLjwvYXV0aG9yPjxhdXRob3I+SmF3b3Jza2ksIEsuPC9h
dXRob3I+PGF1dGhvcj5aaWVua2lld2ljeiwgQS48L2F1dGhvcj48YXV0aG9yPkxlbmFydG93c2th
LCBNLjwvYXV0aG9yPjxhdXRob3I+S29wY2V3aWN6LCBKLjwvYXV0aG9yPjwvYXV0aG9ycz48L2Nv
bnRyaWJ1dG9ycz48YXV0aC1hZGRyZXNzPk5pY2hvbGFzIENvcGVybmljdXMgVW5pdiwgRGVwdCBQ
aHlzaW9sICZhbXA7IE1vbCBCaW9sIFBsYW50cywgVG9ydW4sIFBvbGFuZCYjeEQ7TmljaG9sYXMg
Q29wZXJuaWN1cyBVbml2LCBEZXYgQmlvbCBMYWIsIFRvcnVuLCBQb2xhbmQ8L2F1dGgtYWRkcmVz
cz48dGl0bGVzPjx0aXRsZT48c3R5bGUgZmFjZT0ibm9ybWFsIiBmb250PSJkZWZhdWx0IiBzaXpl
PSIxMDAlIj5HdWFueWx5bCBjeWNsYXNlIGFjdGl2aXR5IGR1cmluZyBwaG90b3BlcmlvZGljIGZs
b3dlciBpbmR1Y3Rpb24gaW4gPC9zdHlsZT48c3R5bGUgZmFjZT0iaXRhbGljIiBmb250PSJkZWZh
dWx0IiBzaXplPSIxMDAlIj5QaGFyYml0aXMgbmlsPC9zdHlsZT48L3RpdGxlPjxzZWNvbmRhcnkt
dGl0bGU+UGxhbnQgR3Jvd3RoIFJlZ3VsYXRpb248L3NlY29uZGFyeS10aXRsZT48YWx0LXRpdGxl
PlBsYW50IEdyb3d0aCBSZWd1bDwvYWx0LXRpdGxlPjwvdGl0bGVzPjxwZXJpb2RpY2FsPjxmdWxs
LXRpdGxlPlBsYW50IEdyb3d0aCBSZWd1bGF0aW9uPC9mdWxsLXRpdGxlPjxhYmJyLTE+UGxhbnQg
R3Jvd3RoIFJlZ3VsPC9hYmJyLTE+PC9wZXJpb2RpY2FsPjxhbHQtcGVyaW9kaWNhbD48ZnVsbC10
aXRsZT5QbGFudCBHcm93dGggUmVndWxhdGlvbjwvZnVsbC10aXRsZT48YWJici0xPlBsYW50IEdy
b3d0aCBSZWd1bDwvYWJici0xPjwvYWx0LXBlcmlvZGljYWw+PHBhZ2VzPjE3My0xODQ8L3BhZ2Vz
Pjx2b2x1bWU+NTc8L3ZvbHVtZT48bnVtYmVyPjI8L251bWJlcj48a2V5d29yZHM+PGtleXdvcmQ+
Y2dtcDwva2V5d29yZD48a2V5d29yZD5ndWFueWx5bCBjeWNsYXNlPC9rZXl3b3JkPjxrZXl3b3Jk
PnBob3RvcGVyaW9kaWMgZmxvd2VyIGluZHVjdGlvbjwva2V5d29yZD48a2V5d29yZD5waGFyYml0
aXMgbmlsPC9rZXl3b3JkPjxrZXl3b3JkPm5pdHJpYy1veGlkZSBzeW50aGFzZTwva2V5d29yZD48
a2V5d29yZD5jeWNsaWMtZ21wPC9rZXl3b3JkPjxrZXl3b3JkPmludm9sdmVtZW50PC9rZXl3b3Jk
PjxrZXl3b3JkPmdlbmU8L2tleXdvcmQ+PGtleXdvcmQ+Y2dtcDwva2V5d29yZD48a2V5d29yZD5j
YWxjaXVtPC9rZXl3b3JkPjxrZXl3b3JkPmxvY2FsaXphdGlvbjwva2V5d29yZD48a2V5d29yZD5u
dWNsZW90aWRlczwva2V5d29yZD48a2V5d29yZD5leHByZXNzaW9uPC9rZXl3b3JkPjxrZXl3b3Jk
PnBhdGh3YXk8L2tleXdvcmQ+PC9rZXl3b3Jkcz48ZGF0ZXM+PHllYXI+MjAwOTwveWVhcj48cHVi
LWRhdGVzPjxkYXRlPk1hcjwvZGF0ZT48L3B1Yi1kYXRlcz48L2RhdGVzPjxpc2JuPjAxNjctNjkw
MzwvaXNibj48YWNjZXNzaW9uLW51bT5XT1M6MDAwMjYzMDY0MDAwMDA5PC9hY2Nlc3Npb24tbnVt
Pjx1cmxzPjxyZWxhdGVkLXVybHM+PHVybD4mbHQ7R28gdG8gSVNJJmd0OzovL1dPUzowMDAyNjMw
NjQwMDAwMDk8L3VybD48L3JlbGF0ZWQtdXJscz48L3VybHM+PGVsZWN0cm9uaWMtcmVzb3VyY2Ut
bnVtPjEwLjEwMDcvczEwNzI1LTAwOC05MzM0LXo8L2VsZWN0cm9uaWMtcmVzb3VyY2UtbnVtPjxs
YW5ndWFnZT5FbmdsaXNoPC9sYW5ndWFnZT48L3JlY29yZD48L0NpdGU+PC9FbmROb3RlPgB=
</w:fldData>
        </w:fldChar>
      </w:r>
      <w:r w:rsidR="00B112CE">
        <w:instrText xml:space="preserve"> ADDIN EN.CITE </w:instrText>
      </w:r>
      <w:r w:rsidR="00B112CE">
        <w:fldChar w:fldCharType="begin">
          <w:fldData xml:space="preserve">PEVuZE5vdGU+PENpdGU+PEF1dGhvcj5OYW48L0F1dGhvcj48WWVhcj4yMDE0PC9ZZWFyPjxSZWNO
dW0+NTA8L1JlY051bT48RGlzcGxheVRleHQ+KFN6bWlkdC1KYXdvcnNrYTxzdHlsZSBmYWNlPSJp
dGFsaWMiPiBldCBhbC48L3N0eWxlPiAyMDA5OyBOYW48c3R5bGUgZmFjZT0iaXRhbGljIj4gZXQg
YWwuPC9zdHlsZT4gMjAxNCk8L0Rpc3BsYXlUZXh0PjxyZWNvcmQ+PHJlYy1udW1iZXI+NTA8L3Jl
Yy1udW1iZXI+PGZvcmVpZ24ta2V5cz48a2V5IGFwcD0iRU4iIGRiLWlkPSJwdzJ4cHNmcnNyZGY5
NGVldGFyNTAweDl2ZHJmc3d3YWUwMGEiIHRpbWVzdGFtcD0iMTQ3NDcwNzcxNCI+NTA8L2tleT48
L2ZvcmVpZ24ta2V5cz48cmVmLXR5cGUgbmFtZT0iSm91cm5hbCBBcnRpY2xlIj4xNzwvcmVmLXR5
cGU+PGNvbnRyaWJ1dG9ycz48YXV0aG9ycz48YXV0aG9yPk5hbiwgVy4gQi48L2F1dGhvcj48YXV0
aG9yPldhbmcsIFguIE0uPC9hdXRob3I+PGF1dGhvcj5ZYW5nLCBMLjwvYXV0aG9yPjxhdXRob3I+
SHUsIFkuIEYuPC9hdXRob3I+PGF1dGhvcj5XZWksIFkuIFQuPC9hdXRob3I+PGF1dGhvcj5MaWFu
ZywgWC4gTC48L2F1dGhvcj48YXV0aG9yPk1hbywgTC4gTi48L2F1dGhvcj48YXV0aG9yPkJpLCBZ
LiBSLjwvYXV0aG9yPjwvYXV0aG9ycz48L2NvbnRyaWJ1dG9ycz48YXV0aC1hZGRyZXNzPkxhbnpo
b3UgVW5pdiwgU2NoIExpZmUgU2NpLCBNaW5pc3QgRWR1YywgS2V5IExhYiBDZWxsIEFjdCAmYW1w
OyBTdHJlc3MgQWRhcHRhdCwgTGFuemhvdSA3MzAwMDAsIEdhbnN1LCBQZW9wbGVzIFIgQ2hpbmE8
L2F1dGgtYWRkcmVzcz48dGl0bGVzPjx0aXRsZT48c3R5bGUgZmFjZT0ibm9ybWFsIiBmb250PSJk
ZWZhdWx0IiBzaXplPSIxMDAlIj5DeWNsaWMgR01QIGlzIGludm9sdmVkIGluIGF1eGluIHNpZ25h
bGxpbmcgZHVyaW5nIDwvc3R5bGU+PHN0eWxlIGZhY2U9Iml0YWxpYyIgZm9udD0iZGVmYXVsdCIg
c2l6ZT0iMTAwJSI+QXJhYmlkb3BzaXMgPC9zdHlsZT48c3R5bGUgZmFjZT0ibm9ybWFsIiBmb250
PSJkZWZhdWx0IiBzaXplPSIxMDAlIj5yb290IGdyb3d0aCBhbmQgZGV2ZWxvcG1lbnQ8L3N0eWxl
PjwvdGl0bGU+PHNlY29uZGFyeS10aXRsZT5Kb3VybmFsIG9mIEV4cGVyaW1lbnRhbCBCb3Rhbnk8
L3NlY29uZGFyeS10aXRsZT48YWx0LXRpdGxlPkogRXhwIEJvdDwvYWx0LXRpdGxlPjwvdGl0bGVz
PjxwZXJpb2RpY2FsPjxmdWxsLXRpdGxlPkpvdXJuYWwgb2YgRXhwZXJpbWVudGFsIEJvdGFueTwv
ZnVsbC10aXRsZT48YWJici0xPkogRXhwIEJvdDwvYWJici0xPjwvcGVyaW9kaWNhbD48YWx0LXBl
cmlvZGljYWw+PGZ1bGwtdGl0bGU+Sm91cm5hbCBvZiBFeHBlcmltZW50YWwgQm90YW55PC9mdWxs
LXRpdGxlPjxhYmJyLTE+SiBFeHAgQm90PC9hYmJyLTE+PC9hbHQtcGVyaW9kaWNhbD48cGFnZXM+
MTU3MS0xNTgzPC9wYWdlcz48dm9sdW1lPjY1PC92b2x1bWU+PG51bWJlcj42PC9udW1iZXI+PGtl
eXdvcmRzPjxrZXl3b3JkPmFyYWJpZG9wc2lzIHRoYWxpYW5hPC9rZXl3b3JkPjxrZXl3b3JkPmF1
eGluIHNpZ25hbGxpbmc8L2tleXdvcmQ+PGtleXdvcmQ+Y2dtcDwva2V5d29yZD48a2V5d29yZD5n
dWFueWxhdGUgY3ljbGFzZTwva2V5d29yZD48a2V5d29yZD5wa2c8L2tleXdvcmQ+PGtleXdvcmQ+
dGlyMS1hdXg8L2tleXdvcmQ+PGtleXdvcmQ+aWFhIGludGVyYWN0aW9uPC9rZXl3b3JkPjxrZXl3
b3JkPmJveCBwcm90ZWluIHRpcjE8L2tleXdvcmQ+PGtleXdvcmQ+bml0cmljLW94aWRlPC9rZXl3
b3JkPjxrZXl3b3JkPmdlbmUtZXhwcmVzc2lvbjwva2V5d29yZD48a2V5d29yZD5wbGFudCBkZXZl
bG9wbWVudDwva2V5d29yZD48a2V5d29yZD5hdXgvaWFhIHByb3RlaW5zPC9rZXl3b3JkPjxrZXl3
b3JkPmd1YW5vc2luZS1tb25vcGhvc3BoYXRlPC9rZXl3b3JkPjxrZXl3b3JkPmNnbXA8L2tleXdv
cmQ+PGtleXdvcmQ+dGhhbGlhbmE8L2tleXdvcmQ+PGtleXdvcmQ+cmVjZXB0b3I8L2tleXdvcmQ+
PGtleXdvcmQ+aW5oaWJpdGlvbjwva2V5d29yZD48L2tleXdvcmRzPjxkYXRlcz48eWVhcj4yMDE0
PC95ZWFyPjxwdWItZGF0ZXM+PGRhdGU+QXByPC9kYXRlPjwvcHViLWRhdGVzPjwvZGF0ZXM+PGlz
Ym4+MDAyMi0wOTU3PC9pc2JuPjxhY2Nlc3Npb24tbnVtPldPUzowMDAzMzQxMDA0MDAwMTM8L2Fj
Y2Vzc2lvbi1udW0+PHVybHM+PHJlbGF0ZWQtdXJscz48dXJsPiZsdDtHbyB0byBJU0kmZ3Q7Oi8v
V09TOjAwMDMzNDEwMDQwMDAxMzwvdXJsPjwvcmVsYXRlZC11cmxzPjwvdXJscz48ZWxlY3Ryb25p
Yy1yZXNvdXJjZS1udW0+MTAuMTA5My9qeGIvZXJ1MDE5PC9lbGVjdHJvbmljLXJlc291cmNlLW51
bT48bGFuZ3VhZ2U+RW5nbGlzaDwvbGFuZ3VhZ2U+PC9yZWNvcmQ+PC9DaXRlPjxDaXRlPjxBdXRo
b3I+U3ptaWR0LUphd29yc2thPC9BdXRob3I+PFllYXI+MjAwOTwvWWVhcj48UmVjTnVtPjI8L1Jl
Y051bT48cmVjb3JkPjxyZWMtbnVtYmVyPjI8L3JlYy1udW1iZXI+PGZvcmVpZ24ta2V5cz48a2V5
IGFwcD0iRU4iIGRiLWlkPSJwdzJ4cHNmcnNyZGY5NGVldGFyNTAweDl2ZHJmc3d3YWUwMGEiIHRp
bWVzdGFtcD0iMTQ3NDYxODgzOCI+Mjwva2V5PjwvZm9yZWlnbi1rZXlzPjxyZWYtdHlwZSBuYW1l
PSJKb3VybmFsIEFydGljbGUiPjE3PC9yZWYtdHlwZT48Y29udHJpYnV0b3JzPjxhdXRob3JzPjxh
dXRob3I+U3ptaWR0LUphd29yc2thLCBBLjwvYXV0aG9yPjxhdXRob3I+SmF3b3Jza2ksIEsuPC9h
dXRob3I+PGF1dGhvcj5aaWVua2lld2ljeiwgQS48L2F1dGhvcj48YXV0aG9yPkxlbmFydG93c2th
LCBNLjwvYXV0aG9yPjxhdXRob3I+S29wY2V3aWN6LCBKLjwvYXV0aG9yPjwvYXV0aG9ycz48L2Nv
bnRyaWJ1dG9ycz48YXV0aC1hZGRyZXNzPk5pY2hvbGFzIENvcGVybmljdXMgVW5pdiwgRGVwdCBQ
aHlzaW9sICZhbXA7IE1vbCBCaW9sIFBsYW50cywgVG9ydW4sIFBvbGFuZCYjeEQ7TmljaG9sYXMg
Q29wZXJuaWN1cyBVbml2LCBEZXYgQmlvbCBMYWIsIFRvcnVuLCBQb2xhbmQ8L2F1dGgtYWRkcmVz
cz48dGl0bGVzPjx0aXRsZT48c3R5bGUgZmFjZT0ibm9ybWFsIiBmb250PSJkZWZhdWx0IiBzaXpl
PSIxMDAlIj5HdWFueWx5bCBjeWNsYXNlIGFjdGl2aXR5IGR1cmluZyBwaG90b3BlcmlvZGljIGZs
b3dlciBpbmR1Y3Rpb24gaW4gPC9zdHlsZT48c3R5bGUgZmFjZT0iaXRhbGljIiBmb250PSJkZWZh
dWx0IiBzaXplPSIxMDAlIj5QaGFyYml0aXMgbmlsPC9zdHlsZT48L3RpdGxlPjxzZWNvbmRhcnkt
dGl0bGU+UGxhbnQgR3Jvd3RoIFJlZ3VsYXRpb248L3NlY29uZGFyeS10aXRsZT48YWx0LXRpdGxl
PlBsYW50IEdyb3d0aCBSZWd1bDwvYWx0LXRpdGxlPjwvdGl0bGVzPjxwZXJpb2RpY2FsPjxmdWxs
LXRpdGxlPlBsYW50IEdyb3d0aCBSZWd1bGF0aW9uPC9mdWxsLXRpdGxlPjxhYmJyLTE+UGxhbnQg
R3Jvd3RoIFJlZ3VsPC9hYmJyLTE+PC9wZXJpb2RpY2FsPjxhbHQtcGVyaW9kaWNhbD48ZnVsbC10
aXRsZT5QbGFudCBHcm93dGggUmVndWxhdGlvbjwvZnVsbC10aXRsZT48YWJici0xPlBsYW50IEdy
b3d0aCBSZWd1bDwvYWJici0xPjwvYWx0LXBlcmlvZGljYWw+PHBhZ2VzPjE3My0xODQ8L3BhZ2Vz
Pjx2b2x1bWU+NTc8L3ZvbHVtZT48bnVtYmVyPjI8L251bWJlcj48a2V5d29yZHM+PGtleXdvcmQ+
Y2dtcDwva2V5d29yZD48a2V5d29yZD5ndWFueWx5bCBjeWNsYXNlPC9rZXl3b3JkPjxrZXl3b3Jk
PnBob3RvcGVyaW9kaWMgZmxvd2VyIGluZHVjdGlvbjwva2V5d29yZD48a2V5d29yZD5waGFyYml0
aXMgbmlsPC9rZXl3b3JkPjxrZXl3b3JkPm5pdHJpYy1veGlkZSBzeW50aGFzZTwva2V5d29yZD48
a2V5d29yZD5jeWNsaWMtZ21wPC9rZXl3b3JkPjxrZXl3b3JkPmludm9sdmVtZW50PC9rZXl3b3Jk
PjxrZXl3b3JkPmdlbmU8L2tleXdvcmQ+PGtleXdvcmQ+Y2dtcDwva2V5d29yZD48a2V5d29yZD5j
YWxjaXVtPC9rZXl3b3JkPjxrZXl3b3JkPmxvY2FsaXphdGlvbjwva2V5d29yZD48a2V5d29yZD5u
dWNsZW90aWRlczwva2V5d29yZD48a2V5d29yZD5leHByZXNzaW9uPC9rZXl3b3JkPjxrZXl3b3Jk
PnBhdGh3YXk8L2tleXdvcmQ+PC9rZXl3b3Jkcz48ZGF0ZXM+PHllYXI+MjAwOTwveWVhcj48cHVi
LWRhdGVzPjxkYXRlPk1hcjwvZGF0ZT48L3B1Yi1kYXRlcz48L2RhdGVzPjxpc2JuPjAxNjctNjkw
MzwvaXNibj48YWNjZXNzaW9uLW51bT5XT1M6MDAwMjYzMDY0MDAwMDA5PC9hY2Nlc3Npb24tbnVt
Pjx1cmxzPjxyZWxhdGVkLXVybHM+PHVybD4mbHQ7R28gdG8gSVNJJmd0OzovL1dPUzowMDAyNjMw
NjQwMDAwMDk8L3VybD48L3JlbGF0ZWQtdXJscz48L3VybHM+PGVsZWN0cm9uaWMtcmVzb3VyY2Ut
bnVtPjEwLjEwMDcvczEwNzI1LTAwOC05MzM0LXo8L2VsZWN0cm9uaWMtcmVzb3VyY2UtbnVtPjxs
YW5ndWFnZT5FbmdsaXNoPC9sYW5ndWFnZT48L3JlY29yZD48L0NpdGU+PC9FbmROb3RlPgB=
</w:fldData>
        </w:fldChar>
      </w:r>
      <w:r w:rsidR="00B112CE">
        <w:instrText xml:space="preserve"> ADDIN EN.CITE.DATA </w:instrText>
      </w:r>
      <w:r w:rsidR="00B112CE">
        <w:fldChar w:fldCharType="end"/>
      </w:r>
      <w:r w:rsidR="002D49F5">
        <w:fldChar w:fldCharType="separate"/>
      </w:r>
      <w:r w:rsidR="002D49F5">
        <w:rPr>
          <w:noProof/>
        </w:rPr>
        <w:t>(Szmidt-Jaworska</w:t>
      </w:r>
      <w:r w:rsidR="002D49F5" w:rsidRPr="002D49F5">
        <w:rPr>
          <w:i/>
          <w:noProof/>
        </w:rPr>
        <w:t xml:space="preserve"> et al.</w:t>
      </w:r>
      <w:r w:rsidR="002D49F5">
        <w:rPr>
          <w:noProof/>
        </w:rPr>
        <w:t xml:space="preserve"> 2009; Nan</w:t>
      </w:r>
      <w:r w:rsidR="002D49F5" w:rsidRPr="002D49F5">
        <w:rPr>
          <w:i/>
          <w:noProof/>
        </w:rPr>
        <w:t xml:space="preserve"> et al.</w:t>
      </w:r>
      <w:r w:rsidR="002D49F5">
        <w:rPr>
          <w:noProof/>
        </w:rPr>
        <w:t xml:space="preserve"> 2014)</w:t>
      </w:r>
      <w:r w:rsidR="002D49F5">
        <w:fldChar w:fldCharType="end"/>
      </w:r>
      <w:r w:rsidR="00C37BBF" w:rsidRPr="002278A3">
        <w:t xml:space="preserve"> based on the use of Rp-8-Br-cGMP, a non-metabolised membrane permeable cGMP </w:t>
      </w:r>
      <w:r w:rsidR="006867BE" w:rsidRPr="002278A3">
        <w:t>analogue</w:t>
      </w:r>
      <w:r w:rsidR="00A66945" w:rsidRPr="002278A3">
        <w:t xml:space="preserve">. </w:t>
      </w:r>
      <w:r w:rsidR="00C37BBF" w:rsidRPr="002278A3">
        <w:t xml:space="preserve">However, such studies have to be interpreted with great caution: Rp-8-Br-cGMP is not specific and is likely to irreversibly block any protein that normally binds cGMP. </w:t>
      </w:r>
      <w:r w:rsidR="00A66945" w:rsidRPr="002278A3">
        <w:t>So what else could function as cGMP translator? Plant</w:t>
      </w:r>
      <w:r w:rsidRPr="002278A3">
        <w:t xml:space="preserve"> genome</w:t>
      </w:r>
      <w:r w:rsidR="005B0246" w:rsidRPr="002278A3">
        <w:t>s</w:t>
      </w:r>
      <w:r w:rsidRPr="002278A3">
        <w:t xml:space="preserve"> do contain sequences that encode </w:t>
      </w:r>
      <w:r w:rsidR="00A66945" w:rsidRPr="002278A3">
        <w:t>proteins</w:t>
      </w:r>
      <w:r w:rsidRPr="002278A3">
        <w:t xml:space="preserve"> with both a cyclic nucleotide binding domain and a protein kinase domain</w:t>
      </w:r>
      <w:r w:rsidR="002D7F03" w:rsidRPr="002278A3">
        <w:t xml:space="preserve"> </w:t>
      </w:r>
      <w:r w:rsidR="002D49F5">
        <w:fldChar w:fldCharType="begin"/>
      </w:r>
      <w:r w:rsidR="002D49F5">
        <w:instrText xml:space="preserve"> ADDIN EN.CITE &lt;EndNote&gt;&lt;Cite&gt;&lt;Author&gt;Martinez-Atienza&lt;/Author&gt;&lt;Year&gt;2007&lt;/Year&gt;&lt;RecNum&gt;275&lt;/RecNum&gt;&lt;DisplayText&gt;(Martinez-Atienza&lt;style face="italic"&gt; et al.&lt;/style&gt; 2007)&lt;/DisplayText&gt;&lt;record&gt;&lt;rec-number&gt;275&lt;/rec-number&gt;&lt;foreign-keys&gt;&lt;key app="EN" db-id="pw2xpsfrsrdf94eetar500x9vdrfswwae00a" timestamp="1474714586"&gt;275&lt;/key&gt;&lt;/foreign-keys&gt;&lt;ref-type name="Journal Article"&gt;17&lt;/ref-type&gt;&lt;contributors&gt;&lt;authors&gt;&lt;author&gt;Martinez-Atienza, J.&lt;/author&gt;&lt;author&gt;Van Ingelgem, C.&lt;/author&gt;&lt;author&gt;Roef, L.&lt;/author&gt;&lt;author&gt;Maathuis, F. J.&lt;/author&gt;&lt;/authors&gt;&lt;/contributors&gt;&lt;auth-address&gt;Biology Department; University of York; York, United Kingdom.&lt;/auth-address&gt;&lt;titles&gt;&lt;title&gt;Plant cyclic nucleotide signalling: facts and fiction&lt;/title&gt;&lt;secondary-title&gt;Plant Signal Behav&lt;/secondary-title&gt;&lt;/titles&gt;&lt;periodical&gt;&lt;full-title&gt;Plant Signal Behav&lt;/full-title&gt;&lt;/periodical&gt;&lt;pages&gt;540-3&lt;/pages&gt;&lt;volume&gt;2&lt;/volume&gt;&lt;number&gt;6&lt;/number&gt;&lt;keywords&gt;&lt;keyword&gt;cAMP&lt;/keyword&gt;&lt;keyword&gt;cGMP&lt;/keyword&gt;&lt;keyword&gt;cyclic nucleotide&lt;/keyword&gt;&lt;keyword&gt;kinase&lt;/keyword&gt;&lt;keyword&gt;signalling&lt;/keyword&gt;&lt;/keywords&gt;&lt;dates&gt;&lt;year&gt;2007&lt;/year&gt;&lt;pub-dates&gt;&lt;date&gt;Nov&lt;/date&gt;&lt;/pub-dates&gt;&lt;/dates&gt;&lt;isbn&gt;1559-2316 (Print)&amp;#xD;1559-2316 (Linking)&lt;/isbn&gt;&lt;accession-num&gt;19704553&lt;/accession-num&gt;&lt;urls&gt;&lt;related-urls&gt;&lt;url&gt;https://www.ncbi.nlm.nih.gov/pubmed/19704553&lt;/url&gt;&lt;/related-urls&gt;&lt;/urls&gt;&lt;custom2&gt;PMC2634363&lt;/custom2&gt;&lt;/record&gt;&lt;/Cite&gt;&lt;/EndNote&gt;</w:instrText>
      </w:r>
      <w:r w:rsidR="002D49F5">
        <w:fldChar w:fldCharType="separate"/>
      </w:r>
      <w:r w:rsidR="002D49F5">
        <w:rPr>
          <w:noProof/>
        </w:rPr>
        <w:t>(Martinez-Atienza</w:t>
      </w:r>
      <w:r w:rsidR="002D49F5" w:rsidRPr="002D49F5">
        <w:rPr>
          <w:i/>
          <w:noProof/>
        </w:rPr>
        <w:t xml:space="preserve"> et al.</w:t>
      </w:r>
      <w:r w:rsidR="002D49F5">
        <w:rPr>
          <w:noProof/>
        </w:rPr>
        <w:t xml:space="preserve"> 2007)</w:t>
      </w:r>
      <w:r w:rsidR="002D49F5">
        <w:fldChar w:fldCharType="end"/>
      </w:r>
      <w:r w:rsidR="00A66945" w:rsidRPr="002278A3">
        <w:t>. Thus, PKA</w:t>
      </w:r>
      <w:r w:rsidRPr="002278A3">
        <w:t>- and PKG-type kinases may function in plants</w:t>
      </w:r>
      <w:r w:rsidR="00A66945" w:rsidRPr="002278A3">
        <w:t xml:space="preserve"> but </w:t>
      </w:r>
      <w:r w:rsidR="00D574A0" w:rsidRPr="002278A3">
        <w:t xml:space="preserve">simply </w:t>
      </w:r>
      <w:r w:rsidR="00A66945" w:rsidRPr="002278A3">
        <w:t>have low homology to their animal counterparts</w:t>
      </w:r>
      <w:r w:rsidRPr="002278A3">
        <w:t>.</w:t>
      </w:r>
      <w:r w:rsidR="005B0246" w:rsidRPr="002278A3">
        <w:t xml:space="preserve"> </w:t>
      </w:r>
      <w:r w:rsidR="00A66945" w:rsidRPr="002278A3">
        <w:t xml:space="preserve">Other than kinases, </w:t>
      </w:r>
      <w:r w:rsidR="005B0246" w:rsidRPr="002278A3">
        <w:t xml:space="preserve">proteins with </w:t>
      </w:r>
      <w:r w:rsidRPr="002278A3">
        <w:t>a</w:t>
      </w:r>
      <w:r w:rsidR="005B0246" w:rsidRPr="002278A3">
        <w:t xml:space="preserve"> clearly defined</w:t>
      </w:r>
      <w:r w:rsidRPr="002278A3">
        <w:t xml:space="preserve"> cyclic nucleotide</w:t>
      </w:r>
      <w:r w:rsidR="005B0246" w:rsidRPr="002278A3">
        <w:t xml:space="preserve"> </w:t>
      </w:r>
      <w:r w:rsidRPr="002278A3">
        <w:t xml:space="preserve">binding domain consist </w:t>
      </w:r>
      <w:r w:rsidR="005B0246" w:rsidRPr="002278A3">
        <w:t xml:space="preserve">mainly </w:t>
      </w:r>
      <w:r w:rsidRPr="002278A3">
        <w:t>of ion transporters</w:t>
      </w:r>
      <w:r w:rsidR="005B0246" w:rsidRPr="002278A3">
        <w:t>, with cyclic nucleotide gated channels (CNGCs) the most p</w:t>
      </w:r>
      <w:r w:rsidRPr="002278A3">
        <w:t>revalent amongst these</w:t>
      </w:r>
      <w:r w:rsidR="00FE6CD1">
        <w:t xml:space="preserve"> (Figure 2)</w:t>
      </w:r>
      <w:r w:rsidR="005B0246" w:rsidRPr="002278A3">
        <w:t xml:space="preserve">. </w:t>
      </w:r>
      <w:r w:rsidR="005F0A0B" w:rsidRPr="005F0A0B">
        <w:t xml:space="preserve">CNGCs function </w:t>
      </w:r>
      <w:r w:rsidR="005F0A0B">
        <w:t>cation transport a</w:t>
      </w:r>
      <w:r w:rsidR="005F0A0B" w:rsidRPr="005F0A0B">
        <w:t>nd Ca</w:t>
      </w:r>
      <w:r w:rsidR="005F0A0B" w:rsidRPr="00A10D5D">
        <w:rPr>
          <w:vertAlign w:val="superscript"/>
        </w:rPr>
        <w:t>2+</w:t>
      </w:r>
      <w:r w:rsidR="005F0A0B" w:rsidRPr="005F0A0B">
        <w:t xml:space="preserve"> signalling</w:t>
      </w:r>
      <w:r w:rsidR="005F0A0B">
        <w:t xml:space="preserve"> (</w:t>
      </w:r>
      <w:proofErr w:type="spellStart"/>
      <w:r w:rsidR="005F0A0B">
        <w:t>Demidchik</w:t>
      </w:r>
      <w:proofErr w:type="spellEnd"/>
      <w:r w:rsidR="005F0A0B">
        <w:t xml:space="preserve"> and Maathuis 2007). They </w:t>
      </w:r>
      <w:r w:rsidR="005F0A0B" w:rsidRPr="005F0A0B">
        <w:t xml:space="preserve">are gated via binding of </w:t>
      </w:r>
      <w:proofErr w:type="spellStart"/>
      <w:r w:rsidR="005F0A0B" w:rsidRPr="005F0A0B">
        <w:t>cAMP</w:t>
      </w:r>
      <w:proofErr w:type="spellEnd"/>
      <w:r w:rsidR="005F0A0B" w:rsidRPr="005F0A0B">
        <w:t xml:space="preserve"> or cGMP to a cyclic nucleotide binding domain (</w:t>
      </w:r>
      <w:proofErr w:type="spellStart"/>
      <w:r w:rsidR="005F0A0B" w:rsidRPr="005F0A0B">
        <w:t>CNBD</w:t>
      </w:r>
      <w:proofErr w:type="spellEnd"/>
      <w:r w:rsidR="005F0A0B" w:rsidRPr="005F0A0B">
        <w:t>) near the C-terminus. Additional control over gating is provided by a calmodulin binding domain</w:t>
      </w:r>
      <w:r w:rsidR="005F0A0B">
        <w:t xml:space="preserve"> which in plants is</w:t>
      </w:r>
      <w:r w:rsidR="005F0A0B" w:rsidRPr="005F0A0B">
        <w:t xml:space="preserve"> located at the C-terminus and partly overlap</w:t>
      </w:r>
      <w:r w:rsidR="005F0A0B">
        <w:t>s</w:t>
      </w:r>
      <w:r w:rsidR="005F0A0B" w:rsidRPr="005F0A0B">
        <w:t xml:space="preserve"> the </w:t>
      </w:r>
      <w:proofErr w:type="spellStart"/>
      <w:r w:rsidR="005F0A0B" w:rsidRPr="005F0A0B">
        <w:t>CNBD</w:t>
      </w:r>
      <w:proofErr w:type="spellEnd"/>
      <w:r w:rsidR="005F0A0B">
        <w:t xml:space="preserve">. </w:t>
      </w:r>
      <w:proofErr w:type="spellStart"/>
      <w:r w:rsidR="005F0A0B" w:rsidRPr="005F0A0B">
        <w:t>CaM</w:t>
      </w:r>
      <w:proofErr w:type="spellEnd"/>
      <w:r w:rsidR="005F0A0B" w:rsidRPr="005F0A0B">
        <w:t xml:space="preserve"> binding lower</w:t>
      </w:r>
      <w:r w:rsidR="005F0A0B">
        <w:t xml:space="preserve">s </w:t>
      </w:r>
      <w:proofErr w:type="spellStart"/>
      <w:r w:rsidR="005F0A0B">
        <w:t>CNGC</w:t>
      </w:r>
      <w:proofErr w:type="spellEnd"/>
      <w:r w:rsidR="005F0A0B" w:rsidRPr="005F0A0B">
        <w:t xml:space="preserve"> activity by preventing cyclic nucleotide binding. CNGCs have a generalised predicted structure of six transmembrane domains, S1-S6, with a pore domain (P loop) between S5 and S6.</w:t>
      </w:r>
      <w:r w:rsidR="005F0A0B">
        <w:t xml:space="preserve"> </w:t>
      </w:r>
      <w:r w:rsidR="006061A5" w:rsidRPr="002278A3">
        <w:t>Most plants appear to have large CNGC gene families and CNGC isoforms have been shown to be important in vario</w:t>
      </w:r>
      <w:r w:rsidR="00A514ED" w:rsidRPr="002278A3">
        <w:t xml:space="preserve">us biotic and abiotic stresses </w:t>
      </w:r>
      <w:r w:rsidR="002D49F5">
        <w:fldChar w:fldCharType="begin"/>
      </w:r>
      <w:r w:rsidR="002D49F5">
        <w:instrText xml:space="preserve"> ADDIN EN.CITE &lt;EndNote&gt;&lt;Cite&gt;&lt;Author&gt;Kaplan&lt;/Author&gt;&lt;Year&gt;2007&lt;/Year&gt;&lt;RecNum&gt;668&lt;/RecNum&gt;&lt;DisplayText&gt;(Kaplan&lt;style face="italic"&gt; et al.&lt;/style&gt; 2007)&lt;/DisplayText&gt;&lt;record&gt;&lt;rec-number&gt;668&lt;/rec-number&gt;&lt;foreign-keys&gt;&lt;key app="EN" db-id="pw2xpsfrsrdf94eetar500x9vdrfswwae00a" timestamp="1474898618"&gt;668&lt;/key&gt;&lt;/foreign-keys&gt;&lt;ref-type name="Journal Article"&gt;17&lt;/ref-type&gt;&lt;contributors&gt;&lt;authors&gt;&lt;author&gt;Kaplan, B.&lt;/author&gt;&lt;author&gt;Sherman, T.&lt;/author&gt;&lt;author&gt;Fromm, H.&lt;/author&gt;&lt;/authors&gt;&lt;/contributors&gt;&lt;auth-address&gt;Tel Aviv Univ, George S Wise Fac Life Sci, Dept Plant Sci, IL-69978 Tel Aviv, Israel&amp;#xD;Nirit Seeds Ltd, IL-42935 Moshav Hadar Ham, Israel&lt;/auth-address&gt;&lt;titles&gt;&lt;title&gt;Cyclic nucleotide-gated channels in plants&lt;/title&gt;&lt;secondary-title&gt;Febs Letters&lt;/secondary-title&gt;&lt;alt-title&gt;Febs Lett&lt;/alt-title&gt;&lt;/titles&gt;&lt;periodical&gt;&lt;full-title&gt;Febs Letters&lt;/full-title&gt;&lt;abbr-1&gt;Febs Lett&lt;/abbr-1&gt;&lt;/periodical&gt;&lt;alt-periodical&gt;&lt;full-title&gt;Febs Letters&lt;/full-title&gt;&lt;abbr-1&gt;Febs Lett&lt;/abbr-1&gt;&lt;/alt-periodical&gt;&lt;pages&gt;2237-2246&lt;/pages&gt;&lt;volume&gt;581&lt;/volume&gt;&lt;number&gt;12&lt;/number&gt;&lt;keywords&gt;&lt;keyword&gt;camp&lt;/keyword&gt;&lt;keyword&gt;cgmp&lt;/keyword&gt;&lt;keyword&gt;ion channels&lt;/keyword&gt;&lt;keyword&gt;signal transduction&lt;/keyword&gt;&lt;keyword&gt;calmodulin&lt;/keyword&gt;&lt;keyword&gt;stress&lt;/keyword&gt;&lt;keyword&gt;calmodulin-binding transporter&lt;/keyword&gt;&lt;keyword&gt;ion-channel&lt;/keyword&gt;&lt;keyword&gt;arabidopsis-thaliana&lt;/keyword&gt;&lt;keyword&gt;plasma-membrane&lt;/keyword&gt;&lt;keyword&gt;cation channel&lt;/keyword&gt;&lt;keyword&gt;signal-transduction&lt;/keyword&gt;&lt;keyword&gt;transgenic plants&lt;/keyword&gt;&lt;keyword&gt;barley aleurone&lt;/keyword&gt;&lt;keyword&gt;nitric-oxide&lt;/keyword&gt;&lt;keyword&gt;gene&lt;/keyword&gt;&lt;/keywords&gt;&lt;dates&gt;&lt;year&gt;2007&lt;/year&gt;&lt;pub-dates&gt;&lt;date&gt;May 25&lt;/date&gt;&lt;/pub-dates&gt;&lt;/dates&gt;&lt;isbn&gt;0014-5793&lt;/isbn&gt;&lt;accession-num&gt;WOS:000247147600006&lt;/accession-num&gt;&lt;urls&gt;&lt;related-urls&gt;&lt;url&gt;&amp;lt;Go to ISI&amp;gt;://WOS:000247147600006&lt;/url&gt;&lt;/related-urls&gt;&lt;/urls&gt;&lt;electronic-resource-num&gt;10.1016/j.febslet.2007.02.017&lt;/electronic-resource-num&gt;&lt;language&gt;English&lt;/language&gt;&lt;/record&gt;&lt;/Cite&gt;&lt;/EndNote&gt;</w:instrText>
      </w:r>
      <w:r w:rsidR="002D49F5">
        <w:fldChar w:fldCharType="separate"/>
      </w:r>
      <w:r w:rsidR="002D49F5">
        <w:rPr>
          <w:noProof/>
        </w:rPr>
        <w:t>(Kaplan</w:t>
      </w:r>
      <w:r w:rsidR="002D49F5" w:rsidRPr="002D49F5">
        <w:rPr>
          <w:i/>
          <w:noProof/>
        </w:rPr>
        <w:t xml:space="preserve"> et al.</w:t>
      </w:r>
      <w:r w:rsidR="002D49F5">
        <w:rPr>
          <w:noProof/>
        </w:rPr>
        <w:t xml:space="preserve"> 2007)</w:t>
      </w:r>
      <w:r w:rsidR="002D49F5">
        <w:fldChar w:fldCharType="end"/>
      </w:r>
      <w:r w:rsidR="006061A5" w:rsidRPr="002278A3">
        <w:t>. CNGCs are mostly no</w:t>
      </w:r>
      <w:r w:rsidR="00651214" w:rsidRPr="002278A3">
        <w:t xml:space="preserve">n-selective and </w:t>
      </w:r>
      <w:r w:rsidR="00EC6005" w:rsidRPr="002278A3">
        <w:t>Ca</w:t>
      </w:r>
      <w:r w:rsidR="00EC6005">
        <w:rPr>
          <w:vertAlign w:val="superscript"/>
        </w:rPr>
        <w:t>2</w:t>
      </w:r>
      <w:r w:rsidR="00EC6005" w:rsidRPr="002278A3">
        <w:rPr>
          <w:vertAlign w:val="superscript"/>
        </w:rPr>
        <w:t>+</w:t>
      </w:r>
      <w:r w:rsidR="00651214" w:rsidRPr="002278A3">
        <w:t xml:space="preserve"> permeable </w:t>
      </w:r>
      <w:r w:rsidR="002D49F5">
        <w:fldChar w:fldCharType="begin">
          <w:fldData xml:space="preserve">PEVuZE5vdGU+PENpdGU+PEF1dGhvcj5EZW1pZGNoaWs8L0F1dGhvcj48WWVhcj4yMDA3PC9ZZWFy
PjxSZWNOdW0+MjY2PC9SZWNOdW0+PERpc3BsYXlUZXh0PihEZW1pZGNoaWsgYW5kIE1hYXRodWlz
IDIwMDcpPC9EaXNwbGF5VGV4dD48cmVjb3JkPjxyZWMtbnVtYmVyPjI2NjwvcmVjLW51bWJlcj48
Zm9yZWlnbi1rZXlzPjxrZXkgYXBwPSJFTiIgZGItaWQ9InB3Mnhwc2Zyc3JkZjk0ZWV0YXI1MDB4
OXZkcmZzd3dhZTAwYSIgdGltZXN0YW1wPSIxNDc0NzEzNjg1Ij4yNjY8L2tleT48L2ZvcmVpZ24t
a2V5cz48cmVmLXR5cGUgbmFtZT0iSm91cm5hbCBBcnRpY2xlIj4xNzwvcmVmLXR5cGU+PGNvbnRy
aWJ1dG9ycz48YXV0aG9ycz48YXV0aG9yPkRlbWlkY2hpaywgVi48L2F1dGhvcj48YXV0aG9yPk1h
YXRodWlzLCBGLiBKLiBNLjwvYXV0aG9yPjwvYXV0aG9ycz48L2NvbnRyaWJ1dG9ycz48YXV0aC1h
ZGRyZXNzPlVuaXYgRXNzZXgsIERlcHQgQmlvbCwgQ29sY2hlc3RlciBDTzQgM1NRLCBFc3NleCwg
RW5nbGFuZCYjeEQ7VW5pdiBZb3JrLCBEZXB0IEJpb2wsIEFyZWEgOSwgWW9yayBZTzEwIDVERCwg
TiBZb3Jrc2hpcmUsIEVuZ2xhbmQ8L2F1dGgtYWRkcmVzcz48dGl0bGVzPjx0aXRsZT5QaHlzaW9s
b2dpY2FsIHJvbGVzIG9mIG5vbnNlbGVjdGl2ZSBjYXRpb24gY2hhbm5lbHMgaW4gcGxhbnRzOiBm
cm9tIHNhbHQgc3RyZXNzIHRvIHNpZ25hbGxpbmcgYW5kIGRldmVsb3BtZW50PC90aXRsZT48c2Vj
b25kYXJ5LXRpdGxlPk5ldyBQaHl0b2xvZ2lzdDwvc2Vjb25kYXJ5LXRpdGxlPjxhbHQtdGl0bGU+
TmV3IFBoeXRvbDwvYWx0LXRpdGxlPjwvdGl0bGVzPjxwZXJpb2RpY2FsPjxmdWxsLXRpdGxlPk5l
dyBQaHl0b2xvZ2lzdDwvZnVsbC10aXRsZT48YWJici0xPk5ldyBQaHl0b2w8L2FiYnItMT48L3Bl
cmlvZGljYWw+PGFsdC1wZXJpb2RpY2FsPjxmdWxsLXRpdGxlPk5ldyBQaHl0b2xvZ2lzdDwvZnVs
bC10aXRsZT48YWJici0xPk5ldyBQaHl0b2w8L2FiYnItMT48L2FsdC1wZXJpb2RpY2FsPjxwYWdl
cz4zODctNDA0PC9wYWdlcz48dm9sdW1lPjE3NTwvdm9sdW1lPjxudW1iZXI+MzwvbnVtYmVyPjxr
ZXl3b3Jkcz48a2V5d29yZD5jeXRvc29saWMgZnJlZSBjYWxjaXVtPC9rZXl3b3JkPjxrZXl3b3Jk
PmRldmVsb3BtZW50PC9rZXl3b3JkPjxrZXl3b3JkPm1pbmVyYWwgbnV0cml0aW9uPC9rZXl3b3Jk
PjxrZXl3b3JkPm5vbnNlbGVjdGl2ZSBjYXRpb24gY2hhbm5lbHMgKG5zY2NzKTwva2V5d29yZD48
a2V5d29yZD5wbGFudCBuZXVyb3RyYW5zbWl0dGVyIHJlY2VwdG9yczwva2V5d29yZD48a2V5d29y
ZD5yZWFjdGl2ZSBveHlnZW4gc3BlY2llczwva2V5d29yZD48a2V5d29yZD5zYWxpbml0eTwva2V5
d29yZD48a2V5d29yZD5zaWduYWxsaW5nPC9rZXl3b3JkPjxrZXl3b3JkPmFjdGl2YXRlZCBjYWxj
aXVtLWNoYW5uZWxzPC9rZXl3b3JkPjxrZXl3b3JkPmFyYWJpZG9wc2lzIGd1YXJkLWNlbGxzPC9r
ZXl3b3JkPjxrZXl3b3JkPmsrLXBlcm1lYWJsZSBjaGFubmVsczwva2V5d29yZD48a2V5d29yZD5w
bGFzbWEtbWVtYnJhbmUgY2EyKzwva2V5d29yZD48a2V5d29yZD5yZWNlcHRvci1saWtlIGdlbmU8
L2tleXdvcmQ+PGtleXdvcmQ+Z2F0ZWQgaW9uLWNoYW5uZWw8L2tleXdvcmQ+PGtleXdvcmQ+Z2x1
dGFtYXRlLXJlY2VwdG9yPC9rZXl3b3JkPjxrZXl3b3JkPnJvb3QtY2VsbHM8L2tleXdvcmQ+PGtl
eXdvcmQ+YWJzY2lzaWMtYWNpZDwva2V5d29yZD48a2V5d29yZD5jYTIrLXBlcm1lYWJsZSBjaGFu
bmVsczwva2V5d29yZD48L2tleXdvcmRzPjxkYXRlcz48eWVhcj4yMDA3PC95ZWFyPjwvZGF0ZXM+
PGlzYm4+MDAyOC02NDZ4PC9pc2JuPjxhY2Nlc3Npb24tbnVtPldPUzowMDAyNDg0NTExMDAwMDM8
L2FjY2Vzc2lvbi1udW0+PHVybHM+PHJlbGF0ZWQtdXJscz48dXJsPiZsdDtHbyB0byBJU0kmZ3Q7
Oi8vV09TOjAwMDI0ODQ1MTEwMDAwMzwvdXJsPjwvcmVsYXRlZC11cmxzPjwvdXJscz48ZWxlY3Ry
b25pYy1yZXNvdXJjZS1udW0+MTAuMTExMS9qLjE0NjktODEzNy4yMDA3LjAyMTI4Lng8L2VsZWN0
cm9uaWMtcmVzb3VyY2UtbnVtPjxsYW5ndWFnZT5FbmdsaXNoPC9sYW5ndWFnZT48L3JlY29yZD48
L0NpdGU+PC9FbmROb3RlPgB=
</w:fldData>
        </w:fldChar>
      </w:r>
      <w:r w:rsidR="002D49F5">
        <w:instrText xml:space="preserve"> ADDIN EN.CITE </w:instrText>
      </w:r>
      <w:r w:rsidR="002D49F5">
        <w:fldChar w:fldCharType="begin">
          <w:fldData xml:space="preserve">PEVuZE5vdGU+PENpdGU+PEF1dGhvcj5EZW1pZGNoaWs8L0F1dGhvcj48WWVhcj4yMDA3PC9ZZWFy
PjxSZWNOdW0+MjY2PC9SZWNOdW0+PERpc3BsYXlUZXh0PihEZW1pZGNoaWsgYW5kIE1hYXRodWlz
IDIwMDcpPC9EaXNwbGF5VGV4dD48cmVjb3JkPjxyZWMtbnVtYmVyPjI2NjwvcmVjLW51bWJlcj48
Zm9yZWlnbi1rZXlzPjxrZXkgYXBwPSJFTiIgZGItaWQ9InB3Mnhwc2Zyc3JkZjk0ZWV0YXI1MDB4
OXZkcmZzd3dhZTAwYSIgdGltZXN0YW1wPSIxNDc0NzEzNjg1Ij4yNjY8L2tleT48L2ZvcmVpZ24t
a2V5cz48cmVmLXR5cGUgbmFtZT0iSm91cm5hbCBBcnRpY2xlIj4xNzwvcmVmLXR5cGU+PGNvbnRy
aWJ1dG9ycz48YXV0aG9ycz48YXV0aG9yPkRlbWlkY2hpaywgVi48L2F1dGhvcj48YXV0aG9yPk1h
YXRodWlzLCBGLiBKLiBNLjwvYXV0aG9yPjwvYXV0aG9ycz48L2NvbnRyaWJ1dG9ycz48YXV0aC1h
ZGRyZXNzPlVuaXYgRXNzZXgsIERlcHQgQmlvbCwgQ29sY2hlc3RlciBDTzQgM1NRLCBFc3NleCwg
RW5nbGFuZCYjeEQ7VW5pdiBZb3JrLCBEZXB0IEJpb2wsIEFyZWEgOSwgWW9yayBZTzEwIDVERCwg
TiBZb3Jrc2hpcmUsIEVuZ2xhbmQ8L2F1dGgtYWRkcmVzcz48dGl0bGVzPjx0aXRsZT5QaHlzaW9s
b2dpY2FsIHJvbGVzIG9mIG5vbnNlbGVjdGl2ZSBjYXRpb24gY2hhbm5lbHMgaW4gcGxhbnRzOiBm
cm9tIHNhbHQgc3RyZXNzIHRvIHNpZ25hbGxpbmcgYW5kIGRldmVsb3BtZW50PC90aXRsZT48c2Vj
b25kYXJ5LXRpdGxlPk5ldyBQaHl0b2xvZ2lzdDwvc2Vjb25kYXJ5LXRpdGxlPjxhbHQtdGl0bGU+
TmV3IFBoeXRvbDwvYWx0LXRpdGxlPjwvdGl0bGVzPjxwZXJpb2RpY2FsPjxmdWxsLXRpdGxlPk5l
dyBQaHl0b2xvZ2lzdDwvZnVsbC10aXRsZT48YWJici0xPk5ldyBQaHl0b2w8L2FiYnItMT48L3Bl
cmlvZGljYWw+PGFsdC1wZXJpb2RpY2FsPjxmdWxsLXRpdGxlPk5ldyBQaHl0b2xvZ2lzdDwvZnVs
bC10aXRsZT48YWJici0xPk5ldyBQaHl0b2w8L2FiYnItMT48L2FsdC1wZXJpb2RpY2FsPjxwYWdl
cz4zODctNDA0PC9wYWdlcz48dm9sdW1lPjE3NTwvdm9sdW1lPjxudW1iZXI+MzwvbnVtYmVyPjxr
ZXl3b3Jkcz48a2V5d29yZD5jeXRvc29saWMgZnJlZSBjYWxjaXVtPC9rZXl3b3JkPjxrZXl3b3Jk
PmRldmVsb3BtZW50PC9rZXl3b3JkPjxrZXl3b3JkPm1pbmVyYWwgbnV0cml0aW9uPC9rZXl3b3Jk
PjxrZXl3b3JkPm5vbnNlbGVjdGl2ZSBjYXRpb24gY2hhbm5lbHMgKG5zY2NzKTwva2V5d29yZD48
a2V5d29yZD5wbGFudCBuZXVyb3RyYW5zbWl0dGVyIHJlY2VwdG9yczwva2V5d29yZD48a2V5d29y
ZD5yZWFjdGl2ZSBveHlnZW4gc3BlY2llczwva2V5d29yZD48a2V5d29yZD5zYWxpbml0eTwva2V5
d29yZD48a2V5d29yZD5zaWduYWxsaW5nPC9rZXl3b3JkPjxrZXl3b3JkPmFjdGl2YXRlZCBjYWxj
aXVtLWNoYW5uZWxzPC9rZXl3b3JkPjxrZXl3b3JkPmFyYWJpZG9wc2lzIGd1YXJkLWNlbGxzPC9r
ZXl3b3JkPjxrZXl3b3JkPmsrLXBlcm1lYWJsZSBjaGFubmVsczwva2V5d29yZD48a2V5d29yZD5w
bGFzbWEtbWVtYnJhbmUgY2EyKzwva2V5d29yZD48a2V5d29yZD5yZWNlcHRvci1saWtlIGdlbmU8
L2tleXdvcmQ+PGtleXdvcmQ+Z2F0ZWQgaW9uLWNoYW5uZWw8L2tleXdvcmQ+PGtleXdvcmQ+Z2x1
dGFtYXRlLXJlY2VwdG9yPC9rZXl3b3JkPjxrZXl3b3JkPnJvb3QtY2VsbHM8L2tleXdvcmQ+PGtl
eXdvcmQ+YWJzY2lzaWMtYWNpZDwva2V5d29yZD48a2V5d29yZD5jYTIrLXBlcm1lYWJsZSBjaGFu
bmVsczwva2V5d29yZD48L2tleXdvcmRzPjxkYXRlcz48eWVhcj4yMDA3PC95ZWFyPjwvZGF0ZXM+
PGlzYm4+MDAyOC02NDZ4PC9pc2JuPjxhY2Nlc3Npb24tbnVtPldPUzowMDAyNDg0NTExMDAwMDM8
L2FjY2Vzc2lvbi1udW0+PHVybHM+PHJlbGF0ZWQtdXJscz48dXJsPiZsdDtHbyB0byBJU0kmZ3Q7
Oi8vV09TOjAwMDI0ODQ1MTEwMDAwMzwvdXJsPjwvcmVsYXRlZC11cmxzPjwvdXJscz48ZWxlY3Ry
b25pYy1yZXNvdXJjZS1udW0+MTAuMTExMS9qLjE0NjktODEzNy4yMDA3LjAyMTI4Lng8L2VsZWN0
cm9uaWMtcmVzb3VyY2UtbnVtPjxsYW5ndWFnZT5FbmdsaXNoPC9sYW5ndWFnZT48L3JlY29yZD48
L0NpdGU+PC9FbmROb3RlPgB=
</w:fldData>
        </w:fldChar>
      </w:r>
      <w:r w:rsidR="002D49F5">
        <w:instrText xml:space="preserve"> ADDIN EN.CITE.DATA </w:instrText>
      </w:r>
      <w:r w:rsidR="002D49F5">
        <w:fldChar w:fldCharType="end"/>
      </w:r>
      <w:r w:rsidR="002D49F5">
        <w:fldChar w:fldCharType="separate"/>
      </w:r>
      <w:r w:rsidR="002D49F5">
        <w:rPr>
          <w:noProof/>
        </w:rPr>
        <w:t>(Demidchik and Maathuis 2007)</w:t>
      </w:r>
      <w:r w:rsidR="002D49F5">
        <w:fldChar w:fldCharType="end"/>
      </w:r>
      <w:r w:rsidR="006061A5" w:rsidRPr="002278A3">
        <w:t xml:space="preserve">, making them ideal vehicles to </w:t>
      </w:r>
      <w:r w:rsidR="006061A5" w:rsidRPr="002278A3">
        <w:lastRenderedPageBreak/>
        <w:t xml:space="preserve">translate cGMP signals into </w:t>
      </w:r>
      <w:r w:rsidR="00EC6005" w:rsidRPr="002278A3">
        <w:t>Ca</w:t>
      </w:r>
      <w:r w:rsidR="00EC6005">
        <w:rPr>
          <w:vertAlign w:val="superscript"/>
        </w:rPr>
        <w:t>2</w:t>
      </w:r>
      <w:r w:rsidR="00EC6005" w:rsidRPr="002278A3">
        <w:rPr>
          <w:vertAlign w:val="superscript"/>
        </w:rPr>
        <w:t>+</w:t>
      </w:r>
      <w:r w:rsidR="006061A5" w:rsidRPr="002278A3">
        <w:t xml:space="preserve"> signals. </w:t>
      </w:r>
      <w:r w:rsidR="005B0246" w:rsidRPr="002278A3">
        <w:t xml:space="preserve">In addition to CNGCs, many </w:t>
      </w:r>
      <w:r w:rsidRPr="002278A3">
        <w:t xml:space="preserve">Shaker-type </w:t>
      </w:r>
      <w:r w:rsidR="005B0246" w:rsidRPr="002278A3">
        <w:t xml:space="preserve">potassium </w:t>
      </w:r>
      <w:r w:rsidRPr="002278A3">
        <w:t xml:space="preserve">channels, and </w:t>
      </w:r>
      <w:r w:rsidR="005B0246" w:rsidRPr="002278A3">
        <w:t xml:space="preserve">a few </w:t>
      </w:r>
      <w:r w:rsidRPr="002278A3">
        <w:t>sodium-proton antiport mechanisms</w:t>
      </w:r>
      <w:r w:rsidR="005B0246" w:rsidRPr="002278A3">
        <w:t xml:space="preserve"> contain cyclic nucleotide domains that may be involved in protein regulation</w:t>
      </w:r>
      <w:r w:rsidRPr="002278A3">
        <w:t xml:space="preserve">. </w:t>
      </w:r>
    </w:p>
    <w:p w:rsidR="004B303B" w:rsidRPr="002278A3" w:rsidRDefault="004B303B" w:rsidP="00A60DDE">
      <w:pPr>
        <w:jc w:val="both"/>
        <w:rPr>
          <w:b/>
        </w:rPr>
      </w:pPr>
    </w:p>
    <w:p w:rsidR="006061A5" w:rsidRPr="002278A3" w:rsidRDefault="00A60DDE" w:rsidP="00A60DDE">
      <w:pPr>
        <w:jc w:val="both"/>
        <w:rPr>
          <w:b/>
        </w:rPr>
      </w:pPr>
      <w:r w:rsidRPr="002278A3">
        <w:rPr>
          <w:b/>
        </w:rPr>
        <w:t xml:space="preserve">The </w:t>
      </w:r>
      <w:r w:rsidR="00230027" w:rsidRPr="002278A3">
        <w:rPr>
          <w:b/>
        </w:rPr>
        <w:t xml:space="preserve">Role of cGMP in </w:t>
      </w:r>
      <w:r w:rsidRPr="002278A3">
        <w:rPr>
          <w:b/>
        </w:rPr>
        <w:t>B</w:t>
      </w:r>
      <w:r w:rsidR="00230027" w:rsidRPr="002278A3">
        <w:rPr>
          <w:b/>
        </w:rPr>
        <w:t xml:space="preserve">asic </w:t>
      </w:r>
      <w:r w:rsidRPr="002278A3">
        <w:rPr>
          <w:b/>
        </w:rPr>
        <w:t>P</w:t>
      </w:r>
      <w:r w:rsidR="00230027" w:rsidRPr="002278A3">
        <w:rPr>
          <w:b/>
        </w:rPr>
        <w:t xml:space="preserve">lant </w:t>
      </w:r>
      <w:r w:rsidRPr="002278A3">
        <w:rPr>
          <w:b/>
        </w:rPr>
        <w:t>F</w:t>
      </w:r>
      <w:r w:rsidR="00230027" w:rsidRPr="002278A3">
        <w:rPr>
          <w:b/>
        </w:rPr>
        <w:t>unctions</w:t>
      </w:r>
    </w:p>
    <w:p w:rsidR="001F2379" w:rsidRPr="002278A3" w:rsidRDefault="006061A5" w:rsidP="006061A5">
      <w:pPr>
        <w:jc w:val="both"/>
      </w:pPr>
      <w:r w:rsidRPr="002278A3">
        <w:t>Information about t</w:t>
      </w:r>
      <w:r w:rsidR="00684122" w:rsidRPr="002278A3">
        <w:t xml:space="preserve">he </w:t>
      </w:r>
      <w:r w:rsidRPr="002278A3">
        <w:t xml:space="preserve">exact nature of cGMP binding proteins would greatly facilitate the characterisation of physiological cGMP roles. </w:t>
      </w:r>
      <w:r w:rsidR="00A60DDE" w:rsidRPr="002278A3">
        <w:t xml:space="preserve">Although this is often unclear, cGMP has been shown to partake in many physiological processes. </w:t>
      </w:r>
      <w:r w:rsidRPr="002278A3">
        <w:t xml:space="preserve">One main area where cGMP has been implicated is stomatal functioning but unfortunately with often contradictory </w:t>
      </w:r>
      <w:r w:rsidR="00684122" w:rsidRPr="002278A3">
        <w:t>role</w:t>
      </w:r>
      <w:r w:rsidRPr="002278A3">
        <w:t>s</w:t>
      </w:r>
      <w:r w:rsidR="00684122" w:rsidRPr="002278A3">
        <w:t xml:space="preserve">. cGMP </w:t>
      </w:r>
      <w:r w:rsidRPr="002278A3">
        <w:t>was</w:t>
      </w:r>
      <w:r w:rsidR="00684122" w:rsidRPr="002278A3">
        <w:t xml:space="preserve"> previously </w:t>
      </w:r>
      <w:r w:rsidRPr="002278A3">
        <w:t xml:space="preserve">hypothesised to </w:t>
      </w:r>
      <w:r w:rsidR="00684122" w:rsidRPr="002278A3">
        <w:t xml:space="preserve">be involved </w:t>
      </w:r>
      <w:r w:rsidRPr="002278A3">
        <w:t xml:space="preserve">in </w:t>
      </w:r>
      <w:r w:rsidR="00684122" w:rsidRPr="002278A3">
        <w:t xml:space="preserve">stomatal opening </w:t>
      </w:r>
      <w:r w:rsidRPr="002278A3">
        <w:t xml:space="preserve">as a component of the response to </w:t>
      </w:r>
      <w:r w:rsidR="002D7F03" w:rsidRPr="002278A3">
        <w:t xml:space="preserve">natriuretic peptides </w:t>
      </w:r>
      <w:r w:rsidR="002D49F5">
        <w:fldChar w:fldCharType="begin">
          <w:fldData xml:space="preserve">PEVuZE5vdGU+PENpdGU+PEF1dGhvcj5QaGFybWF3YXRpPC9BdXRob3I+PFllYXI+MTk5ODwvWWVh
cj48UmVjTnVtPjI2ODwvUmVjTnVtPjxEaXNwbGF5VGV4dD4oUGhhcm1hd2F0aTxzdHlsZSBmYWNl
PSJpdGFsaWMiPiBldCBhbC48L3N0eWxlPiAxOTk4OyBQaGFybWF3YXRpPHN0eWxlIGZhY2U9Iml0
YWxpYyI+IGV0IGFsLjwvc3R5bGU+IDIwMDEpPC9EaXNwbGF5VGV4dD48cmVjb3JkPjxyZWMtbnVt
YmVyPjI2ODwvcmVjLW51bWJlcj48Zm9yZWlnbi1rZXlzPjxrZXkgYXBwPSJFTiIgZGItaWQ9InB3
Mnhwc2Zyc3JkZjk0ZWV0YXI1MDB4OXZkcmZzd3dhZTAwYSIgdGltZXN0YW1wPSIxNDc0NzE0Mjk5
Ij4yNjg8L2tleT48L2ZvcmVpZ24ta2V5cz48cmVmLXR5cGUgbmFtZT0iSm91cm5hbCBBcnRpY2xl
Ij4xNzwvcmVmLXR5cGU+PGNvbnRyaWJ1dG9ycz48YXV0aG9ycz48YXV0aG9yPlBoYXJtYXdhdGks
IE0uPC9hdXRob3I+PGF1dGhvcj5CaWxsaW5ndG9uLCBULjwvYXV0aG9yPjxhdXRob3I+R2Vocmlu
ZywgQy4gQS48L2F1dGhvcj48L2F1dGhvcnM+PC9jb250cmlidXRvcnM+PGF1dGgtYWRkcmVzcz5E
ZWFraW4gVW5pdiwgU2NoIEJpb2wgJmFtcDsgQ2hlbSBTY2ksIEdlZWxvbmcsIFZpYyAzMjE3LCBB
dXN0cmFsaWE8L2F1dGgtYWRkcmVzcz48dGl0bGVzPjx0aXRsZT5TdG9tYXRhbCBndWFyZCBjZWxs
IHJlc3BvbnNlcyB0byBraW5ldGluIGFuZCBuYXRyaXVyZXRpYyBwZXB0aWRlcyBhcmUgY0dNUC1k
ZXBlbmRlbnQ8L3RpdGxlPjxzZWNvbmRhcnktdGl0bGU+Q2VsbHVsYXIgYW5kIE1vbGVjdWxhciBM
aWZlIFNjaWVuY2VzPC9zZWNvbmRhcnktdGl0bGU+PGFsdC10aXRsZT5DZWxsIE1vbCBMaWZlIFNj
aTwvYWx0LXRpdGxlPjwvdGl0bGVzPjxwZXJpb2RpY2FsPjxmdWxsLXRpdGxlPkNlbGx1bGFyIGFu
ZCBNb2xlY3VsYXIgTGlmZSBTY2llbmNlczwvZnVsbC10aXRsZT48YWJici0xPkNlbGwgTW9sIExp
ZmUgU2NpPC9hYmJyLTE+PC9wZXJpb2RpY2FsPjxhbHQtcGVyaW9kaWNhbD48ZnVsbC10aXRsZT5D
ZWxsdWxhciBhbmQgTW9sZWN1bGFyIExpZmUgU2NpZW5jZXM8L2Z1bGwtdGl0bGU+PGFiYnItMT5D
ZWxsIE1vbCBMaWZlIFNjaTwvYWJici0xPjwvYWx0LXBlcmlvZGljYWw+PHBhZ2VzPjI3Mi0yNzY8
L3BhZ2VzPjx2b2x1bWU+NTQ8L3ZvbHVtZT48bnVtYmVyPjM8L251bWJlcj48a2V5d29yZHM+PGtl
eXdvcmQ+bmF0cml1cmV0aWMgcGVwdGlkZTwva2V5d29yZD48a2V5d29yZD5raW5ldGluPC9rZXl3
b3JkPjxrZXl3b3JkPmFic2Npc2ljIGFjaWQ8L2tleXdvcmQ+PGtleXdvcmQ+Y2dtcDwva2V5d29y
ZD48a2V5d29yZD5zdG9tYXRhPC9rZXl3b3JkPjxrZXl3b3JkPmd1YXJkIGNlbGxzPC9rZXl3b3Jk
PjxrZXl3b3JkPm5pdHJpYy1veGlkZTwva2V5d29yZD48a2V5d29yZD5wbGFudHM8L2tleXdvcmQ+
PC9rZXl3b3Jkcz48ZGF0ZXM+PHllYXI+MTk5ODwveWVhcj48cHViLWRhdGVzPjxkYXRlPk1hcjwv
ZGF0ZT48L3B1Yi1kYXRlcz48L2RhdGVzPjxpc2JuPjE0MjAtNjgyeDwvaXNibj48YWNjZXNzaW9u
LW51bT5XT1M6MDAwMDczMTA2NDAwMDA1PC9hY2Nlc3Npb24tbnVtPjx1cmxzPjxyZWxhdGVkLXVy
bHM+PHVybD4mbHQ7R28gdG8gSVNJJmd0OzovL1dPUzowMDAwNzMxMDY0MDAwMDU8L3VybD48L3Jl
bGF0ZWQtdXJscz48L3VybHM+PGVsZWN0cm9uaWMtcmVzb3VyY2UtbnVtPkRPSSAxMC4xMDA3L3Mw
MDAxODAwNTAxNDk8L2VsZWN0cm9uaWMtcmVzb3VyY2UtbnVtPjxsYW5ndWFnZT5FbmdsaXNoPC9s
YW5ndWFnZT48L3JlY29yZD48L0NpdGU+PENpdGU+PEF1dGhvcj5QaGFybWF3YXRpPC9BdXRob3I+
PFllYXI+MjAwMTwvWWVhcj48UmVjTnVtPjI2OTwvUmVjTnVtPjxyZWNvcmQ+PHJlYy1udW1iZXI+
MjY5PC9yZWMtbnVtYmVyPjxmb3JlaWduLWtleXM+PGtleSBhcHA9IkVOIiBkYi1pZD0icHcyeHBz
ZnJzcmRmOTRlZXRhcjUwMHg5dmRyZnN3d2FlMDBhIiB0aW1lc3RhbXA9IjE0NzQ3MTQzNDQiPjI2
OTwva2V5PjwvZm9yZWlnbi1rZXlzPjxyZWYtdHlwZSBuYW1lPSJKb3VybmFsIEFydGljbGUiPjE3
PC9yZWYtdHlwZT48Y29udHJpYnV0b3JzPjxhdXRob3JzPjxhdXRob3I+UGhhcm1hd2F0aSwgTS48
L2F1dGhvcj48YXV0aG9yPk1hcnlhbmksIE0uIE0uPC9hdXRob3I+PGF1dGhvcj5OaWtvbGFrb3Bv
dWxvcywgVC48L2F1dGhvcj48YXV0aG9yPkdlaHJpbmcsIEMuIEEuPC9hdXRob3I+PGF1dGhvcj5J
cnZpbmcsIEguIFIuPC9hdXRob3I+PC9hdXRob3JzPjwvY29udHJpYnV0b3JzPjxhdXRoLWFkZHJl
c3M+VW5pdiBNZWxib3VybmUsIFZpY3RvcmlhbiBDb2xsIFBoYXJtLCBEZXB0IFBoYXJtYWNldXQg
QmlvbCAmYW1wOyBQaGFybWFjb2wsIFBhcmt2aWxsZSwgVmljIDMwNTIsIEF1c3RyYWxpYSYjeEQ7
RGVha2luIFVuaXYsIFNjaCBCaW9sICZhbXA7IENoZW0gU2NpLCBHZWVsb25nLCBWaWMgMzIxNywg
QXVzdHJhbGlhJiN4RDtVZGF5YW5hIFVuaXYsIEZhYyBNYXRoICZhbXA7IFNjaSwgRGVwdCBCaW9s
LCBEZW5wYXNhciwgQmFsaSwgSW5kb25lc2lhPC9hdXRoLWFkZHJlc3M+PHRpdGxlcz48dGl0bGU+
Q3ljbGljIEdNUCBtb2R1bGF0ZXMgc3RvbWF0YWwgb3BlbmluZyBpbmR1Y2VkIGJ5IG5hdHJpdXJl
dGljIHBlcHRpZGVzIGFuZCBpbW11bm9yZWFjdGl2ZSBhbmFsb2d1ZXM8L3RpdGxlPjxzZWNvbmRh
cnktdGl0bGU+UGxhbnQgUGh5c2lvbG9neSBhbmQgQmlvY2hlbWlzdHJ5PC9zZWNvbmRhcnktdGl0
bGU+PGFsdC10aXRsZT5QbGFudCBQaHlzaW9sIEJpb2NoPC9hbHQtdGl0bGU+PC90aXRsZXM+PHBl
cmlvZGljYWw+PGZ1bGwtdGl0bGU+UGxhbnQgUGh5c2lvbG9neSBhbmQgQmlvY2hlbWlzdHJ5PC9m
dWxsLXRpdGxlPjxhYmJyLTE+UGxhbnQgUGh5c2lvbCBCaW9jaDwvYWJici0xPjwvcGVyaW9kaWNh
bD48YWx0LXBlcmlvZGljYWw+PGZ1bGwtdGl0bGU+UGxhbnQgUGh5c2lvbG9neSBhbmQgQmlvY2hl
bWlzdHJ5PC9mdWxsLXRpdGxlPjxhYmJyLTE+UGxhbnQgUGh5c2lvbCBCaW9jaDwvYWJici0xPjwv
YWx0LXBlcmlvZGljYWw+PHBhZ2VzPjM4NS0zOTQ8L3BhZ2VzPjx2b2x1bWU+Mzk8L3ZvbHVtZT48
bnVtYmVyPjU8L251bWJlcj48a2V5d29yZHM+PGtleXdvcmQ+YXRyaWFsIG5hdHJpdXJldGljIHBl
cHRpZGU8L2tleXdvcmQ+PGtleXdvcmQ+Y2dtcDwva2V5d29yZD48a2V5d29yZD5ndWFyZCBjZWxs
czwva2V5d29yZD48a2V5d29yZD5pbnRyYWNlbGx1bGFyIGNhMis8L2tleXdvcmQ+PGtleXdvcmQ+
cGxhbnQgbmF0cml1cmV0aWMgcGVwdGlkZXM8L2tleXdvcmQ+PGtleXdvcmQ+cGxhbnQgbmF0cml1
cmV0aWMgcGVwdGlkZSBpbW11bm9hbmFsb2d1ZXM8L2tleXdvcmQ+PGtleXdvcmQ+bWVtYnJhbmUg
aCstYXRwYXNlPC9rZXl3b3JkPjxrZXl3b3JkPnZpY2lhLWZhYmEgbDwva2V5d29yZD48a2V5d29y
ZD5ndWFyZC1jZWxsIHByb3RvcGxhc3RzPC9rZXl3b3JkPjxrZXl3b3JkPmNvbW1lbGluYS1jb21t
dW5pcyBsPC9rZXl3b3JkPjxrZXl3b3JkPnBsYXNtYS1tZW1icmFuZTwva2V5d29yZD48a2V5d29y
ZD4ybmQgbWVzc2VuZ2Vyczwva2V5d29yZD48a2V5d29yZD5hYnNjaXNpYy1hY2lkPC9rZXl3b3Jk
PjxrZXl3b3JkPmxlYWYgdGlzc3VlPC9rZXl3b3JkPjxrZXl3b3JkPmFkcC1yaWJvc2U8L2tleXdv
cmQ+PGtleXdvcmQ+Ymx1ZS1saWdodDwva2V5d29yZD48L2tleXdvcmRzPjxkYXRlcz48eWVhcj4y
MDAxPC95ZWFyPjxwdWItZGF0ZXM+PGRhdGU+TWF5PC9kYXRlPjwvcHViLWRhdGVzPjwvZGF0ZXM+
PGlzYm4+MDk4MS05NDI4PC9pc2JuPjxhY2Nlc3Npb24tbnVtPldPUzowMDAxNjkxNjg5MDAwMDU8
L2FjY2Vzc2lvbi1udW0+PHVybHM+PHJlbGF0ZWQtdXJscz48dXJsPiZsdDtHbyB0byBJU0kmZ3Q7
Oi8vV09TOjAwMDE2OTE2ODkwMDAwNTwvdXJsPjwvcmVsYXRlZC11cmxzPjwvdXJscz48ZWxlY3Ry
b25pYy1yZXNvdXJjZS1udW0+RG9pIDEwLjEwMTYvUzA5ODEtOTQyOCgwMSkwMTI1Mi05PC9lbGVj
dHJvbmljLXJlc291cmNlLW51bT48bGFuZ3VhZ2U+RW5nbGlzaDwvbGFuZ3VhZ2U+PC9yZWNvcmQ+
PC9DaXRlPjwvRW5kTm90ZT5=
</w:fldData>
        </w:fldChar>
      </w:r>
      <w:r w:rsidR="002D49F5">
        <w:instrText xml:space="preserve"> ADDIN EN.CITE </w:instrText>
      </w:r>
      <w:r w:rsidR="002D49F5">
        <w:fldChar w:fldCharType="begin">
          <w:fldData xml:space="preserve">PEVuZE5vdGU+PENpdGU+PEF1dGhvcj5QaGFybWF3YXRpPC9BdXRob3I+PFllYXI+MTk5ODwvWWVh
cj48UmVjTnVtPjI2ODwvUmVjTnVtPjxEaXNwbGF5VGV4dD4oUGhhcm1hd2F0aTxzdHlsZSBmYWNl
PSJpdGFsaWMiPiBldCBhbC48L3N0eWxlPiAxOTk4OyBQaGFybWF3YXRpPHN0eWxlIGZhY2U9Iml0
YWxpYyI+IGV0IGFsLjwvc3R5bGU+IDIwMDEpPC9EaXNwbGF5VGV4dD48cmVjb3JkPjxyZWMtbnVt
YmVyPjI2ODwvcmVjLW51bWJlcj48Zm9yZWlnbi1rZXlzPjxrZXkgYXBwPSJFTiIgZGItaWQ9InB3
Mnhwc2Zyc3JkZjk0ZWV0YXI1MDB4OXZkcmZzd3dhZTAwYSIgdGltZXN0YW1wPSIxNDc0NzE0Mjk5
Ij4yNjg8L2tleT48L2ZvcmVpZ24ta2V5cz48cmVmLXR5cGUgbmFtZT0iSm91cm5hbCBBcnRpY2xl
Ij4xNzwvcmVmLXR5cGU+PGNvbnRyaWJ1dG9ycz48YXV0aG9ycz48YXV0aG9yPlBoYXJtYXdhdGks
IE0uPC9hdXRob3I+PGF1dGhvcj5CaWxsaW5ndG9uLCBULjwvYXV0aG9yPjxhdXRob3I+R2Vocmlu
ZywgQy4gQS48L2F1dGhvcj48L2F1dGhvcnM+PC9jb250cmlidXRvcnM+PGF1dGgtYWRkcmVzcz5E
ZWFraW4gVW5pdiwgU2NoIEJpb2wgJmFtcDsgQ2hlbSBTY2ksIEdlZWxvbmcsIFZpYyAzMjE3LCBB
dXN0cmFsaWE8L2F1dGgtYWRkcmVzcz48dGl0bGVzPjx0aXRsZT5TdG9tYXRhbCBndWFyZCBjZWxs
IHJlc3BvbnNlcyB0byBraW5ldGluIGFuZCBuYXRyaXVyZXRpYyBwZXB0aWRlcyBhcmUgY0dNUC1k
ZXBlbmRlbnQ8L3RpdGxlPjxzZWNvbmRhcnktdGl0bGU+Q2VsbHVsYXIgYW5kIE1vbGVjdWxhciBM
aWZlIFNjaWVuY2VzPC9zZWNvbmRhcnktdGl0bGU+PGFsdC10aXRsZT5DZWxsIE1vbCBMaWZlIFNj
aTwvYWx0LXRpdGxlPjwvdGl0bGVzPjxwZXJpb2RpY2FsPjxmdWxsLXRpdGxlPkNlbGx1bGFyIGFu
ZCBNb2xlY3VsYXIgTGlmZSBTY2llbmNlczwvZnVsbC10aXRsZT48YWJici0xPkNlbGwgTW9sIExp
ZmUgU2NpPC9hYmJyLTE+PC9wZXJpb2RpY2FsPjxhbHQtcGVyaW9kaWNhbD48ZnVsbC10aXRsZT5D
ZWxsdWxhciBhbmQgTW9sZWN1bGFyIExpZmUgU2NpZW5jZXM8L2Z1bGwtdGl0bGU+PGFiYnItMT5D
ZWxsIE1vbCBMaWZlIFNjaTwvYWJici0xPjwvYWx0LXBlcmlvZGljYWw+PHBhZ2VzPjI3Mi0yNzY8
L3BhZ2VzPjx2b2x1bWU+NTQ8L3ZvbHVtZT48bnVtYmVyPjM8L251bWJlcj48a2V5d29yZHM+PGtl
eXdvcmQ+bmF0cml1cmV0aWMgcGVwdGlkZTwva2V5d29yZD48a2V5d29yZD5raW5ldGluPC9rZXl3
b3JkPjxrZXl3b3JkPmFic2Npc2ljIGFjaWQ8L2tleXdvcmQ+PGtleXdvcmQ+Y2dtcDwva2V5d29y
ZD48a2V5d29yZD5zdG9tYXRhPC9rZXl3b3JkPjxrZXl3b3JkPmd1YXJkIGNlbGxzPC9rZXl3b3Jk
PjxrZXl3b3JkPm5pdHJpYy1veGlkZTwva2V5d29yZD48a2V5d29yZD5wbGFudHM8L2tleXdvcmQ+
PC9rZXl3b3Jkcz48ZGF0ZXM+PHllYXI+MTk5ODwveWVhcj48cHViLWRhdGVzPjxkYXRlPk1hcjwv
ZGF0ZT48L3B1Yi1kYXRlcz48L2RhdGVzPjxpc2JuPjE0MjAtNjgyeDwvaXNibj48YWNjZXNzaW9u
LW51bT5XT1M6MDAwMDczMTA2NDAwMDA1PC9hY2Nlc3Npb24tbnVtPjx1cmxzPjxyZWxhdGVkLXVy
bHM+PHVybD4mbHQ7R28gdG8gSVNJJmd0OzovL1dPUzowMDAwNzMxMDY0MDAwMDU8L3VybD48L3Jl
bGF0ZWQtdXJscz48L3VybHM+PGVsZWN0cm9uaWMtcmVzb3VyY2UtbnVtPkRPSSAxMC4xMDA3L3Mw
MDAxODAwNTAxNDk8L2VsZWN0cm9uaWMtcmVzb3VyY2UtbnVtPjxsYW5ndWFnZT5FbmdsaXNoPC9s
YW5ndWFnZT48L3JlY29yZD48L0NpdGU+PENpdGU+PEF1dGhvcj5QaGFybWF3YXRpPC9BdXRob3I+
PFllYXI+MjAwMTwvWWVhcj48UmVjTnVtPjI2OTwvUmVjTnVtPjxyZWNvcmQ+PHJlYy1udW1iZXI+
MjY5PC9yZWMtbnVtYmVyPjxmb3JlaWduLWtleXM+PGtleSBhcHA9IkVOIiBkYi1pZD0icHcyeHBz
ZnJzcmRmOTRlZXRhcjUwMHg5dmRyZnN3d2FlMDBhIiB0aW1lc3RhbXA9IjE0NzQ3MTQzNDQiPjI2
OTwva2V5PjwvZm9yZWlnbi1rZXlzPjxyZWYtdHlwZSBuYW1lPSJKb3VybmFsIEFydGljbGUiPjE3
PC9yZWYtdHlwZT48Y29udHJpYnV0b3JzPjxhdXRob3JzPjxhdXRob3I+UGhhcm1hd2F0aSwgTS48
L2F1dGhvcj48YXV0aG9yPk1hcnlhbmksIE0uIE0uPC9hdXRob3I+PGF1dGhvcj5OaWtvbGFrb3Bv
dWxvcywgVC48L2F1dGhvcj48YXV0aG9yPkdlaHJpbmcsIEMuIEEuPC9hdXRob3I+PGF1dGhvcj5J
cnZpbmcsIEguIFIuPC9hdXRob3I+PC9hdXRob3JzPjwvY29udHJpYnV0b3JzPjxhdXRoLWFkZHJl
c3M+VW5pdiBNZWxib3VybmUsIFZpY3RvcmlhbiBDb2xsIFBoYXJtLCBEZXB0IFBoYXJtYWNldXQg
QmlvbCAmYW1wOyBQaGFybWFjb2wsIFBhcmt2aWxsZSwgVmljIDMwNTIsIEF1c3RyYWxpYSYjeEQ7
RGVha2luIFVuaXYsIFNjaCBCaW9sICZhbXA7IENoZW0gU2NpLCBHZWVsb25nLCBWaWMgMzIxNywg
QXVzdHJhbGlhJiN4RDtVZGF5YW5hIFVuaXYsIEZhYyBNYXRoICZhbXA7IFNjaSwgRGVwdCBCaW9s
LCBEZW5wYXNhciwgQmFsaSwgSW5kb25lc2lhPC9hdXRoLWFkZHJlc3M+PHRpdGxlcz48dGl0bGU+
Q3ljbGljIEdNUCBtb2R1bGF0ZXMgc3RvbWF0YWwgb3BlbmluZyBpbmR1Y2VkIGJ5IG5hdHJpdXJl
dGljIHBlcHRpZGVzIGFuZCBpbW11bm9yZWFjdGl2ZSBhbmFsb2d1ZXM8L3RpdGxlPjxzZWNvbmRh
cnktdGl0bGU+UGxhbnQgUGh5c2lvbG9neSBhbmQgQmlvY2hlbWlzdHJ5PC9zZWNvbmRhcnktdGl0
bGU+PGFsdC10aXRsZT5QbGFudCBQaHlzaW9sIEJpb2NoPC9hbHQtdGl0bGU+PC90aXRsZXM+PHBl
cmlvZGljYWw+PGZ1bGwtdGl0bGU+UGxhbnQgUGh5c2lvbG9neSBhbmQgQmlvY2hlbWlzdHJ5PC9m
dWxsLXRpdGxlPjxhYmJyLTE+UGxhbnQgUGh5c2lvbCBCaW9jaDwvYWJici0xPjwvcGVyaW9kaWNh
bD48YWx0LXBlcmlvZGljYWw+PGZ1bGwtdGl0bGU+UGxhbnQgUGh5c2lvbG9neSBhbmQgQmlvY2hl
bWlzdHJ5PC9mdWxsLXRpdGxlPjxhYmJyLTE+UGxhbnQgUGh5c2lvbCBCaW9jaDwvYWJici0xPjwv
YWx0LXBlcmlvZGljYWw+PHBhZ2VzPjM4NS0zOTQ8L3BhZ2VzPjx2b2x1bWU+Mzk8L3ZvbHVtZT48
bnVtYmVyPjU8L251bWJlcj48a2V5d29yZHM+PGtleXdvcmQ+YXRyaWFsIG5hdHJpdXJldGljIHBl
cHRpZGU8L2tleXdvcmQ+PGtleXdvcmQ+Y2dtcDwva2V5d29yZD48a2V5d29yZD5ndWFyZCBjZWxs
czwva2V5d29yZD48a2V5d29yZD5pbnRyYWNlbGx1bGFyIGNhMis8L2tleXdvcmQ+PGtleXdvcmQ+
cGxhbnQgbmF0cml1cmV0aWMgcGVwdGlkZXM8L2tleXdvcmQ+PGtleXdvcmQ+cGxhbnQgbmF0cml1
cmV0aWMgcGVwdGlkZSBpbW11bm9hbmFsb2d1ZXM8L2tleXdvcmQ+PGtleXdvcmQ+bWVtYnJhbmUg
aCstYXRwYXNlPC9rZXl3b3JkPjxrZXl3b3JkPnZpY2lhLWZhYmEgbDwva2V5d29yZD48a2V5d29y
ZD5ndWFyZC1jZWxsIHByb3RvcGxhc3RzPC9rZXl3b3JkPjxrZXl3b3JkPmNvbW1lbGluYS1jb21t
dW5pcyBsPC9rZXl3b3JkPjxrZXl3b3JkPnBsYXNtYS1tZW1icmFuZTwva2V5d29yZD48a2V5d29y
ZD4ybmQgbWVzc2VuZ2Vyczwva2V5d29yZD48a2V5d29yZD5hYnNjaXNpYy1hY2lkPC9rZXl3b3Jk
PjxrZXl3b3JkPmxlYWYgdGlzc3VlPC9rZXl3b3JkPjxrZXl3b3JkPmFkcC1yaWJvc2U8L2tleXdv
cmQ+PGtleXdvcmQ+Ymx1ZS1saWdodDwva2V5d29yZD48L2tleXdvcmRzPjxkYXRlcz48eWVhcj4y
MDAxPC95ZWFyPjxwdWItZGF0ZXM+PGRhdGU+TWF5PC9kYXRlPjwvcHViLWRhdGVzPjwvZGF0ZXM+
PGlzYm4+MDk4MS05NDI4PC9pc2JuPjxhY2Nlc3Npb24tbnVtPldPUzowMDAxNjkxNjg5MDAwMDU8
L2FjY2Vzc2lvbi1udW0+PHVybHM+PHJlbGF0ZWQtdXJscz48dXJsPiZsdDtHbyB0byBJU0kmZ3Q7
Oi8vV09TOjAwMDE2OTE2ODkwMDAwNTwvdXJsPjwvcmVsYXRlZC11cmxzPjwvdXJscz48ZWxlY3Ry
b25pYy1yZXNvdXJjZS1udW0+RG9pIDEwLjEwMTYvUzA5ODEtOTQyOCgwMSkwMTI1Mi05PC9lbGVj
dHJvbmljLXJlc291cmNlLW51bT48bGFuZ3VhZ2U+RW5nbGlzaDwvbGFuZ3VhZ2U+PC9yZWNvcmQ+
PC9DaXRlPjwvRW5kTm90ZT5=
</w:fldData>
        </w:fldChar>
      </w:r>
      <w:r w:rsidR="002D49F5">
        <w:instrText xml:space="preserve"> ADDIN EN.CITE.DATA </w:instrText>
      </w:r>
      <w:r w:rsidR="002D49F5">
        <w:fldChar w:fldCharType="end"/>
      </w:r>
      <w:r w:rsidR="002D49F5">
        <w:fldChar w:fldCharType="separate"/>
      </w:r>
      <w:r w:rsidR="002D49F5">
        <w:rPr>
          <w:noProof/>
        </w:rPr>
        <w:t>(Pharmawati</w:t>
      </w:r>
      <w:r w:rsidR="002D49F5" w:rsidRPr="002D49F5">
        <w:rPr>
          <w:i/>
          <w:noProof/>
        </w:rPr>
        <w:t xml:space="preserve"> et al.</w:t>
      </w:r>
      <w:r w:rsidR="002D49F5">
        <w:rPr>
          <w:noProof/>
        </w:rPr>
        <w:t xml:space="preserve"> 1998; Pharmawati</w:t>
      </w:r>
      <w:r w:rsidR="002D49F5" w:rsidRPr="002D49F5">
        <w:rPr>
          <w:i/>
          <w:noProof/>
        </w:rPr>
        <w:t xml:space="preserve"> et al.</w:t>
      </w:r>
      <w:r w:rsidR="002D49F5">
        <w:rPr>
          <w:noProof/>
        </w:rPr>
        <w:t xml:space="preserve"> 2001)</w:t>
      </w:r>
      <w:r w:rsidR="002D49F5">
        <w:fldChar w:fldCharType="end"/>
      </w:r>
      <w:r w:rsidR="002D7F03" w:rsidRPr="002278A3">
        <w:t xml:space="preserve"> </w:t>
      </w:r>
      <w:r w:rsidR="00684122" w:rsidRPr="002278A3">
        <w:t xml:space="preserve">or </w:t>
      </w:r>
      <w:r w:rsidR="001F2379" w:rsidRPr="002278A3">
        <w:t>to</w:t>
      </w:r>
      <w:r w:rsidR="002D7F03" w:rsidRPr="002278A3">
        <w:t xml:space="preserve"> auxins </w:t>
      </w:r>
      <w:r w:rsidR="002D49F5">
        <w:fldChar w:fldCharType="begin">
          <w:fldData xml:space="preserve">PEVuZE5vdGU+PENpdGU+PEF1dGhvcj5Db3Vzc29uPC9BdXRob3I+PFllYXI+MjAwMzwvWWVhcj48
UmVjTnVtPjIxPC9SZWNOdW0+PERpc3BsYXlUZXh0PihDb3Vzc29uIDIwMDMpPC9EaXNwbGF5VGV4
dD48cmVjb3JkPjxyZWMtbnVtYmVyPjIxPC9yZWMtbnVtYmVyPjxmb3JlaWduLWtleXM+PGtleSBh
cHA9IkVOIiBkYi1pZD0icHcyeHBzZnJzcmRmOTRlZXRhcjUwMHg5dmRyZnN3d2FlMDBhIiB0aW1l
c3RhbXA9IjE0NzQ3MDY1MTciPjIxPC9rZXk+PC9mb3JlaWduLWtleXM+PHJlZi10eXBlIG5hbWU9
IkpvdXJuYWwgQXJ0aWNsZSI+MTc8L3JlZi10eXBlPjxjb250cmlidXRvcnM+PGF1dGhvcnM+PGF1
dGhvcj5Db3Vzc29uLCBBLjwvYXV0aG9yPjwvYXV0aG9ycz48L2NvbnRyaWJ1dG9ycz48YXV0aC1h
ZGRyZXNzPkNFQSBDYWRhcmNoZSwgTGFiIEVjaGFuZ2VzIE1lbWJyYWluYWlyZXMgJmFtcDsgU2ln
bmFsaXNhdCwgRFNWIERFVk0sIFVNUiAxNjMgQ05SUyBDRUEsIEYtMTMxMDggU3QgUGF1bCBMZXMg
RHVyYW5jZSwgRnJhbmNlPC9hdXRoLWFkZHJlc3M+PHRpdGxlcz48dGl0bGU+PHN0eWxlIGZhY2U9
Im5vcm1hbCIgZm9udD0iZGVmYXVsdCIgc2l6ZT0iMTAwJSI+UGhhcm1hY29sb2dpY2FsIGV2aWRl
bmNlIGZvciBhIHBvc2l0aXZlIGluZmx1ZW5jZSBvZiB0aGUgY3ljbGljIEdNUC1pbmRlcGVuZGVu
dCB0cmFuc2R1Y3Rpb24gb24gdGhlIGN5Y2xpYyBHTVAtbWVkaWF0ZWQgQ2E8L3N0eWxlPjxzdHls
ZSBmYWNlPSJzdXBlcnNjcmlwdCIgZm9udD0iZGVmYXVsdCIgc2l6ZT0iMTAwJSI+Mis8L3N0eWxl
PjxzdHlsZSBmYWNlPSJub3JtYWwiIGZvbnQ9ImRlZmF1bHQiIHNpemU9IjEwMCUiPi1kZXBlbmRl
bnQgcGF0aHdheSB3aXRoaW4gPC9zdHlsZT48c3R5bGUgZmFjZT0iaXRhbGljIiBmb250PSJkZWZh
dWx0IiBzaXplPSIxMDAlIj5BcmFiaWRvcHNpcyA8L3N0eWxlPjxzdHlsZSBmYWNlPSJub3JtYWwi
IGZvbnQ9ImRlZmF1bHQiIHNpemU9IjEwMCUiPnN0b21hdGFsIG9wZW5pbmcgaW4gcmVzcG9uc2Ug
dG8gYXV4aW48L3N0eWxlPjwvdGl0bGU+PHNlY29uZGFyeS10aXRsZT5QbGFudCBTY2llbmNlPC9z
ZWNvbmRhcnktdGl0bGU+PGFsdC10aXRsZT5QbGFudCBTY2k8L2FsdC10aXRsZT48L3RpdGxlcz48
cGVyaW9kaWNhbD48ZnVsbC10aXRsZT5QbGFudCBTY2llbmNlPC9mdWxsLXRpdGxlPjxhYmJyLTE+
UGxhbnQgU2NpPC9hYmJyLTE+PC9wZXJpb2RpY2FsPjxhbHQtcGVyaW9kaWNhbD48ZnVsbC10aXRs
ZT5QbGFudCBTY2llbmNlPC9mdWxsLXRpdGxlPjxhYmJyLTE+UGxhbnQgU2NpPC9hYmJyLTE+PC9h
bHQtcGVyaW9kaWNhbD48cGFnZXM+NzU5LTc2NzwvcGFnZXM+PHZvbHVtZT4xNjQ8L3ZvbHVtZT48
bnVtYmVyPjU8L251bWJlcj48a2V5d29yZHM+PGtleXdvcmQ+YXJhYmlkb3BzaXM8L2tleXdvcmQ+
PGtleXdvcmQ+YXV4aW4taW5kdWNlZCBzdG9tYXRhbCBvcGVuaW5nPC9rZXl3b3JkPjxrZXl3b3Jk
PmNhMisgYnVmZmVyPC9rZXl3b3JkPjxrZXl3b3JkPmN5Y2xpYyBnbXA8L2tleXdvcmQ+PGtleXdv
cmQ+Zy1wcm90ZWluIHJlZ3VsYXRpb248L2tleXdvcmQ+PGtleXdvcmQ+Z3Jvd3RoIHRlbXBlcmF0
dXJlPC9rZXl3b3JkPjxrZXl3b3JkPmd1YXJkLWNlbGxzPC9rZXl3b3JkPjxrZXl3b3JkPmFkcC1y
aWJvc2U8L2tleXdvcmQ+PGtleXdvcmQ+YWJzY2lzaWMtYWNpZDwva2V5d29yZD48a2V5d29yZD5u
aXRyaWMtb3hpZGU8L2tleXdvcmQ+PGtleXdvcmQ+aysgY2hhbm5lbHM8L2tleXdvcmQ+PGtleXdv
cmQ+Y2FsY2l1bTwva2V5d29yZD48a2V5d29yZD5yZWNlcHRvcjwva2V5d29yZD48a2V5d29yZD5i
aW5kaW5nPC9rZXl3b3JkPjxrZXl3b3JkPmluaGliaXRpb248L2tleXdvcmQ+PGtleXdvcmQ+cHJv
dGVpbnM8L2tleXdvcmQ+PC9rZXl3b3Jkcz48ZGF0ZXM+PHllYXI+MjAwMzwveWVhcj48cHViLWRh
dGVzPjxkYXRlPk1heTwvZGF0ZT48L3B1Yi1kYXRlcz48L2RhdGVzPjxpc2JuPjAxNjgtOTQ1Mjwv
aXNibj48YWNjZXNzaW9uLW51bT5XT1M6MDAwMTgyODI3NjAwMDEwPC9hY2Nlc3Npb24tbnVtPjx1
cmxzPjxyZWxhdGVkLXVybHM+PHVybD4mbHQ7R28gdG8gSVNJJmd0OzovL1dPUzowMDAxODI4Mjc2
MDAwMTA8L3VybD48L3JlbGF0ZWQtdXJscz48L3VybHM+PGVsZWN0cm9uaWMtcmVzb3VyY2UtbnVt
PjEwLjEwMTYvUzAxNjgtOTQ1MigwMykwMDA2Mi0xPC9lbGVjdHJvbmljLXJlc291cmNlLW51bT48
bGFuZ3VhZ2U+RW5nbGlzaDwvbGFuZ3VhZ2U+PC9yZWNvcmQ+PC9DaXRlPjwvRW5kTm90ZT5=
</w:fldData>
        </w:fldChar>
      </w:r>
      <w:r w:rsidR="002D49F5">
        <w:instrText xml:space="preserve"> ADDIN EN.CITE </w:instrText>
      </w:r>
      <w:r w:rsidR="002D49F5">
        <w:fldChar w:fldCharType="begin">
          <w:fldData xml:space="preserve">PEVuZE5vdGU+PENpdGU+PEF1dGhvcj5Db3Vzc29uPC9BdXRob3I+PFllYXI+MjAwMzwvWWVhcj48
UmVjTnVtPjIxPC9SZWNOdW0+PERpc3BsYXlUZXh0PihDb3Vzc29uIDIwMDMpPC9EaXNwbGF5VGV4
dD48cmVjb3JkPjxyZWMtbnVtYmVyPjIxPC9yZWMtbnVtYmVyPjxmb3JlaWduLWtleXM+PGtleSBh
cHA9IkVOIiBkYi1pZD0icHcyeHBzZnJzcmRmOTRlZXRhcjUwMHg5dmRyZnN3d2FlMDBhIiB0aW1l
c3RhbXA9IjE0NzQ3MDY1MTciPjIxPC9rZXk+PC9mb3JlaWduLWtleXM+PHJlZi10eXBlIG5hbWU9
IkpvdXJuYWwgQXJ0aWNsZSI+MTc8L3JlZi10eXBlPjxjb250cmlidXRvcnM+PGF1dGhvcnM+PGF1
dGhvcj5Db3Vzc29uLCBBLjwvYXV0aG9yPjwvYXV0aG9ycz48L2NvbnRyaWJ1dG9ycz48YXV0aC1h
ZGRyZXNzPkNFQSBDYWRhcmNoZSwgTGFiIEVjaGFuZ2VzIE1lbWJyYWluYWlyZXMgJmFtcDsgU2ln
bmFsaXNhdCwgRFNWIERFVk0sIFVNUiAxNjMgQ05SUyBDRUEsIEYtMTMxMDggU3QgUGF1bCBMZXMg
RHVyYW5jZSwgRnJhbmNlPC9hdXRoLWFkZHJlc3M+PHRpdGxlcz48dGl0bGU+PHN0eWxlIGZhY2U9
Im5vcm1hbCIgZm9udD0iZGVmYXVsdCIgc2l6ZT0iMTAwJSI+UGhhcm1hY29sb2dpY2FsIGV2aWRl
bmNlIGZvciBhIHBvc2l0aXZlIGluZmx1ZW5jZSBvZiB0aGUgY3ljbGljIEdNUC1pbmRlcGVuZGVu
dCB0cmFuc2R1Y3Rpb24gb24gdGhlIGN5Y2xpYyBHTVAtbWVkaWF0ZWQgQ2E8L3N0eWxlPjxzdHls
ZSBmYWNlPSJzdXBlcnNjcmlwdCIgZm9udD0iZGVmYXVsdCIgc2l6ZT0iMTAwJSI+Mis8L3N0eWxl
PjxzdHlsZSBmYWNlPSJub3JtYWwiIGZvbnQ9ImRlZmF1bHQiIHNpemU9IjEwMCUiPi1kZXBlbmRl
bnQgcGF0aHdheSB3aXRoaW4gPC9zdHlsZT48c3R5bGUgZmFjZT0iaXRhbGljIiBmb250PSJkZWZh
dWx0IiBzaXplPSIxMDAlIj5BcmFiaWRvcHNpcyA8L3N0eWxlPjxzdHlsZSBmYWNlPSJub3JtYWwi
IGZvbnQ9ImRlZmF1bHQiIHNpemU9IjEwMCUiPnN0b21hdGFsIG9wZW5pbmcgaW4gcmVzcG9uc2Ug
dG8gYXV4aW48L3N0eWxlPjwvdGl0bGU+PHNlY29uZGFyeS10aXRsZT5QbGFudCBTY2llbmNlPC9z
ZWNvbmRhcnktdGl0bGU+PGFsdC10aXRsZT5QbGFudCBTY2k8L2FsdC10aXRsZT48L3RpdGxlcz48
cGVyaW9kaWNhbD48ZnVsbC10aXRsZT5QbGFudCBTY2llbmNlPC9mdWxsLXRpdGxlPjxhYmJyLTE+
UGxhbnQgU2NpPC9hYmJyLTE+PC9wZXJpb2RpY2FsPjxhbHQtcGVyaW9kaWNhbD48ZnVsbC10aXRs
ZT5QbGFudCBTY2llbmNlPC9mdWxsLXRpdGxlPjxhYmJyLTE+UGxhbnQgU2NpPC9hYmJyLTE+PC9h
bHQtcGVyaW9kaWNhbD48cGFnZXM+NzU5LTc2NzwvcGFnZXM+PHZvbHVtZT4xNjQ8L3ZvbHVtZT48
bnVtYmVyPjU8L251bWJlcj48a2V5d29yZHM+PGtleXdvcmQ+YXJhYmlkb3BzaXM8L2tleXdvcmQ+
PGtleXdvcmQ+YXV4aW4taW5kdWNlZCBzdG9tYXRhbCBvcGVuaW5nPC9rZXl3b3JkPjxrZXl3b3Jk
PmNhMisgYnVmZmVyPC9rZXl3b3JkPjxrZXl3b3JkPmN5Y2xpYyBnbXA8L2tleXdvcmQ+PGtleXdv
cmQ+Zy1wcm90ZWluIHJlZ3VsYXRpb248L2tleXdvcmQ+PGtleXdvcmQ+Z3Jvd3RoIHRlbXBlcmF0
dXJlPC9rZXl3b3JkPjxrZXl3b3JkPmd1YXJkLWNlbGxzPC9rZXl3b3JkPjxrZXl3b3JkPmFkcC1y
aWJvc2U8L2tleXdvcmQ+PGtleXdvcmQ+YWJzY2lzaWMtYWNpZDwva2V5d29yZD48a2V5d29yZD5u
aXRyaWMtb3hpZGU8L2tleXdvcmQ+PGtleXdvcmQ+aysgY2hhbm5lbHM8L2tleXdvcmQ+PGtleXdv
cmQ+Y2FsY2l1bTwva2V5d29yZD48a2V5d29yZD5yZWNlcHRvcjwva2V5d29yZD48a2V5d29yZD5i
aW5kaW5nPC9rZXl3b3JkPjxrZXl3b3JkPmluaGliaXRpb248L2tleXdvcmQ+PGtleXdvcmQ+cHJv
dGVpbnM8L2tleXdvcmQ+PC9rZXl3b3Jkcz48ZGF0ZXM+PHllYXI+MjAwMzwveWVhcj48cHViLWRh
dGVzPjxkYXRlPk1heTwvZGF0ZT48L3B1Yi1kYXRlcz48L2RhdGVzPjxpc2JuPjAxNjgtOTQ1Mjwv
aXNibj48YWNjZXNzaW9uLW51bT5XT1M6MDAwMTgyODI3NjAwMDEwPC9hY2Nlc3Npb24tbnVtPjx1
cmxzPjxyZWxhdGVkLXVybHM+PHVybD4mbHQ7R28gdG8gSVNJJmd0OzovL1dPUzowMDAxODI4Mjc2
MDAwMTA8L3VybD48L3JlbGF0ZWQtdXJscz48L3VybHM+PGVsZWN0cm9uaWMtcmVzb3VyY2UtbnVt
PjEwLjEwMTYvUzAxNjgtOTQ1MigwMykwMDA2Mi0xPC9lbGVjdHJvbmljLXJlc291cmNlLW51bT48
bGFuZ3VhZ2U+RW5nbGlzaDwvbGFuZ3VhZ2U+PC9yZWNvcmQ+PC9DaXRlPjwvRW5kTm90ZT5=
</w:fldData>
        </w:fldChar>
      </w:r>
      <w:r w:rsidR="002D49F5">
        <w:instrText xml:space="preserve"> ADDIN EN.CITE.DATA </w:instrText>
      </w:r>
      <w:r w:rsidR="002D49F5">
        <w:fldChar w:fldCharType="end"/>
      </w:r>
      <w:r w:rsidR="002D49F5">
        <w:fldChar w:fldCharType="separate"/>
      </w:r>
      <w:r w:rsidR="002D49F5">
        <w:rPr>
          <w:noProof/>
        </w:rPr>
        <w:t>(Cousson 2003)</w:t>
      </w:r>
      <w:r w:rsidR="002D49F5">
        <w:fldChar w:fldCharType="end"/>
      </w:r>
      <w:r w:rsidR="00684122" w:rsidRPr="002278A3">
        <w:t xml:space="preserve">. </w:t>
      </w:r>
      <w:r w:rsidR="001F2379" w:rsidRPr="002278A3">
        <w:t xml:space="preserve">Mechanistically, </w:t>
      </w:r>
      <w:r w:rsidR="00684122" w:rsidRPr="002278A3">
        <w:t xml:space="preserve">cGMP might open </w:t>
      </w:r>
      <w:r w:rsidR="001F2379" w:rsidRPr="002278A3">
        <w:t xml:space="preserve">stomata </w:t>
      </w:r>
      <w:r w:rsidR="00684122" w:rsidRPr="002278A3">
        <w:t xml:space="preserve">by modifying guard cell turgor </w:t>
      </w:r>
      <w:r w:rsidR="002D49F5">
        <w:fldChar w:fldCharType="begin">
          <w:fldData xml:space="preserve">PEVuZE5vdGU+PENpdGU+PEF1dGhvcj5UdXJlazwvQXV0aG9yPjxZZWFyPjIwMTQ8L1llYXI+PFJl
Y051bT4yNDk8L1JlY051bT48RGlzcGxheVRleHQ+KFR1cmVrPHN0eWxlIGZhY2U9Iml0YWxpYyI+
IGV0IGFsLjwvc3R5bGU+IDIwMTQpPC9EaXNwbGF5VGV4dD48cmVjb3JkPjxyZWMtbnVtYmVyPjI0
OTwvcmVjLW51bWJlcj48Zm9yZWlnbi1rZXlzPjxrZXkgYXBwPSJFTiIgZGItaWQ9InB3Mnhwc2Zy
c3JkZjk0ZWV0YXI1MDB4OXZkcmZzd3dhZTAwYSIgdGltZXN0YW1wPSIxNDc0NzEyMDkxIj4yNDk8
L2tleT48L2ZvcmVpZ24ta2V5cz48cmVmLXR5cGUgbmFtZT0iSm91cm5hbCBBcnRpY2xlIj4xNzwv
cmVmLXR5cGU+PGNvbnRyaWJ1dG9ycz48YXV0aG9ycz48YXV0aG9yPlR1cmVrLCBJLjwvYXV0aG9y
PjxhdXRob3I+TWFyb25kZWR6ZSwgQy48L2F1dGhvcj48YXV0aG9yPldoZWVsZXIsIEouIEkuPC9h
dXRob3I+PGF1dGhvcj5HZWhyaW5nLCBDLjwvYXV0aG9yPjxhdXRob3I+SXJ2aW5nLCBILiBSLjwv
YXV0aG9yPjwvYXV0aG9ycz48L2NvbnRyaWJ1dG9ycz48YXV0aC1hZGRyZXNzPktpbmcgQWJkdWxs
YWggVW5pdiBTY2kgJmFtcDsgVGVjaG5vbCwgRGl2IEJpb2wgJmFtcDsgRW52aXJvbm0gU2NpICZh
bXA7IEVuZ24sIFRodXdhbCwgU2F1ZGkgQXJhYmlhJiN4RDtNb25hc2ggVW5pdiwgTW9uYXNoIElu
c3QgUGhhcm1hY2V1dCBTY2ksIE1lbGJvdXJuZSwgVmljIDMwNTIsIEF1c3RyYWxpYTwvYXV0aC1h
ZGRyZXNzPjx0aXRsZXM+PHRpdGxlPlBsYW50IG5hdHJpdXJldGljIHBlcHRpZGVzIGluZHVjZSBw
cm90ZWlucyBkaWFnbm9zdGljIGZvciBhbiBhZGFwdGl2ZSByZXNwb25zZSB0byBzdHJlc3M8L3Rp
dGxlPjxzZWNvbmRhcnktdGl0bGU+RnJvbnRpZXJzIGluIFBsYW50IFNjaWVuY2U8L3NlY29uZGFy
eS10aXRsZT48YWx0LXRpdGxlPkZyb250IFBsYW50IFNjaTwvYWx0LXRpdGxlPjwvdGl0bGVzPjxh
bHQtcGVyaW9kaWNhbD48ZnVsbC10aXRsZT5Gcm9udCBQbGFudCBTY2k8L2Z1bGwtdGl0bGU+PC9h
bHQtcGVyaW9kaWNhbD48cGFnZXM+MS0xMTwvcGFnZXM+PHZvbHVtZT41PC92b2x1bWU+PGtleXdv
cmRzPjxrZXl3b3JkPnBsYW50IG5hdHJpdXJldGljIHBlcHRpZGU8L2tleXdvcmQ+PGtleXdvcmQ+
cGVwdGlkZSBob3Jtb25lIHNpZ25hbGluZzwva2V5d29yZD48a2V5d29yZD5wbGFudCBob21lb3N0
YXNpczwva2V5d29yZD48a2V5d29yZD5tb2xlY3VsYXIgbWltaWNyeTwva2V5d29yZD48a2V5d29y
ZD5zYWx0IHN0cmVzczwva2V5d29yZD48a2V5d29yZD5yZWFjdGl2ZSBveHlnZW4gc3BlY2llczwv
a2V5d29yZD48a2V5d29yZD5tZXRoaW9uaW5lIHN1bGZveGlkZSByZWR1Y3Rhc2U8L2tleXdvcmQ+
PGtleXdvcmQ+Y2VsbC12b2x1bWUgcmVndWxhdGlvbjwva2V5d29yZD48a2V5d29yZD5hcmFiaWRv
cHNpcy10aGFsaWFuYTwva2V5d29yZD48a2V5d29yZD54YW50aG9tb25hcy1heG9ub3BvZGlzPC9r
ZXl3b3JkPjxrZXl3b3JkPnBzZXVkb21vbmFzLXN5cmluZ2FlPC9rZXl3b3JkPjxrZXl3b3JkPmdl
bmUtZXhwcmVzc2lvbjwva2V5d29yZD48a2V5d29yZD5pbW11bm8tYW5hbG9nczwva2V5d29yZD48
a2V5d29yZD5pbi1zaXR1PC9rZXl3b3JkPjxrZXl3b3JkPmF0cG5wLWE8L2tleXdvcmQ+PGtleXdv
cmQ+bW9sZWN1bGVzPC9rZXl3b3JkPjwva2V5d29yZHM+PGRhdGVzPjx5ZWFyPjIwMTQ8L3llYXI+
PHB1Yi1kYXRlcz48ZGF0ZT5Ob3YgMjY8L2RhdGU+PC9wdWItZGF0ZXM+PC9kYXRlcz48aXNibj4x
NjY0LTQ2Mng8L2lzYm4+PGFjY2Vzc2lvbi1udW0+V09TOjAwMDM0NzMyMjgwMDAwMTwvYWNjZXNz
aW9uLW51bT48dXJscz48cmVsYXRlZC11cmxzPjx1cmw+Jmx0O0dvIHRvIElTSSZndDs6Ly9XT1M6
MDAwMzQ3MzIyODAwMDAxPC91cmw+PC9yZWxhdGVkLXVybHM+PC91cmxzPjxlbGVjdHJvbmljLXJl
c291cmNlLW51bT5BUlROIDY2MSYjeEQ7MTAuMzM4OS9mcGxzLjIwMTQuMDA2NjE8L2VsZWN0cm9u
aWMtcmVzb3VyY2UtbnVtPjxsYW5ndWFnZT5FbmdsaXNoPC9sYW5ndWFnZT48L3JlY29yZD48L0Np
dGU+PC9FbmROb3RlPgB=
</w:fldData>
        </w:fldChar>
      </w:r>
      <w:r w:rsidR="002D49F5">
        <w:instrText xml:space="preserve"> ADDIN EN.CITE </w:instrText>
      </w:r>
      <w:r w:rsidR="002D49F5">
        <w:fldChar w:fldCharType="begin">
          <w:fldData xml:space="preserve">PEVuZE5vdGU+PENpdGU+PEF1dGhvcj5UdXJlazwvQXV0aG9yPjxZZWFyPjIwMTQ8L1llYXI+PFJl
Y051bT4yNDk8L1JlY051bT48RGlzcGxheVRleHQ+KFR1cmVrPHN0eWxlIGZhY2U9Iml0YWxpYyI+
IGV0IGFsLjwvc3R5bGU+IDIwMTQpPC9EaXNwbGF5VGV4dD48cmVjb3JkPjxyZWMtbnVtYmVyPjI0
OTwvcmVjLW51bWJlcj48Zm9yZWlnbi1rZXlzPjxrZXkgYXBwPSJFTiIgZGItaWQ9InB3Mnhwc2Zy
c3JkZjk0ZWV0YXI1MDB4OXZkcmZzd3dhZTAwYSIgdGltZXN0YW1wPSIxNDc0NzEyMDkxIj4yNDk8
L2tleT48L2ZvcmVpZ24ta2V5cz48cmVmLXR5cGUgbmFtZT0iSm91cm5hbCBBcnRpY2xlIj4xNzwv
cmVmLXR5cGU+PGNvbnRyaWJ1dG9ycz48YXV0aG9ycz48YXV0aG9yPlR1cmVrLCBJLjwvYXV0aG9y
PjxhdXRob3I+TWFyb25kZWR6ZSwgQy48L2F1dGhvcj48YXV0aG9yPldoZWVsZXIsIEouIEkuPC9h
dXRob3I+PGF1dGhvcj5HZWhyaW5nLCBDLjwvYXV0aG9yPjxhdXRob3I+SXJ2aW5nLCBILiBSLjwv
YXV0aG9yPjwvYXV0aG9ycz48L2NvbnRyaWJ1dG9ycz48YXV0aC1hZGRyZXNzPktpbmcgQWJkdWxs
YWggVW5pdiBTY2kgJmFtcDsgVGVjaG5vbCwgRGl2IEJpb2wgJmFtcDsgRW52aXJvbm0gU2NpICZh
bXA7IEVuZ24sIFRodXdhbCwgU2F1ZGkgQXJhYmlhJiN4RDtNb25hc2ggVW5pdiwgTW9uYXNoIElu
c3QgUGhhcm1hY2V1dCBTY2ksIE1lbGJvdXJuZSwgVmljIDMwNTIsIEF1c3RyYWxpYTwvYXV0aC1h
ZGRyZXNzPjx0aXRsZXM+PHRpdGxlPlBsYW50IG5hdHJpdXJldGljIHBlcHRpZGVzIGluZHVjZSBw
cm90ZWlucyBkaWFnbm9zdGljIGZvciBhbiBhZGFwdGl2ZSByZXNwb25zZSB0byBzdHJlc3M8L3Rp
dGxlPjxzZWNvbmRhcnktdGl0bGU+RnJvbnRpZXJzIGluIFBsYW50IFNjaWVuY2U8L3NlY29uZGFy
eS10aXRsZT48YWx0LXRpdGxlPkZyb250IFBsYW50IFNjaTwvYWx0LXRpdGxlPjwvdGl0bGVzPjxh
bHQtcGVyaW9kaWNhbD48ZnVsbC10aXRsZT5Gcm9udCBQbGFudCBTY2k8L2Z1bGwtdGl0bGU+PC9h
bHQtcGVyaW9kaWNhbD48cGFnZXM+MS0xMTwvcGFnZXM+PHZvbHVtZT41PC92b2x1bWU+PGtleXdv
cmRzPjxrZXl3b3JkPnBsYW50IG5hdHJpdXJldGljIHBlcHRpZGU8L2tleXdvcmQ+PGtleXdvcmQ+
cGVwdGlkZSBob3Jtb25lIHNpZ25hbGluZzwva2V5d29yZD48a2V5d29yZD5wbGFudCBob21lb3N0
YXNpczwva2V5d29yZD48a2V5d29yZD5tb2xlY3VsYXIgbWltaWNyeTwva2V5d29yZD48a2V5d29y
ZD5zYWx0IHN0cmVzczwva2V5d29yZD48a2V5d29yZD5yZWFjdGl2ZSBveHlnZW4gc3BlY2llczwv
a2V5d29yZD48a2V5d29yZD5tZXRoaW9uaW5lIHN1bGZveGlkZSByZWR1Y3Rhc2U8L2tleXdvcmQ+
PGtleXdvcmQ+Y2VsbC12b2x1bWUgcmVndWxhdGlvbjwva2V5d29yZD48a2V5d29yZD5hcmFiaWRv
cHNpcy10aGFsaWFuYTwva2V5d29yZD48a2V5d29yZD54YW50aG9tb25hcy1heG9ub3BvZGlzPC9r
ZXl3b3JkPjxrZXl3b3JkPnBzZXVkb21vbmFzLXN5cmluZ2FlPC9rZXl3b3JkPjxrZXl3b3JkPmdl
bmUtZXhwcmVzc2lvbjwva2V5d29yZD48a2V5d29yZD5pbW11bm8tYW5hbG9nczwva2V5d29yZD48
a2V5d29yZD5pbi1zaXR1PC9rZXl3b3JkPjxrZXl3b3JkPmF0cG5wLWE8L2tleXdvcmQ+PGtleXdv
cmQ+bW9sZWN1bGVzPC9rZXl3b3JkPjwva2V5d29yZHM+PGRhdGVzPjx5ZWFyPjIwMTQ8L3llYXI+
PHB1Yi1kYXRlcz48ZGF0ZT5Ob3YgMjY8L2RhdGU+PC9wdWItZGF0ZXM+PC9kYXRlcz48aXNibj4x
NjY0LTQ2Mng8L2lzYm4+PGFjY2Vzc2lvbi1udW0+V09TOjAwMDM0NzMyMjgwMDAwMTwvYWNjZXNz
aW9uLW51bT48dXJscz48cmVsYXRlZC11cmxzPjx1cmw+Jmx0O0dvIHRvIElTSSZndDs6Ly9XT1M6
MDAwMzQ3MzIyODAwMDAxPC91cmw+PC9yZWxhdGVkLXVybHM+PC91cmxzPjxlbGVjdHJvbmljLXJl
c291cmNlLW51bT5BUlROIDY2MSYjeEQ7MTAuMzM4OS9mcGxzLjIwMTQuMDA2NjE8L2VsZWN0cm9u
aWMtcmVzb3VyY2UtbnVtPjxsYW5ndWFnZT5FbmdsaXNoPC9sYW5ndWFnZT48L3JlY29yZD48L0Np
dGU+PC9FbmROb3RlPgB=
</w:fldData>
        </w:fldChar>
      </w:r>
      <w:r w:rsidR="002D49F5">
        <w:instrText xml:space="preserve"> ADDIN EN.CITE.DATA </w:instrText>
      </w:r>
      <w:r w:rsidR="002D49F5">
        <w:fldChar w:fldCharType="end"/>
      </w:r>
      <w:r w:rsidR="002D49F5">
        <w:fldChar w:fldCharType="separate"/>
      </w:r>
      <w:r w:rsidR="002D49F5">
        <w:rPr>
          <w:noProof/>
        </w:rPr>
        <w:t>(Turek</w:t>
      </w:r>
      <w:r w:rsidR="002D49F5" w:rsidRPr="002D49F5">
        <w:rPr>
          <w:i/>
          <w:noProof/>
        </w:rPr>
        <w:t xml:space="preserve"> et al.</w:t>
      </w:r>
      <w:r w:rsidR="002D49F5">
        <w:rPr>
          <w:noProof/>
        </w:rPr>
        <w:t xml:space="preserve"> 2014)</w:t>
      </w:r>
      <w:r w:rsidR="002D49F5">
        <w:fldChar w:fldCharType="end"/>
      </w:r>
      <w:r w:rsidR="002D7F03" w:rsidRPr="002278A3">
        <w:t xml:space="preserve"> </w:t>
      </w:r>
      <w:r w:rsidR="00684122" w:rsidRPr="002278A3">
        <w:t xml:space="preserve">via the plant natriuretic receptor </w:t>
      </w:r>
      <w:r w:rsidR="001F2379" w:rsidRPr="002278A3">
        <w:t>A</w:t>
      </w:r>
      <w:r w:rsidR="00684122" w:rsidRPr="002278A3">
        <w:t>tPNP</w:t>
      </w:r>
      <w:r w:rsidR="004132F7">
        <w:t>,</w:t>
      </w:r>
      <w:r w:rsidR="00684122" w:rsidRPr="002278A3">
        <w:t xml:space="preserve"> </w:t>
      </w:r>
      <w:r w:rsidR="001F2379" w:rsidRPr="002278A3">
        <w:t>which carries</w:t>
      </w:r>
      <w:r w:rsidR="00684122" w:rsidRPr="002278A3">
        <w:t xml:space="preserve"> guanylyl cyclase activity. </w:t>
      </w:r>
      <w:r w:rsidR="001F2379" w:rsidRPr="002278A3">
        <w:t xml:space="preserve">In contrast, </w:t>
      </w:r>
      <w:r w:rsidR="00684122" w:rsidRPr="002278A3">
        <w:t>in pea guard cells, cGMP has been involved in stomatal closure induced by ABA</w:t>
      </w:r>
      <w:r w:rsidR="00531025" w:rsidRPr="002278A3">
        <w:t xml:space="preserve"> or NO </w:t>
      </w:r>
      <w:r w:rsidR="002D49F5">
        <w:fldChar w:fldCharType="begin"/>
      </w:r>
      <w:r w:rsidR="002D49F5">
        <w:instrText xml:space="preserve"> ADDIN EN.CITE &lt;EndNote&gt;&lt;Cite&gt;&lt;Author&gt;Desikan&lt;/Author&gt;&lt;Year&gt;2004&lt;/Year&gt;&lt;RecNum&gt;284&lt;/RecNum&gt;&lt;DisplayText&gt;(Desikan&lt;style face="italic"&gt; et al.&lt;/style&gt; 2004)&lt;/DisplayText&gt;&lt;record&gt;&lt;rec-number&gt;284&lt;/rec-number&gt;&lt;foreign-keys&gt;&lt;key app="EN" db-id="pw2xpsfrsrdf94eetar500x9vdrfswwae00a" timestamp="1474716253"&gt;284&lt;/key&gt;&lt;/foreign-keys&gt;&lt;ref-type name="Journal Article"&gt;17&lt;/ref-type&gt;&lt;contributors&gt;&lt;authors&gt;&lt;author&gt;Desikan, R.&lt;/author&gt;&lt;author&gt;Cheung, M. K.&lt;/author&gt;&lt;author&gt;Bright, J.&lt;/author&gt;&lt;author&gt;Henson, D.&lt;/author&gt;&lt;author&gt;Hancock, J. T.&lt;/author&gt;&lt;author&gt;Neill, S. J.&lt;/author&gt;&lt;/authors&gt;&lt;/contributors&gt;&lt;auth-address&gt;Centre for Research in Plant Science, Faculty of Applied Sciences, University of the West of England, Bristol, Coldharbour Lane, Bristol BS16 1QY, UK. radhika.desikkan@uwe.ac.uk&lt;/auth-address&gt;&lt;titles&gt;&lt;title&gt;ABA, hydrogen peroxide and nitric oxide signalling in stomatal guard cells&lt;/title&gt;&lt;secondary-title&gt;J Exp Bot&lt;/secondary-title&gt;&lt;/titles&gt;&lt;periodical&gt;&lt;full-title&gt;Journal of Experimental Botany&lt;/full-title&gt;&lt;abbr-1&gt;J Exp Bot&lt;/abbr-1&gt;&lt;/periodical&gt;&lt;pages&gt;205-12&lt;/pages&gt;&lt;volume&gt;55&lt;/volume&gt;&lt;number&gt;395&lt;/number&gt;&lt;keywords&gt;&lt;keyword&gt;Abscisic Acid/*pharmacology&lt;/keyword&gt;&lt;keyword&gt;Germination/drug effects/physiology&lt;/keyword&gt;&lt;keyword&gt;Models, Biological&lt;/keyword&gt;&lt;keyword&gt;Nitric Oxide/*pharmacology&lt;/keyword&gt;&lt;keyword&gt;Plant Cells&lt;/keyword&gt;&lt;keyword&gt;*Plant Development&lt;/keyword&gt;&lt;keyword&gt;Plant Growth Regulators/*pharmacology&lt;/keyword&gt;&lt;keyword&gt;*Plant Physiological Phenomena&lt;/keyword&gt;&lt;keyword&gt;Plants/drug effects&lt;/keyword&gt;&lt;keyword&gt;Reactive Oxygen Species/metabolism&lt;/keyword&gt;&lt;keyword&gt;Signal Transduction/*drug effects/physiology&lt;/keyword&gt;&lt;/keywords&gt;&lt;dates&gt;&lt;year&gt;2004&lt;/year&gt;&lt;pub-dates&gt;&lt;date&gt;Jan&lt;/date&gt;&lt;/pub-dates&gt;&lt;/dates&gt;&lt;isbn&gt;0022-0957 (Print)&amp;#xD;0022-0957 (Linking)&lt;/isbn&gt;&lt;accession-num&gt;14673026&lt;/accession-num&gt;&lt;urls&gt;&lt;related-urls&gt;&lt;url&gt;https://www.ncbi.nlm.nih.gov/pubmed/14673026&lt;/url&gt;&lt;/related-urls&gt;&lt;/urls&gt;&lt;electronic-resource-num&gt;10.1093/jxb/erh033&lt;/electronic-resource-num&gt;&lt;/record&gt;&lt;/Cite&gt;&lt;/EndNote&gt;</w:instrText>
      </w:r>
      <w:r w:rsidR="002D49F5">
        <w:fldChar w:fldCharType="separate"/>
      </w:r>
      <w:r w:rsidR="002D49F5">
        <w:rPr>
          <w:noProof/>
        </w:rPr>
        <w:t>(Desikan</w:t>
      </w:r>
      <w:r w:rsidR="002D49F5" w:rsidRPr="002D49F5">
        <w:rPr>
          <w:i/>
          <w:noProof/>
        </w:rPr>
        <w:t xml:space="preserve"> et al.</w:t>
      </w:r>
      <w:r w:rsidR="002D49F5">
        <w:rPr>
          <w:noProof/>
        </w:rPr>
        <w:t xml:space="preserve"> 2004)</w:t>
      </w:r>
      <w:r w:rsidR="002D49F5">
        <w:fldChar w:fldCharType="end"/>
      </w:r>
      <w:r w:rsidR="00E16F29" w:rsidRPr="002278A3">
        <w:t>. Later</w:t>
      </w:r>
      <w:r w:rsidR="001F2379" w:rsidRPr="002278A3">
        <w:t xml:space="preserve"> studies </w:t>
      </w:r>
      <w:r w:rsidR="00684122" w:rsidRPr="002278A3">
        <w:t xml:space="preserve">suggested that </w:t>
      </w:r>
      <w:r w:rsidR="004132F7">
        <w:t>cGMP</w:t>
      </w:r>
      <w:r w:rsidR="004132F7" w:rsidRPr="002278A3">
        <w:t xml:space="preserve"> </w:t>
      </w:r>
      <w:r w:rsidR="00684122" w:rsidRPr="002278A3">
        <w:t xml:space="preserve">acts upstream of </w:t>
      </w:r>
      <w:r w:rsidR="00EC6005" w:rsidRPr="002278A3">
        <w:t>Ca</w:t>
      </w:r>
      <w:r w:rsidR="00EC6005">
        <w:rPr>
          <w:vertAlign w:val="superscript"/>
        </w:rPr>
        <w:t>2</w:t>
      </w:r>
      <w:r w:rsidR="00EC6005" w:rsidRPr="002278A3">
        <w:rPr>
          <w:vertAlign w:val="superscript"/>
        </w:rPr>
        <w:t>+</w:t>
      </w:r>
      <w:r w:rsidR="00684122" w:rsidRPr="002278A3">
        <w:t xml:space="preserve"> in H</w:t>
      </w:r>
      <w:r w:rsidR="00684122" w:rsidRPr="002278A3">
        <w:rPr>
          <w:vertAlign w:val="subscript"/>
        </w:rPr>
        <w:t>2</w:t>
      </w:r>
      <w:r w:rsidR="00684122" w:rsidRPr="002278A3">
        <w:t>O</w:t>
      </w:r>
      <w:r w:rsidR="00684122" w:rsidRPr="002278A3">
        <w:rPr>
          <w:vertAlign w:val="subscript"/>
        </w:rPr>
        <w:t>2</w:t>
      </w:r>
      <w:r w:rsidR="00684122" w:rsidRPr="002278A3">
        <w:t xml:space="preserve"> induced stomatal closure in a</w:t>
      </w:r>
      <w:r w:rsidR="00E16F29" w:rsidRPr="002278A3">
        <w:t>n</w:t>
      </w:r>
      <w:r w:rsidR="00684122" w:rsidRPr="002278A3">
        <w:t xml:space="preserve"> </w:t>
      </w:r>
      <w:r w:rsidR="001F2379" w:rsidRPr="002278A3">
        <w:t>ABA</w:t>
      </w:r>
      <w:r w:rsidR="00684122" w:rsidRPr="002278A3">
        <w:t xml:space="preserve"> independent </w:t>
      </w:r>
      <w:r w:rsidR="00E16F29" w:rsidRPr="002278A3">
        <w:t>pathway</w:t>
      </w:r>
      <w:r w:rsidR="00684122" w:rsidRPr="002278A3">
        <w:t xml:space="preserve"> </w:t>
      </w:r>
      <w:r w:rsidR="002D49F5">
        <w:fldChar w:fldCharType="begin">
          <w:fldData xml:space="preserve">PEVuZE5vdGU+PENpdGU+PEF1dGhvcj5EdWJvdnNrYXlhPC9BdXRob3I+PFllYXI+MjAxMTwvWWVh
cj48UmVjTnVtPjM0PC9SZWNOdW0+PERpc3BsYXlUZXh0PihEdWJvdnNrYXlhPHN0eWxlIGZhY2U9
Iml0YWxpYyI+IGV0IGFsLjwvc3R5bGU+IDIwMTEpPC9EaXNwbGF5VGV4dD48cmVjb3JkPjxyZWMt
bnVtYmVyPjM0PC9yZWMtbnVtYmVyPjxmb3JlaWduLWtleXM+PGtleSBhcHA9IkVOIiBkYi1pZD0i
cHcyeHBzZnJzcmRmOTRlZXRhcjUwMHg5dmRyZnN3d2FlMDBhIiB0aW1lc3RhbXA9IjE0NzQ3MDY5
MjUiPjM0PC9rZXk+PC9mb3JlaWduLWtleXM+PHJlZi10eXBlIG5hbWU9IkpvdXJuYWwgQXJ0aWNs
ZSI+MTc8L3JlZi10eXBlPjxjb250cmlidXRvcnM+PGF1dGhvcnM+PGF1dGhvcj5EdWJvdnNrYXlh
LCBMLiBWLjwvYXV0aG9yPjxhdXRob3I+QmFrYWtpbmEsIFkuIFMuPC9hdXRob3I+PGF1dGhvcj5L
b2xlc25ldmEsIEUuIFYuPC9hdXRob3I+PGF1dGhvcj5Tb2RlbCwgRC4gTC48L2F1dGhvcj48YXV0
aG9yPk1jQWluc2gsIE0uIFIuPC9hdXRob3I+PGF1dGhvcj5IZXRoZXJpbmd0b24sIEEuIE0uPC9h
dXRob3I+PGF1dGhvcj5Wb2xvdG92c2tpLCBJLiBELjwvYXV0aG9yPjwvYXV0aG9ycz48L2NvbnRy
aWJ1dG9ycz48YXV0aC1hZGRyZXNzPk5hdGlvbmFsIEFjYWRlbXkgb2YgU2NpZW5jZXMgb2YgQmVs
YXJ1cywgSW5zdGl0dXRlIG9mIEJpb3BoeXNpY3MgYW5kIENlbGwgRW5naW5lZXJpbmcsIE1pbnNr
LCBCZWxhcnVzLiBkdWJvdnNrQG1haWwucnU8L2F1dGgtYWRkcmVzcz48dGl0bGVzPjx0aXRsZT48
c3R5bGUgZmFjZT0ibm9ybWFsIiBmb250PSJkZWZhdWx0IiBzaXplPSIxMDAlIj5jR01QLWRlcGVu
ZGVudCBBQkEtaW5kdWNlZCBzdG9tYXRhbCBjbG9zdXJlIGluIHRoZSBBQkEtaW5zZW5zaXRpdmUg
PC9zdHlsZT48c3R5bGUgZmFjZT0iaXRhbGljIiBmb250PSJkZWZhdWx0IiBzaXplPSIxMDAlIj5B
cmFiaWRvcHNpcyA8L3N0eWxlPjxzdHlsZSBmYWNlPSJub3JtYWwiIGZvbnQ9ImRlZmF1bHQiIHNp
emU9IjEwMCUiPm11dGFudCA8L3N0eWxlPjxzdHlsZSBmYWNlPSJpdGFsaWMiIGZvbnQ9ImRlZmF1
bHQiIHNpemU9IjEwMCUiPmFiaTEtMTwvc3R5bGU+PC90aXRsZT48c2Vjb25kYXJ5LXRpdGxlPk5l
dyBQaHl0b2w8L3NlY29uZGFyeS10aXRsZT48L3RpdGxlcz48cGVyaW9kaWNhbD48ZnVsbC10aXRs
ZT5OZXcgUGh5dG9sb2dpc3Q8L2Z1bGwtdGl0bGU+PGFiYnItMT5OZXcgUGh5dG9sPC9hYmJyLTE+
PC9wZXJpb2RpY2FsPjxwYWdlcz41Ny02OTwvcGFnZXM+PHZvbHVtZT4xOTE8L3ZvbHVtZT48bnVt
YmVyPjE8L251bWJlcj48a2V5d29yZHM+PGtleXdvcmQ+QWJzY2lzaWMgQWNpZC9tZXRhYm9saXNt
LypwaGFybWFjb2xvZ3k8L2tleXdvcmQ+PGtleXdvcmQ+QXJhYmlkb3BzaXMvZHJ1ZyBlZmZlY3Rz
LypnZW5ldGljcy9waHlzaW9sb2d5PC9rZXl3b3JkPjxrZXl3b3JkPkFyYWJpZG9wc2lzIFByb3Rl
aW5zLypnZW5ldGljczwva2V5d29yZD48a2V5d29yZD5DeWNsaWMgR01QLypwaHlzaW9sb2d5PC9r
ZXl3b3JkPjxrZXl3b3JkPkh5ZHJvZ2VuIFBlcm94aWRlL21ldGFib2xpc20vcGhhcm1hY29sb2d5
PC9rZXl3b3JkPjxrZXl3b3JkPipNdXRhdGlvbjwva2V5d29yZD48a2V5d29yZD5OaXRyaWMgT3hp
ZGUvcGhhcm1hY29sb2d5PC9rZXl3b3JkPjxrZXl3b3JkPlBob3NwaG9wcm90ZWluIFBob3NwaGF0
YXNlcy8qZ2VuZXRpY3M8L2tleXdvcmQ+PGtleXdvcmQ+UGxhbnQgU3RvbWF0YS8qZHJ1ZyBlZmZl
Y3RzPC9rZXl3b3JkPjxrZXl3b3JkPlByb3Rlb21pY3M8L2tleXdvcmQ+PGtleXdvcmQ+U2lnbmFs
IFRyYW5zZHVjdGlvbjwva2V5d29yZD48L2tleXdvcmRzPjxkYXRlcz48eWVhcj4yMDExPC95ZWFy
PjxwdWItZGF0ZXM+PGRhdGU+SnVsPC9kYXRlPjwvcHViLWRhdGVzPjwvZGF0ZXM+PGlzYm4+MTQ2
OS04MTM3IChFbGVjdHJvbmljKSYjeEQ7MDAyOC02NDZYIChMaW5raW5nKTwvaXNibj48YWNjZXNz
aW9uLW51bT4yMTM3MTAzOTwvYWNjZXNzaW9uLW51bT48dXJscz48cmVsYXRlZC11cmxzPjx1cmw+
aHR0cHM6Ly93d3cubmNiaS5ubG0ubmloLmdvdi9wdWJtZWQvMjEzNzEwMzk8L3VybD48L3JlbGF0
ZWQtdXJscz48L3VybHM+PGVsZWN0cm9uaWMtcmVzb3VyY2UtbnVtPjEwLjExMTEvai4xNDY5LTgx
MzcuMjAxMS4wMzY2MS54PC9lbGVjdHJvbmljLXJlc291cmNlLW51bT48L3JlY29yZD48L0NpdGU+
PC9FbmROb3RlPgB=
</w:fldData>
        </w:fldChar>
      </w:r>
      <w:r w:rsidR="002D49F5">
        <w:instrText xml:space="preserve"> ADDIN EN.CITE </w:instrText>
      </w:r>
      <w:r w:rsidR="002D49F5">
        <w:fldChar w:fldCharType="begin">
          <w:fldData xml:space="preserve">PEVuZE5vdGU+PENpdGU+PEF1dGhvcj5EdWJvdnNrYXlhPC9BdXRob3I+PFllYXI+MjAxMTwvWWVh
cj48UmVjTnVtPjM0PC9SZWNOdW0+PERpc3BsYXlUZXh0PihEdWJvdnNrYXlhPHN0eWxlIGZhY2U9
Iml0YWxpYyI+IGV0IGFsLjwvc3R5bGU+IDIwMTEpPC9EaXNwbGF5VGV4dD48cmVjb3JkPjxyZWMt
bnVtYmVyPjM0PC9yZWMtbnVtYmVyPjxmb3JlaWduLWtleXM+PGtleSBhcHA9IkVOIiBkYi1pZD0i
cHcyeHBzZnJzcmRmOTRlZXRhcjUwMHg5dmRyZnN3d2FlMDBhIiB0aW1lc3RhbXA9IjE0NzQ3MDY5
MjUiPjM0PC9rZXk+PC9mb3JlaWduLWtleXM+PHJlZi10eXBlIG5hbWU9IkpvdXJuYWwgQXJ0aWNs
ZSI+MTc8L3JlZi10eXBlPjxjb250cmlidXRvcnM+PGF1dGhvcnM+PGF1dGhvcj5EdWJvdnNrYXlh
LCBMLiBWLjwvYXV0aG9yPjxhdXRob3I+QmFrYWtpbmEsIFkuIFMuPC9hdXRob3I+PGF1dGhvcj5L
b2xlc25ldmEsIEUuIFYuPC9hdXRob3I+PGF1dGhvcj5Tb2RlbCwgRC4gTC48L2F1dGhvcj48YXV0
aG9yPk1jQWluc2gsIE0uIFIuPC9hdXRob3I+PGF1dGhvcj5IZXRoZXJpbmd0b24sIEEuIE0uPC9h
dXRob3I+PGF1dGhvcj5Wb2xvdG92c2tpLCBJLiBELjwvYXV0aG9yPjwvYXV0aG9ycz48L2NvbnRy
aWJ1dG9ycz48YXV0aC1hZGRyZXNzPk5hdGlvbmFsIEFjYWRlbXkgb2YgU2NpZW5jZXMgb2YgQmVs
YXJ1cywgSW5zdGl0dXRlIG9mIEJpb3BoeXNpY3MgYW5kIENlbGwgRW5naW5lZXJpbmcsIE1pbnNr
LCBCZWxhcnVzLiBkdWJvdnNrQG1haWwucnU8L2F1dGgtYWRkcmVzcz48dGl0bGVzPjx0aXRsZT48
c3R5bGUgZmFjZT0ibm9ybWFsIiBmb250PSJkZWZhdWx0IiBzaXplPSIxMDAlIj5jR01QLWRlcGVu
ZGVudCBBQkEtaW5kdWNlZCBzdG9tYXRhbCBjbG9zdXJlIGluIHRoZSBBQkEtaW5zZW5zaXRpdmUg
PC9zdHlsZT48c3R5bGUgZmFjZT0iaXRhbGljIiBmb250PSJkZWZhdWx0IiBzaXplPSIxMDAlIj5B
cmFiaWRvcHNpcyA8L3N0eWxlPjxzdHlsZSBmYWNlPSJub3JtYWwiIGZvbnQ9ImRlZmF1bHQiIHNp
emU9IjEwMCUiPm11dGFudCA8L3N0eWxlPjxzdHlsZSBmYWNlPSJpdGFsaWMiIGZvbnQ9ImRlZmF1
bHQiIHNpemU9IjEwMCUiPmFiaTEtMTwvc3R5bGU+PC90aXRsZT48c2Vjb25kYXJ5LXRpdGxlPk5l
dyBQaHl0b2w8L3NlY29uZGFyeS10aXRsZT48L3RpdGxlcz48cGVyaW9kaWNhbD48ZnVsbC10aXRs
ZT5OZXcgUGh5dG9sb2dpc3Q8L2Z1bGwtdGl0bGU+PGFiYnItMT5OZXcgUGh5dG9sPC9hYmJyLTE+
PC9wZXJpb2RpY2FsPjxwYWdlcz41Ny02OTwvcGFnZXM+PHZvbHVtZT4xOTE8L3ZvbHVtZT48bnVt
YmVyPjE8L251bWJlcj48a2V5d29yZHM+PGtleXdvcmQ+QWJzY2lzaWMgQWNpZC9tZXRhYm9saXNt
LypwaGFybWFjb2xvZ3k8L2tleXdvcmQ+PGtleXdvcmQ+QXJhYmlkb3BzaXMvZHJ1ZyBlZmZlY3Rz
LypnZW5ldGljcy9waHlzaW9sb2d5PC9rZXl3b3JkPjxrZXl3b3JkPkFyYWJpZG9wc2lzIFByb3Rl
aW5zLypnZW5ldGljczwva2V5d29yZD48a2V5d29yZD5DeWNsaWMgR01QLypwaHlzaW9sb2d5PC9r
ZXl3b3JkPjxrZXl3b3JkPkh5ZHJvZ2VuIFBlcm94aWRlL21ldGFib2xpc20vcGhhcm1hY29sb2d5
PC9rZXl3b3JkPjxrZXl3b3JkPipNdXRhdGlvbjwva2V5d29yZD48a2V5d29yZD5OaXRyaWMgT3hp
ZGUvcGhhcm1hY29sb2d5PC9rZXl3b3JkPjxrZXl3b3JkPlBob3NwaG9wcm90ZWluIFBob3NwaGF0
YXNlcy8qZ2VuZXRpY3M8L2tleXdvcmQ+PGtleXdvcmQ+UGxhbnQgU3RvbWF0YS8qZHJ1ZyBlZmZl
Y3RzPC9rZXl3b3JkPjxrZXl3b3JkPlByb3Rlb21pY3M8L2tleXdvcmQ+PGtleXdvcmQ+U2lnbmFs
IFRyYW5zZHVjdGlvbjwva2V5d29yZD48L2tleXdvcmRzPjxkYXRlcz48eWVhcj4yMDExPC95ZWFy
PjxwdWItZGF0ZXM+PGRhdGU+SnVsPC9kYXRlPjwvcHViLWRhdGVzPjwvZGF0ZXM+PGlzYm4+MTQ2
OS04MTM3IChFbGVjdHJvbmljKSYjeEQ7MDAyOC02NDZYIChMaW5raW5nKTwvaXNibj48YWNjZXNz
aW9uLW51bT4yMTM3MTAzOTwvYWNjZXNzaW9uLW51bT48dXJscz48cmVsYXRlZC11cmxzPjx1cmw+
aHR0cHM6Ly93d3cubmNiaS5ubG0ubmloLmdvdi9wdWJtZWQvMjEzNzEwMzk8L3VybD48L3JlbGF0
ZWQtdXJscz48L3VybHM+PGVsZWN0cm9uaWMtcmVzb3VyY2UtbnVtPjEwLjExMTEvai4xNDY5LTgx
MzcuMjAxMS4wMzY2MS54PC9lbGVjdHJvbmljLXJlc291cmNlLW51bT48L3JlY29yZD48L0NpdGU+
PC9FbmROb3RlPgB=
</w:fldData>
        </w:fldChar>
      </w:r>
      <w:r w:rsidR="002D49F5">
        <w:instrText xml:space="preserve"> ADDIN EN.CITE.DATA </w:instrText>
      </w:r>
      <w:r w:rsidR="002D49F5">
        <w:fldChar w:fldCharType="end"/>
      </w:r>
      <w:r w:rsidR="002D49F5">
        <w:fldChar w:fldCharType="separate"/>
      </w:r>
      <w:r w:rsidR="002D49F5">
        <w:rPr>
          <w:noProof/>
        </w:rPr>
        <w:t>(Dubovskaya</w:t>
      </w:r>
      <w:r w:rsidR="002D49F5" w:rsidRPr="002D49F5">
        <w:rPr>
          <w:i/>
          <w:noProof/>
        </w:rPr>
        <w:t xml:space="preserve"> et al.</w:t>
      </w:r>
      <w:r w:rsidR="002D49F5">
        <w:rPr>
          <w:noProof/>
        </w:rPr>
        <w:t xml:space="preserve"> 2011)</w:t>
      </w:r>
      <w:r w:rsidR="002D49F5">
        <w:fldChar w:fldCharType="end"/>
      </w:r>
      <w:r w:rsidR="00531025" w:rsidRPr="002278A3">
        <w:t xml:space="preserve">. </w:t>
      </w:r>
      <w:r w:rsidR="00684122" w:rsidRPr="002278A3">
        <w:t xml:space="preserve">The </w:t>
      </w:r>
      <w:r w:rsidR="001F2379" w:rsidRPr="002278A3">
        <w:t xml:space="preserve">upstream position of cGMP relative to </w:t>
      </w:r>
      <w:r w:rsidR="00EC6005" w:rsidRPr="002278A3">
        <w:t>Ca</w:t>
      </w:r>
      <w:r w:rsidR="00EC6005">
        <w:rPr>
          <w:vertAlign w:val="superscript"/>
        </w:rPr>
        <w:t>2</w:t>
      </w:r>
      <w:r w:rsidR="00EC6005" w:rsidRPr="002278A3">
        <w:rPr>
          <w:vertAlign w:val="superscript"/>
        </w:rPr>
        <w:t>+</w:t>
      </w:r>
      <w:r w:rsidR="001F2379" w:rsidRPr="002278A3">
        <w:t xml:space="preserve">, could be mediated by </w:t>
      </w:r>
      <w:r w:rsidR="00684122" w:rsidRPr="002278A3">
        <w:t xml:space="preserve">plasma membrane </w:t>
      </w:r>
      <w:r w:rsidR="001F2379" w:rsidRPr="002278A3">
        <w:t xml:space="preserve">localised </w:t>
      </w:r>
      <w:r w:rsidR="00684122" w:rsidRPr="002278A3">
        <w:t xml:space="preserve">CNGC5 and CNGC6 </w:t>
      </w:r>
      <w:r w:rsidR="001F2379" w:rsidRPr="002278A3">
        <w:t>channels</w:t>
      </w:r>
      <w:r w:rsidR="004132F7">
        <w:t>,</w:t>
      </w:r>
      <w:r w:rsidR="001F2379" w:rsidRPr="002278A3">
        <w:t xml:space="preserve"> which </w:t>
      </w:r>
      <w:r w:rsidR="00684122" w:rsidRPr="002278A3">
        <w:t>were found t</w:t>
      </w:r>
      <w:r w:rsidR="00E16F29" w:rsidRPr="002278A3">
        <w:t xml:space="preserve">o be involved in cGMP-induced </w:t>
      </w:r>
      <w:r w:rsidR="00EC6005" w:rsidRPr="002278A3">
        <w:t>Ca</w:t>
      </w:r>
      <w:r w:rsidR="00EC6005">
        <w:rPr>
          <w:vertAlign w:val="superscript"/>
        </w:rPr>
        <w:t>2</w:t>
      </w:r>
      <w:r w:rsidR="00EC6005" w:rsidRPr="002278A3">
        <w:rPr>
          <w:vertAlign w:val="superscript"/>
        </w:rPr>
        <w:t>+</w:t>
      </w:r>
      <w:r w:rsidR="00E16F29" w:rsidRPr="002278A3">
        <w:t xml:space="preserve"> </w:t>
      </w:r>
      <w:r w:rsidR="00684122" w:rsidRPr="002278A3">
        <w:t>inward rectifying cu</w:t>
      </w:r>
      <w:r w:rsidR="00531025" w:rsidRPr="002278A3">
        <w:t xml:space="preserve">rrent </w:t>
      </w:r>
      <w:r w:rsidR="002D49F5">
        <w:fldChar w:fldCharType="begin">
          <w:fldData xml:space="preserve">PEVuZE5vdGU+PENpdGU+PEF1dGhvcj5XYW5nPC9BdXRob3I+PFllYXI+MjAxMzwvWWVhcj48UmVj
TnVtPjIyPC9SZWNOdW0+PERpc3BsYXlUZXh0PihXYW5nPHN0eWxlIGZhY2U9Iml0YWxpYyI+IGV0
IGFsLjwvc3R5bGU+IDIwMTMpPC9EaXNwbGF5VGV4dD48cmVjb3JkPjxyZWMtbnVtYmVyPjIyPC9y
ZWMtbnVtYmVyPjxmb3JlaWduLWtleXM+PGtleSBhcHA9IkVOIiBkYi1pZD0icHcyeHBzZnJzcmRm
OTRlZXRhcjUwMHg5dmRyZnN3d2FlMDBhIiB0aW1lc3RhbXA9IjE0NzQ3MDY2MjUiPjIyPC9rZXk+
PC9mb3JlaWduLWtleXM+PHJlZi10eXBlIG5hbWU9IkpvdXJuYWwgQXJ0aWNsZSI+MTc8L3JlZi10
eXBlPjxjb250cmlidXRvcnM+PGF1dGhvcnM+PGF1dGhvcj5XYW5nLCBZLiBGLjwvYXV0aG9yPjxh
dXRob3I+TXVuZW1hc2EsIFMuPC9hdXRob3I+PGF1dGhvcj5OaXNoaW11cmEsIE4uPC9hdXRob3I+
PGF1dGhvcj5SZW4sIEguIE0uPC9hdXRob3I+PGF1dGhvcj5Sb2JlcnQsIE4uPC9hdXRob3I+PGF1
dGhvcj5IYW4sIE0uPC9hdXRob3I+PGF1dGhvcj5QdXpvcmpvdmEsIEkuPC9hdXRob3I+PGF1dGhv
cj5Lb2xsaXN0LCBILjwvYXV0aG9yPjxhdXRob3I+TGVlLCBTLjwvYXV0aG9yPjxhdXRob3I+TW9y
aSwgSS48L2F1dGhvcj48YXV0aG9yPlNjaHJvZWRlciwgSi4gSS48L2F1dGhvcj48L2F1dGhvcnM+
PC9jb250cmlidXRvcnM+PGF1dGgtYWRkcmVzcz5DaGluZXNlIEFjYWQgU2NpLCBTaGFuZ2hhaSBJ
bnN0IEJpb2wgU2NpLCBJbnN0IFBsYW50IFBoeXNpb2wgJmFtcDsgRWNvbCwgTmF0bCBLZXkgTGFi
IFBsYW50IE1vbCBHZW5ldCwgU2hhbmdoYWkgMjAwMDMyLCBQZW9wbGVzIFIgQ2hpbmEmI3hEO1Vu
aXYgQ2FsaWYgU2FuIERpZWdvLCBEaXYgQmlvbCBTY2ksIENlbGwgJmFtcDsgRGV2IEJpb2wgU2Vj
dCwgTGEgSm9sbGEsIENBIDkyMDkzIFVTQSYjeEQ7VW5pdiBDYWxpZiBTYW4gRGllZ28sIEN0ciBN
b2wgR2VuZXQsIExhIEpvbGxhLCBDQSA5MjA5MyBVU0EmI3hEO1VuaXYgVGFydHUsIEluc3QgVGVj
aG5vbCwgRUUtNTA0MTEgVGFydHUsIEVzdG9uaWEmI3hEO09rYXlhbWEgVW5pdiwgR3JhZCBTY2gg
RW52aXJvbm0gJmFtcDsgTGlmZSBTY2ksIERpdiBBZ3IgJmFtcDsgTGlmZSBTY2ksIE9rYXlhbWEg
NzAwODUzMCwgSmFwYW48L2F1dGgtYWRkcmVzcz48dGl0bGVzPjx0aXRsZT48c3R5bGUgZmFjZT0i
bm9ybWFsIiBmb250PSJkZWZhdWx0IiBzaXplPSIxMDAlIj5JZGVudGlmaWNhdGlvbiBvZiBjeWNs
aWMgR01QLWFjdGl2YXRlZCBub25zZWxlY3RpdmUgY2E8L3N0eWxlPjxzdHlsZSBmYWNlPSJzdXBl
cnNjcmlwdCIgZm9udD0iZGVmYXVsdCIgc2l6ZT0iMTAwJSI+Mis8L3N0eWxlPjxzdHlsZSBmYWNl
PSJub3JtYWwiIGZvbnQ9ImRlZmF1bHQiIHNpemU9IjEwMCUiPi1wZXJtZWFibGUgY2F0aW9uIGNo
YW5uZWxzIGFuZCBhc3NvY2lhdGVkIENOR0M1IGFuZCBDTkdDNiBnZW5lcyBpbiA8L3N0eWxlPjxz
dHlsZSBmYWNlPSJpdGFsaWMiIGZvbnQ9ImRlZmF1bHQiIHNpemU9IjEwMCUiPkFyYWJpZG9wc2lz
IDwvc3R5bGU+PHN0eWxlIGZhY2U9Im5vcm1hbCIgZm9udD0iZGVmYXVsdCIgc2l6ZT0iMTAwJSI+
Z3VhcmQgY2VsbHM8L3N0eWxlPjwvdGl0bGU+PHNlY29uZGFyeS10aXRsZT5QbGFudCBQaHlzaW9s
b2d5PC9zZWNvbmRhcnktdGl0bGU+PGFsdC10aXRsZT5QbGFudCBQaHlzaW9sPC9hbHQtdGl0bGU+
PC90aXRsZXM+PHBlcmlvZGljYWw+PGZ1bGwtdGl0bGU+UGxhbnQgUGh5c2lvbG9neTwvZnVsbC10
aXRsZT48YWJici0xPlBsYW50IFBoeXNpb2w8L2FiYnItMT48L3BlcmlvZGljYWw+PGFsdC1wZXJp
b2RpY2FsPjxmdWxsLXRpdGxlPlBsYW50IFBoeXNpb2xvZ3k8L2Z1bGwtdGl0bGU+PGFiYnItMT5Q
bGFudCBQaHlzaW9sPC9hYmJyLTE+PC9hbHQtcGVyaW9kaWNhbD48cGFnZXM+NTc4LTU5MDwvcGFn
ZXM+PHZvbHVtZT4xNjM8L3ZvbHVtZT48bnVtYmVyPjI8L251bWJlcj48a2V5d29yZHM+PGtleXdv
cmQ+bnVjbGVvdGlkZS1nYXRlZCBjaGFubmVsPC9rZXl3b3JkPjxrZXl3b3JkPmFic2Npc2ljLWFj
aWQgYWN0aXZhdGlvbjwva2V5d29yZD48a2V5d29yZD5ndWFueWx5bCBjeWNsYXNlIGFjdGl2aXR5
PC9rZXl3b3JkPjxrZXl3b3JkPnMtdHlwZSBhbmlvbjwva2V5d29yZD48a2V5d29yZD5jYWxtb2R1
bGluLWJpbmRpbmcgdHJhbnNwb3J0ZXI8L2tleXdvcmQ+PGtleXdvcmQ+b3h5Z2VuIHNwZWNpZXMg
cHJvZHVjdGlvbjwva2V5d29yZD48a2V5d29yZD5raW5hc2UtcGhvc3BoYXRhc2UgcGFpcjwva2V5
d29yZD48a2V5d29yZD5jeXRvc29saWMtZnJlZSBjYWxjaXVtPC9rZXl3b3JkPjxrZXl3b3JkPnBs
YXNtYS1tZW1icmFuZSBjYTIrPC9rZXl3b3JkPjxrZXl3b3JkPm9zdDEgcHJvdGVpbi1raW5hc2U8
L2tleXdvcmQ+PC9rZXl3b3Jkcz48ZGF0ZXM+PHllYXI+MjAxMzwveWVhcj48cHViLWRhdGVzPjxk
YXRlPk9jdDwvZGF0ZT48L3B1Yi1kYXRlcz48L2RhdGVzPjxpc2JuPjAwMzItMDg4OTwvaXNibj48
YWNjZXNzaW9uLW51bT5XT1M6MDAwMzI1NTU0MTAwMDEzPC9hY2Nlc3Npb24tbnVtPjx1cmxzPjxy
ZWxhdGVkLXVybHM+PHVybD4mbHQ7R28gdG8gSVNJJmd0OzovL1dPUzowMDAzMjU1NTQxMDAwMTM8
L3VybD48L3JlbGF0ZWQtdXJscz48L3VybHM+PGVsZWN0cm9uaWMtcmVzb3VyY2UtbnVtPjEwLjEx
MDQvcHAuMTEzLjIyNTA0NTwvZWxlY3Ryb25pYy1yZXNvdXJjZS1udW0+PGxhbmd1YWdlPkVuZ2xp
c2g8L2xhbmd1YWdlPjwvcmVjb3JkPjwvQ2l0ZT48L0VuZE5vdGU+AG==
</w:fldData>
        </w:fldChar>
      </w:r>
      <w:r w:rsidR="002D49F5">
        <w:instrText xml:space="preserve"> ADDIN EN.CITE </w:instrText>
      </w:r>
      <w:r w:rsidR="002D49F5">
        <w:fldChar w:fldCharType="begin">
          <w:fldData xml:space="preserve">PEVuZE5vdGU+PENpdGU+PEF1dGhvcj5XYW5nPC9BdXRob3I+PFllYXI+MjAxMzwvWWVhcj48UmVj
TnVtPjIyPC9SZWNOdW0+PERpc3BsYXlUZXh0PihXYW5nPHN0eWxlIGZhY2U9Iml0YWxpYyI+IGV0
IGFsLjwvc3R5bGU+IDIwMTMpPC9EaXNwbGF5VGV4dD48cmVjb3JkPjxyZWMtbnVtYmVyPjIyPC9y
ZWMtbnVtYmVyPjxmb3JlaWduLWtleXM+PGtleSBhcHA9IkVOIiBkYi1pZD0icHcyeHBzZnJzcmRm
OTRlZXRhcjUwMHg5dmRyZnN3d2FlMDBhIiB0aW1lc3RhbXA9IjE0NzQ3MDY2MjUiPjIyPC9rZXk+
PC9mb3JlaWduLWtleXM+PHJlZi10eXBlIG5hbWU9IkpvdXJuYWwgQXJ0aWNsZSI+MTc8L3JlZi10
eXBlPjxjb250cmlidXRvcnM+PGF1dGhvcnM+PGF1dGhvcj5XYW5nLCBZLiBGLjwvYXV0aG9yPjxh
dXRob3I+TXVuZW1hc2EsIFMuPC9hdXRob3I+PGF1dGhvcj5OaXNoaW11cmEsIE4uPC9hdXRob3I+
PGF1dGhvcj5SZW4sIEguIE0uPC9hdXRob3I+PGF1dGhvcj5Sb2JlcnQsIE4uPC9hdXRob3I+PGF1
dGhvcj5IYW4sIE0uPC9hdXRob3I+PGF1dGhvcj5QdXpvcmpvdmEsIEkuPC9hdXRob3I+PGF1dGhv
cj5Lb2xsaXN0LCBILjwvYXV0aG9yPjxhdXRob3I+TGVlLCBTLjwvYXV0aG9yPjxhdXRob3I+TW9y
aSwgSS48L2F1dGhvcj48YXV0aG9yPlNjaHJvZWRlciwgSi4gSS48L2F1dGhvcj48L2F1dGhvcnM+
PC9jb250cmlidXRvcnM+PGF1dGgtYWRkcmVzcz5DaGluZXNlIEFjYWQgU2NpLCBTaGFuZ2hhaSBJ
bnN0IEJpb2wgU2NpLCBJbnN0IFBsYW50IFBoeXNpb2wgJmFtcDsgRWNvbCwgTmF0bCBLZXkgTGFi
IFBsYW50IE1vbCBHZW5ldCwgU2hhbmdoYWkgMjAwMDMyLCBQZW9wbGVzIFIgQ2hpbmEmI3hEO1Vu
aXYgQ2FsaWYgU2FuIERpZWdvLCBEaXYgQmlvbCBTY2ksIENlbGwgJmFtcDsgRGV2IEJpb2wgU2Vj
dCwgTGEgSm9sbGEsIENBIDkyMDkzIFVTQSYjeEQ7VW5pdiBDYWxpZiBTYW4gRGllZ28sIEN0ciBN
b2wgR2VuZXQsIExhIEpvbGxhLCBDQSA5MjA5MyBVU0EmI3hEO1VuaXYgVGFydHUsIEluc3QgVGVj
aG5vbCwgRUUtNTA0MTEgVGFydHUsIEVzdG9uaWEmI3hEO09rYXlhbWEgVW5pdiwgR3JhZCBTY2gg
RW52aXJvbm0gJmFtcDsgTGlmZSBTY2ksIERpdiBBZ3IgJmFtcDsgTGlmZSBTY2ksIE9rYXlhbWEg
NzAwODUzMCwgSmFwYW48L2F1dGgtYWRkcmVzcz48dGl0bGVzPjx0aXRsZT48c3R5bGUgZmFjZT0i
bm9ybWFsIiBmb250PSJkZWZhdWx0IiBzaXplPSIxMDAlIj5JZGVudGlmaWNhdGlvbiBvZiBjeWNs
aWMgR01QLWFjdGl2YXRlZCBub25zZWxlY3RpdmUgY2E8L3N0eWxlPjxzdHlsZSBmYWNlPSJzdXBl
cnNjcmlwdCIgZm9udD0iZGVmYXVsdCIgc2l6ZT0iMTAwJSI+Mis8L3N0eWxlPjxzdHlsZSBmYWNl
PSJub3JtYWwiIGZvbnQ9ImRlZmF1bHQiIHNpemU9IjEwMCUiPi1wZXJtZWFibGUgY2F0aW9uIGNo
YW5uZWxzIGFuZCBhc3NvY2lhdGVkIENOR0M1IGFuZCBDTkdDNiBnZW5lcyBpbiA8L3N0eWxlPjxz
dHlsZSBmYWNlPSJpdGFsaWMiIGZvbnQ9ImRlZmF1bHQiIHNpemU9IjEwMCUiPkFyYWJpZG9wc2lz
IDwvc3R5bGU+PHN0eWxlIGZhY2U9Im5vcm1hbCIgZm9udD0iZGVmYXVsdCIgc2l6ZT0iMTAwJSI+
Z3VhcmQgY2VsbHM8L3N0eWxlPjwvdGl0bGU+PHNlY29uZGFyeS10aXRsZT5QbGFudCBQaHlzaW9s
b2d5PC9zZWNvbmRhcnktdGl0bGU+PGFsdC10aXRsZT5QbGFudCBQaHlzaW9sPC9hbHQtdGl0bGU+
PC90aXRsZXM+PHBlcmlvZGljYWw+PGZ1bGwtdGl0bGU+UGxhbnQgUGh5c2lvbG9neTwvZnVsbC10
aXRsZT48YWJici0xPlBsYW50IFBoeXNpb2w8L2FiYnItMT48L3BlcmlvZGljYWw+PGFsdC1wZXJp
b2RpY2FsPjxmdWxsLXRpdGxlPlBsYW50IFBoeXNpb2xvZ3k8L2Z1bGwtdGl0bGU+PGFiYnItMT5Q
bGFudCBQaHlzaW9sPC9hYmJyLTE+PC9hbHQtcGVyaW9kaWNhbD48cGFnZXM+NTc4LTU5MDwvcGFn
ZXM+PHZvbHVtZT4xNjM8L3ZvbHVtZT48bnVtYmVyPjI8L251bWJlcj48a2V5d29yZHM+PGtleXdv
cmQ+bnVjbGVvdGlkZS1nYXRlZCBjaGFubmVsPC9rZXl3b3JkPjxrZXl3b3JkPmFic2Npc2ljLWFj
aWQgYWN0aXZhdGlvbjwva2V5d29yZD48a2V5d29yZD5ndWFueWx5bCBjeWNsYXNlIGFjdGl2aXR5
PC9rZXl3b3JkPjxrZXl3b3JkPnMtdHlwZSBhbmlvbjwva2V5d29yZD48a2V5d29yZD5jYWxtb2R1
bGluLWJpbmRpbmcgdHJhbnNwb3J0ZXI8L2tleXdvcmQ+PGtleXdvcmQ+b3h5Z2VuIHNwZWNpZXMg
cHJvZHVjdGlvbjwva2V5d29yZD48a2V5d29yZD5raW5hc2UtcGhvc3BoYXRhc2UgcGFpcjwva2V5
d29yZD48a2V5d29yZD5jeXRvc29saWMtZnJlZSBjYWxjaXVtPC9rZXl3b3JkPjxrZXl3b3JkPnBs
YXNtYS1tZW1icmFuZSBjYTIrPC9rZXl3b3JkPjxrZXl3b3JkPm9zdDEgcHJvdGVpbi1raW5hc2U8
L2tleXdvcmQ+PC9rZXl3b3Jkcz48ZGF0ZXM+PHllYXI+MjAxMzwveWVhcj48cHViLWRhdGVzPjxk
YXRlPk9jdDwvZGF0ZT48L3B1Yi1kYXRlcz48L2RhdGVzPjxpc2JuPjAwMzItMDg4OTwvaXNibj48
YWNjZXNzaW9uLW51bT5XT1M6MDAwMzI1NTU0MTAwMDEzPC9hY2Nlc3Npb24tbnVtPjx1cmxzPjxy
ZWxhdGVkLXVybHM+PHVybD4mbHQ7R28gdG8gSVNJJmd0OzovL1dPUzowMDAzMjU1NTQxMDAwMTM8
L3VybD48L3JlbGF0ZWQtdXJscz48L3VybHM+PGVsZWN0cm9uaWMtcmVzb3VyY2UtbnVtPjEwLjEx
MDQvcHAuMTEzLjIyNTA0NTwvZWxlY3Ryb25pYy1yZXNvdXJjZS1udW0+PGxhbmd1YWdlPkVuZ2xp
c2g8L2xhbmd1YWdlPjwvcmVjb3JkPjwvQ2l0ZT48L0VuZE5vdGU+AG==
</w:fldData>
        </w:fldChar>
      </w:r>
      <w:r w:rsidR="002D49F5">
        <w:instrText xml:space="preserve"> ADDIN EN.CITE.DATA </w:instrText>
      </w:r>
      <w:r w:rsidR="002D49F5">
        <w:fldChar w:fldCharType="end"/>
      </w:r>
      <w:r w:rsidR="002D49F5">
        <w:fldChar w:fldCharType="separate"/>
      </w:r>
      <w:r w:rsidR="002D49F5">
        <w:rPr>
          <w:noProof/>
        </w:rPr>
        <w:t>(Wang</w:t>
      </w:r>
      <w:r w:rsidR="002D49F5" w:rsidRPr="002D49F5">
        <w:rPr>
          <w:i/>
          <w:noProof/>
        </w:rPr>
        <w:t xml:space="preserve"> et al.</w:t>
      </w:r>
      <w:r w:rsidR="002D49F5">
        <w:rPr>
          <w:noProof/>
        </w:rPr>
        <w:t xml:space="preserve"> 2013)</w:t>
      </w:r>
      <w:r w:rsidR="002D49F5">
        <w:fldChar w:fldCharType="end"/>
      </w:r>
      <w:r w:rsidR="00684122" w:rsidRPr="002278A3">
        <w:t xml:space="preserve">. </w:t>
      </w:r>
      <w:r w:rsidR="001F2379" w:rsidRPr="002278A3">
        <w:t xml:space="preserve">As mentioned above, </w:t>
      </w:r>
      <w:r w:rsidR="00684122" w:rsidRPr="002278A3">
        <w:t xml:space="preserve">cGMP has also been shown to be involved </w:t>
      </w:r>
      <w:r w:rsidR="00531025" w:rsidRPr="002278A3">
        <w:t xml:space="preserve">in NO-induced stomatal closure </w:t>
      </w:r>
      <w:r w:rsidR="002D49F5">
        <w:fldChar w:fldCharType="begin"/>
      </w:r>
      <w:r w:rsidR="002D49F5">
        <w:instrText xml:space="preserve"> ADDIN EN.CITE &lt;EndNote&gt;&lt;Cite&gt;&lt;Author&gt;Neill&lt;/Author&gt;&lt;Year&gt;2002&lt;/Year&gt;&lt;RecNum&gt;87&lt;/RecNum&gt;&lt;DisplayText&gt;(Neill&lt;style face="italic"&gt; et al.&lt;/style&gt; 2002)&lt;/DisplayText&gt;&lt;record&gt;&lt;rec-number&gt;87&lt;/rec-number&gt;&lt;foreign-keys&gt;&lt;key app="EN" db-id="pw2xpsfrsrdf94eetar500x9vdrfswwae00a" timestamp="1474709272"&gt;87&lt;/key&gt;&lt;/foreign-keys&gt;&lt;ref-type name="Journal Article"&gt;17&lt;/ref-type&gt;&lt;contributors&gt;&lt;authors&gt;&lt;author&gt;Neill, S. J.&lt;/author&gt;&lt;author&gt;Desikan, R.&lt;/author&gt;&lt;author&gt;Clarke, A.&lt;/author&gt;&lt;author&gt;Hancock, J. T.&lt;/author&gt;&lt;/authors&gt;&lt;/contributors&gt;&lt;auth-address&gt;Univ W England, Ctr Res Plant Sci, Bristol BS16 1QY, Avon, England&lt;/auth-address&gt;&lt;titles&gt;&lt;title&gt;Nitric oxide is a novel component of abscisic acid signaling in stomatal guard cells&lt;/title&gt;&lt;secondary-title&gt;Plant Physiology&lt;/secondary-title&gt;&lt;alt-title&gt;Plant Physiol&lt;/alt-title&gt;&lt;/titles&gt;&lt;periodical&gt;&lt;full-title&gt;Plant Physiology&lt;/full-title&gt;&lt;abbr-1&gt;Plant Physiol&lt;/abbr-1&gt;&lt;/periodical&gt;&lt;alt-periodical&gt;&lt;full-title&gt;Plant Physiology&lt;/full-title&gt;&lt;abbr-1&gt;Plant Physiol&lt;/abbr-1&gt;&lt;/alt-periodical&gt;&lt;pages&gt;13-16&lt;/pages&gt;&lt;volume&gt;128&lt;/volume&gt;&lt;number&gt;1&lt;/number&gt;&lt;keywords&gt;&lt;keyword&gt;cyclic adp-ribose&lt;/keyword&gt;&lt;keyword&gt;responses&lt;/keyword&gt;&lt;keyword&gt;channels&lt;/keyword&gt;&lt;keyword&gt;tobacco&lt;/keyword&gt;&lt;keyword&gt;burst&lt;/keyword&gt;&lt;/keywords&gt;&lt;dates&gt;&lt;year&gt;2002&lt;/year&gt;&lt;pub-dates&gt;&lt;date&gt;Jan&lt;/date&gt;&lt;/pub-dates&gt;&lt;/dates&gt;&lt;isbn&gt;0032-0889&lt;/isbn&gt;&lt;accession-num&gt;WOS:000173351600005&lt;/accession-num&gt;&lt;urls&gt;&lt;related-urls&gt;&lt;url&gt;&amp;lt;Go to ISI&amp;gt;://WOS:000173351600005&lt;/url&gt;&lt;/related-urls&gt;&lt;/urls&gt;&lt;electronic-resource-num&gt;DOI 10.1104/pp.010707&lt;/electronic-resource-num&gt;&lt;language&gt;English&lt;/language&gt;&lt;/record&gt;&lt;/Cite&gt;&lt;/EndNote&gt;</w:instrText>
      </w:r>
      <w:r w:rsidR="002D49F5">
        <w:fldChar w:fldCharType="separate"/>
      </w:r>
      <w:r w:rsidR="002D49F5">
        <w:rPr>
          <w:noProof/>
        </w:rPr>
        <w:t>(Neill</w:t>
      </w:r>
      <w:r w:rsidR="002D49F5" w:rsidRPr="002D49F5">
        <w:rPr>
          <w:i/>
          <w:noProof/>
        </w:rPr>
        <w:t xml:space="preserve"> et al.</w:t>
      </w:r>
      <w:r w:rsidR="002D49F5">
        <w:rPr>
          <w:noProof/>
        </w:rPr>
        <w:t xml:space="preserve"> 2002)</w:t>
      </w:r>
      <w:r w:rsidR="002D49F5">
        <w:fldChar w:fldCharType="end"/>
      </w:r>
      <w:r w:rsidR="001F2379" w:rsidRPr="002278A3">
        <w:t xml:space="preserve"> possibly with NO acting as agonist to GC</w:t>
      </w:r>
      <w:r w:rsidR="00684122" w:rsidRPr="002278A3">
        <w:t xml:space="preserve">. </w:t>
      </w:r>
    </w:p>
    <w:p w:rsidR="004B303B" w:rsidRPr="002278A3" w:rsidRDefault="004B303B" w:rsidP="006061A5">
      <w:pPr>
        <w:jc w:val="both"/>
      </w:pPr>
    </w:p>
    <w:p w:rsidR="00684122" w:rsidRPr="002278A3" w:rsidRDefault="001F2379" w:rsidP="006061A5">
      <w:pPr>
        <w:jc w:val="both"/>
      </w:pPr>
      <w:r w:rsidRPr="002278A3">
        <w:t xml:space="preserve">Although many of these findings appear contradictory, </w:t>
      </w:r>
      <w:r w:rsidR="00684122" w:rsidRPr="002278A3">
        <w:t xml:space="preserve">cGMP </w:t>
      </w:r>
      <w:r w:rsidRPr="002278A3">
        <w:t xml:space="preserve">could </w:t>
      </w:r>
      <w:r w:rsidR="00684122" w:rsidRPr="002278A3">
        <w:t xml:space="preserve">induce </w:t>
      </w:r>
      <w:r w:rsidRPr="002278A3">
        <w:t xml:space="preserve">both </w:t>
      </w:r>
      <w:r w:rsidR="00684122" w:rsidRPr="002278A3">
        <w:t>stomatal opening</w:t>
      </w:r>
      <w:r w:rsidRPr="002278A3">
        <w:t xml:space="preserve"> and</w:t>
      </w:r>
      <w:r w:rsidR="00684122" w:rsidRPr="002278A3">
        <w:t xml:space="preserve"> stomatal closure</w:t>
      </w:r>
      <w:r w:rsidRPr="002278A3">
        <w:t xml:space="preserve">, depending on the exact conditions. Such a </w:t>
      </w:r>
      <w:r w:rsidR="00684122" w:rsidRPr="002278A3">
        <w:t>dual role of cGMP</w:t>
      </w:r>
      <w:r w:rsidRPr="002278A3">
        <w:t xml:space="preserve"> has been recently proposed after discovery of the</w:t>
      </w:r>
      <w:r w:rsidR="00684122" w:rsidRPr="002278A3">
        <w:t xml:space="preserve"> cGMP derivative 5-nitrosyl</w:t>
      </w:r>
      <w:r w:rsidRPr="002278A3">
        <w:t>-</w:t>
      </w:r>
      <w:r w:rsidR="00684122" w:rsidRPr="002278A3">
        <w:t>cGMP</w:t>
      </w:r>
      <w:r w:rsidRPr="002278A3">
        <w:t>. The latter</w:t>
      </w:r>
      <w:r w:rsidR="00684122" w:rsidRPr="002278A3">
        <w:t xml:space="preserve"> is induced by ABA and NO in a ROS dependent manner</w:t>
      </w:r>
      <w:r w:rsidRPr="002278A3">
        <w:t xml:space="preserve"> (and hence promotes stomatal closure)</w:t>
      </w:r>
      <w:r w:rsidR="00E16F29" w:rsidRPr="002278A3">
        <w:t>,</w:t>
      </w:r>
      <w:r w:rsidR="00684122" w:rsidRPr="002278A3">
        <w:t xml:space="preserve"> </w:t>
      </w:r>
      <w:r w:rsidR="00E16F29" w:rsidRPr="002278A3">
        <w:t>whereas</w:t>
      </w:r>
      <w:r w:rsidR="00684122" w:rsidRPr="002278A3">
        <w:t xml:space="preserve"> </w:t>
      </w:r>
      <w:r w:rsidRPr="002278A3">
        <w:t xml:space="preserve">the non-nitrosylated form </w:t>
      </w:r>
      <w:r w:rsidR="00684122" w:rsidRPr="002278A3">
        <w:t>cGMP has been shown to play a role i</w:t>
      </w:r>
      <w:r w:rsidR="00531025" w:rsidRPr="002278A3">
        <w:t xml:space="preserve">n stomatal opening in the dark </w:t>
      </w:r>
      <w:r w:rsidR="002D49F5">
        <w:fldChar w:fldCharType="begin">
          <w:fldData xml:space="preserve">PEVuZE5vdGU+PENpdGU+PEF1dGhvcj5Kb3Vkb2k8L0F1dGhvcj48WWVhcj4yMDEzPC9ZZWFyPjxS
ZWNOdW0+Nzg8L1JlY051bT48RGlzcGxheVRleHQ+KEpvdWRvaTxzdHlsZSBmYWNlPSJpdGFsaWMi
PiBldCBhbC48L3N0eWxlPiAyMDEzKTwvRGlzcGxheVRleHQ+PHJlY29yZD48cmVjLW51bWJlcj43
ODwvcmVjLW51bWJlcj48Zm9yZWlnbi1rZXlzPjxrZXkgYXBwPSJFTiIgZGItaWQ9InB3Mnhwc2Zy
c3JkZjk0ZWV0YXI1MDB4OXZkcmZzd3dhZTAwYSIgdGltZXN0YW1wPSIxNDc0NzA5MjcyIj43ODwv
a2V5PjwvZm9yZWlnbi1rZXlzPjxyZWYtdHlwZSBuYW1lPSJKb3VybmFsIEFydGljbGUiPjE3PC9y
ZWYtdHlwZT48Y29udHJpYnV0b3JzPjxhdXRob3JzPjxhdXRob3I+Sm91ZG9pLCBULjwvYXV0aG9y
PjxhdXRob3I+U2hpY2hpcmksIFkuPC9hdXRob3I+PGF1dGhvcj5LYW1pem9ubywgTi48L2F1dGhv
cj48YXV0aG9yPkFrYWlrZSwgVC48L2F1dGhvcj48YXV0aG9yPlNhd2EsIFQuPC9hdXRob3I+PGF1
dGhvcj5Zb3NoaXRha2UsIEouPC9hdXRob3I+PGF1dGhvcj5ZYW1hZGEsIE4uPC9hdXRob3I+PGF1
dGhvcj5Jd2FpLCBTLjwvYXV0aG9yPjwvYXV0aG9ycz48L2NvbnRyaWJ1dG9ycz48YXV0aC1hZGRy
ZXNzPkthZ29zaGltYSBVbml2LCBEZXB0IEhvcnQgU2NpLCBGYWMgQWdyLCBLYWdvc2hpbWEgODkw
MDA2NSwgSmFwYW4mI3hEO0t1bWFtb3RvIFVuaXYsIEdyYWQgU2NoIE1lZCBTY2ksIERlcHQgTWlj
cm9iaW9sLCBLdW1hbW90byA4NjA4NTU2LCBKYXBhbiYjeEQ7S3l1c2h1IFVuaXYsIERlcHQgQmlv
c2NpICZhbXA7IEJpb3RlY2hub2wsIEZhYyBBZ3IsIEhpZ2FzaGkgS3UsIEZ1a3Vva2EgODEyODU4
MSwgSmFwYW48L2F1dGgtYWRkcmVzcz48dGl0bGVzPjx0aXRsZT48c3R5bGUgZmFjZT0ibm9ybWFs
IiBmb250PSJkZWZhdWx0IiBzaXplPSIxMDAlIj5OaXRyYXRlZCBDeWNsaWMgR01QIE1vZHVsYXRl
cyBHdWFyZCBDZWxsIFNpZ25hbGluZyBpbiA8L3N0eWxlPjxzdHlsZSBmYWNlPSJpdGFsaWMiIGZv
bnQ9ImRlZmF1bHQiIHNpemU9IjEwMCUiPkFyYWJpZG9wc2lzPC9zdHlsZT48L3RpdGxlPjxzZWNv
bmRhcnktdGl0bGU+UGxhbnQgQ2VsbDwvc2Vjb25kYXJ5LXRpdGxlPjxhbHQtdGl0bGU+UGxhbnQg
Q2VsbDwvYWx0LXRpdGxlPjwvdGl0bGVzPjxwZXJpb2RpY2FsPjxmdWxsLXRpdGxlPlBsYW50IENl
bGw8L2Z1bGwtdGl0bGU+PGFiYnItMT5QbGFudCBDZWxsPC9hYmJyLTE+PC9wZXJpb2RpY2FsPjxh
bHQtcGVyaW9kaWNhbD48ZnVsbC10aXRsZT5QbGFudCBDZWxsPC9mdWxsLXRpdGxlPjxhYmJyLTE+
UGxhbnQgQ2VsbDwvYWJici0xPjwvYWx0LXBlcmlvZGljYWw+PHBhZ2VzPjU1OC01NzE8L3BhZ2Vz
Pjx2b2x1bWU+MjU8L3ZvbHVtZT48bnVtYmVyPjI8L251bWJlcj48a2V5d29yZHM+PGtleXdvcmQ+
aW5kdWNlZCBzdG9tYXRhbCBjbG9zdXJlPC9rZXl3b3JkPjxrZXl3b3JkPnByb3RlaW4gcy1ndWFu
eWxhdGlvbjwva2V5d29yZD48a2V5d29yZD5hbmlvbiBjaGFubmVsIHNsYWMxPC9rZXl3b3JkPjxr
ZXl3b3JkPm5pdHJpYy1veGlkZTwva2V5d29yZD48a2V5d29yZD5oeWRyb2dlbi1wZXJveGlkZTwv
a2V5d29yZD48a2V5d29yZD5uYXRyaXVyZXRpYyBwZXB0aWRlczwva2V5d29yZD48a2V5d29yZD5j
b21tZWxpbmEtY29tbXVuaXM8L2tleXdvcmQ+PGtleXdvcmQ+ZGlzZWFzZSByZXNpc3RhbmNlPC9r
ZXl3b3JkPjxrZXl3b3JkPnBpc3VtLXNhdGl2dW08L2tleXdvcmQ+PGtleXdvcmQ+YWRwLXJpYm9z
ZTwva2V5d29yZD48L2tleXdvcmRzPjxkYXRlcz48eWVhcj4yMDEzPC95ZWFyPjxwdWItZGF0ZXM+
PGRhdGU+RmViPC9kYXRlPjwvcHViLWRhdGVzPjwvZGF0ZXM+PGlzYm4+MTA0MC00NjUxPC9pc2Ju
PjxhY2Nlc3Npb24tbnVtPldPUzowMDAzMTY4MDU3MDAwMTg8L2FjY2Vzc2lvbi1udW0+PHVybHM+
PHJlbGF0ZWQtdXJscz48dXJsPiZsdDtHbyB0byBJU0kmZ3Q7Oi8vV09TOjAwMDMxNjgwNTcwMDAx
ODwvdXJsPjwvcmVsYXRlZC11cmxzPjwvdXJscz48ZWxlY3Ryb25pYy1yZXNvdXJjZS1udW0+MTAu
MTEwNS90cGMuMTEyLjEwNTA0OTwvZWxlY3Ryb25pYy1yZXNvdXJjZS1udW0+PGxhbmd1YWdlPkVu
Z2xpc2g8L2xhbmd1YWdlPjwvcmVjb3JkPjwvQ2l0ZT48L0VuZE5vdGU+AG==
</w:fldData>
        </w:fldChar>
      </w:r>
      <w:r w:rsidR="002D49F5">
        <w:instrText xml:space="preserve"> ADDIN EN.CITE </w:instrText>
      </w:r>
      <w:r w:rsidR="002D49F5">
        <w:fldChar w:fldCharType="begin">
          <w:fldData xml:space="preserve">PEVuZE5vdGU+PENpdGU+PEF1dGhvcj5Kb3Vkb2k8L0F1dGhvcj48WWVhcj4yMDEzPC9ZZWFyPjxS
ZWNOdW0+Nzg8L1JlY051bT48RGlzcGxheVRleHQ+KEpvdWRvaTxzdHlsZSBmYWNlPSJpdGFsaWMi
PiBldCBhbC48L3N0eWxlPiAyMDEzKTwvRGlzcGxheVRleHQ+PHJlY29yZD48cmVjLW51bWJlcj43
ODwvcmVjLW51bWJlcj48Zm9yZWlnbi1rZXlzPjxrZXkgYXBwPSJFTiIgZGItaWQ9InB3Mnhwc2Zy
c3JkZjk0ZWV0YXI1MDB4OXZkcmZzd3dhZTAwYSIgdGltZXN0YW1wPSIxNDc0NzA5MjcyIj43ODwv
a2V5PjwvZm9yZWlnbi1rZXlzPjxyZWYtdHlwZSBuYW1lPSJKb3VybmFsIEFydGljbGUiPjE3PC9y
ZWYtdHlwZT48Y29udHJpYnV0b3JzPjxhdXRob3JzPjxhdXRob3I+Sm91ZG9pLCBULjwvYXV0aG9y
PjxhdXRob3I+U2hpY2hpcmksIFkuPC9hdXRob3I+PGF1dGhvcj5LYW1pem9ubywgTi48L2F1dGhv
cj48YXV0aG9yPkFrYWlrZSwgVC48L2F1dGhvcj48YXV0aG9yPlNhd2EsIFQuPC9hdXRob3I+PGF1
dGhvcj5Zb3NoaXRha2UsIEouPC9hdXRob3I+PGF1dGhvcj5ZYW1hZGEsIE4uPC9hdXRob3I+PGF1
dGhvcj5Jd2FpLCBTLjwvYXV0aG9yPjwvYXV0aG9ycz48L2NvbnRyaWJ1dG9ycz48YXV0aC1hZGRy
ZXNzPkthZ29zaGltYSBVbml2LCBEZXB0IEhvcnQgU2NpLCBGYWMgQWdyLCBLYWdvc2hpbWEgODkw
MDA2NSwgSmFwYW4mI3hEO0t1bWFtb3RvIFVuaXYsIEdyYWQgU2NoIE1lZCBTY2ksIERlcHQgTWlj
cm9iaW9sLCBLdW1hbW90byA4NjA4NTU2LCBKYXBhbiYjeEQ7S3l1c2h1IFVuaXYsIERlcHQgQmlv
c2NpICZhbXA7IEJpb3RlY2hub2wsIEZhYyBBZ3IsIEhpZ2FzaGkgS3UsIEZ1a3Vva2EgODEyODU4
MSwgSmFwYW48L2F1dGgtYWRkcmVzcz48dGl0bGVzPjx0aXRsZT48c3R5bGUgZmFjZT0ibm9ybWFs
IiBmb250PSJkZWZhdWx0IiBzaXplPSIxMDAlIj5OaXRyYXRlZCBDeWNsaWMgR01QIE1vZHVsYXRl
cyBHdWFyZCBDZWxsIFNpZ25hbGluZyBpbiA8L3N0eWxlPjxzdHlsZSBmYWNlPSJpdGFsaWMiIGZv
bnQ9ImRlZmF1bHQiIHNpemU9IjEwMCUiPkFyYWJpZG9wc2lzPC9zdHlsZT48L3RpdGxlPjxzZWNv
bmRhcnktdGl0bGU+UGxhbnQgQ2VsbDwvc2Vjb25kYXJ5LXRpdGxlPjxhbHQtdGl0bGU+UGxhbnQg
Q2VsbDwvYWx0LXRpdGxlPjwvdGl0bGVzPjxwZXJpb2RpY2FsPjxmdWxsLXRpdGxlPlBsYW50IENl
bGw8L2Z1bGwtdGl0bGU+PGFiYnItMT5QbGFudCBDZWxsPC9hYmJyLTE+PC9wZXJpb2RpY2FsPjxh
bHQtcGVyaW9kaWNhbD48ZnVsbC10aXRsZT5QbGFudCBDZWxsPC9mdWxsLXRpdGxlPjxhYmJyLTE+
UGxhbnQgQ2VsbDwvYWJici0xPjwvYWx0LXBlcmlvZGljYWw+PHBhZ2VzPjU1OC01NzE8L3BhZ2Vz
Pjx2b2x1bWU+MjU8L3ZvbHVtZT48bnVtYmVyPjI8L251bWJlcj48a2V5d29yZHM+PGtleXdvcmQ+
aW5kdWNlZCBzdG9tYXRhbCBjbG9zdXJlPC9rZXl3b3JkPjxrZXl3b3JkPnByb3RlaW4gcy1ndWFu
eWxhdGlvbjwva2V5d29yZD48a2V5d29yZD5hbmlvbiBjaGFubmVsIHNsYWMxPC9rZXl3b3JkPjxr
ZXl3b3JkPm5pdHJpYy1veGlkZTwva2V5d29yZD48a2V5d29yZD5oeWRyb2dlbi1wZXJveGlkZTwv
a2V5d29yZD48a2V5d29yZD5uYXRyaXVyZXRpYyBwZXB0aWRlczwva2V5d29yZD48a2V5d29yZD5j
b21tZWxpbmEtY29tbXVuaXM8L2tleXdvcmQ+PGtleXdvcmQ+ZGlzZWFzZSByZXNpc3RhbmNlPC9r
ZXl3b3JkPjxrZXl3b3JkPnBpc3VtLXNhdGl2dW08L2tleXdvcmQ+PGtleXdvcmQ+YWRwLXJpYm9z
ZTwva2V5d29yZD48L2tleXdvcmRzPjxkYXRlcz48eWVhcj4yMDEzPC95ZWFyPjxwdWItZGF0ZXM+
PGRhdGU+RmViPC9kYXRlPjwvcHViLWRhdGVzPjwvZGF0ZXM+PGlzYm4+MTA0MC00NjUxPC9pc2Ju
PjxhY2Nlc3Npb24tbnVtPldPUzowMDAzMTY4MDU3MDAwMTg8L2FjY2Vzc2lvbi1udW0+PHVybHM+
PHJlbGF0ZWQtdXJscz48dXJsPiZsdDtHbyB0byBJU0kmZ3Q7Oi8vV09TOjAwMDMxNjgwNTcwMDAx
ODwvdXJsPjwvcmVsYXRlZC11cmxzPjwvdXJscz48ZWxlY3Ryb25pYy1yZXNvdXJjZS1udW0+MTAu
MTEwNS90cGMuMTEyLjEwNTA0OTwvZWxlY3Ryb25pYy1yZXNvdXJjZS1udW0+PGxhbmd1YWdlPkVu
Z2xpc2g8L2xhbmd1YWdlPjwvcmVjb3JkPjwvQ2l0ZT48L0VuZE5vdGU+AG==
</w:fldData>
        </w:fldChar>
      </w:r>
      <w:r w:rsidR="002D49F5">
        <w:instrText xml:space="preserve"> ADDIN EN.CITE.DATA </w:instrText>
      </w:r>
      <w:r w:rsidR="002D49F5">
        <w:fldChar w:fldCharType="end"/>
      </w:r>
      <w:r w:rsidR="002D49F5">
        <w:fldChar w:fldCharType="separate"/>
      </w:r>
      <w:r w:rsidR="002D49F5">
        <w:rPr>
          <w:noProof/>
        </w:rPr>
        <w:t>(Joudoi</w:t>
      </w:r>
      <w:r w:rsidR="002D49F5" w:rsidRPr="002D49F5">
        <w:rPr>
          <w:i/>
          <w:noProof/>
        </w:rPr>
        <w:t xml:space="preserve"> et al.</w:t>
      </w:r>
      <w:r w:rsidR="002D49F5">
        <w:rPr>
          <w:noProof/>
        </w:rPr>
        <w:t xml:space="preserve"> 2013)</w:t>
      </w:r>
      <w:r w:rsidR="002D49F5">
        <w:fldChar w:fldCharType="end"/>
      </w:r>
      <w:r w:rsidR="00684122" w:rsidRPr="002278A3">
        <w:t>. Joud</w:t>
      </w:r>
      <w:r w:rsidR="00531025" w:rsidRPr="002278A3">
        <w:t>o</w:t>
      </w:r>
      <w:r w:rsidR="00684122" w:rsidRPr="002278A3">
        <w:t>i et al</w:t>
      </w:r>
      <w:r w:rsidR="00E16F29" w:rsidRPr="002278A3">
        <w:t>. (2013)</w:t>
      </w:r>
      <w:r w:rsidR="00684122" w:rsidRPr="002278A3">
        <w:t xml:space="preserve"> also showed that the NO dependent GC NOGC1 failed to</w:t>
      </w:r>
      <w:r w:rsidR="00E16F29" w:rsidRPr="002278A3">
        <w:t xml:space="preserve"> close stomata in response to NO</w:t>
      </w:r>
      <w:r w:rsidR="00684122" w:rsidRPr="002278A3">
        <w:t xml:space="preserve">. </w:t>
      </w:r>
      <w:r w:rsidR="00E16F29" w:rsidRPr="002278A3">
        <w:t>O</w:t>
      </w:r>
      <w:r w:rsidR="00684122" w:rsidRPr="002278A3">
        <w:t>ther c</w:t>
      </w:r>
      <w:r w:rsidRPr="002278A3">
        <w:t>GMP</w:t>
      </w:r>
      <w:r w:rsidR="00684122" w:rsidRPr="002278A3">
        <w:t xml:space="preserve"> derivatives are capable of </w:t>
      </w:r>
      <w:r w:rsidRPr="002278A3">
        <w:t xml:space="preserve">inducing </w:t>
      </w:r>
      <w:r w:rsidR="00684122" w:rsidRPr="002278A3">
        <w:t>stomatal closure</w:t>
      </w:r>
      <w:r w:rsidRPr="002278A3">
        <w:t>,</w:t>
      </w:r>
      <w:r w:rsidR="00684122" w:rsidRPr="002278A3">
        <w:t xml:space="preserve"> such as 8-mercapto-cgmp which is involved in H2S</w:t>
      </w:r>
      <w:r w:rsidR="00E16F29" w:rsidRPr="002278A3">
        <w:t>-induced</w:t>
      </w:r>
      <w:r w:rsidR="00531025" w:rsidRPr="002278A3">
        <w:t xml:space="preserve"> stomatal closure </w:t>
      </w:r>
      <w:r w:rsidR="002D49F5">
        <w:fldChar w:fldCharType="begin">
          <w:fldData xml:space="preserve">PEVuZE5vdGU+PENpdGU+PEF1dGhvcj5Ib25kYTwvQXV0aG9yPjxZZWFyPjIwMTU8L1llYXI+PFJl
Y051bT4yNDwvUmVjTnVtPjxEaXNwbGF5VGV4dD4oSG9uZGE8c3R5bGUgZmFjZT0iaXRhbGljIj4g
ZXQgYWwuPC9zdHlsZT4gMjAxNSk8L0Rpc3BsYXlUZXh0PjxyZWNvcmQ+PHJlYy1udW1iZXI+MjQ8
L3JlYy1udW1iZXI+PGZvcmVpZ24ta2V5cz48a2V5IGFwcD0iRU4iIGRiLWlkPSJwdzJ4cHNmcnNy
ZGY5NGVldGFyNTAweDl2ZHJmc3d3YWUwMGEiIHRpbWVzdGFtcD0iMTQ3NDcwNjY3MyI+MjQ8L2tl
eT48L2ZvcmVpZ24ta2V5cz48cmVmLXR5cGUgbmFtZT0iSm91cm5hbCBBcnRpY2xlIj4xNzwvcmVm
LXR5cGU+PGNvbnRyaWJ1dG9ycz48YXV0aG9ycz48YXV0aG9yPkhvbmRhLCBLLjwvYXV0aG9yPjxh
dXRob3I+WWFtYWRhLCBOLjwvYXV0aG9yPjxhdXRob3I+WW9zaGlkYSwgUi48L2F1dGhvcj48YXV0
aG9yPkloYXJhLCBILjwvYXV0aG9yPjxhdXRob3I+U2F3YSwgVC48L2F1dGhvcj48YXV0aG9yPkFr
YWlrZSwgVC48L2F1dGhvcj48YXV0aG9yPkl3YWksIFMuPC9hdXRob3I+PC9hdXRob3JzPjwvY29u
dHJpYnV0b3JzPjxhdXRoLWFkZHJlc3M+S2Fnb3NoaW1hIFVuaXYsIEZhYyBBZ3IsIERlcHQgSG9y
dCBTY2ksIEthZ29zaGltYSA4OTAwMDY1LCBKYXBhbiYjeEQ7S3l1c2h1IFVuaXYsIEZhYyBBZ3Is
IERlcHQgQmlvc2NpICZhbXA7IEJpb3RlY2hub2wsIEZ1a3Vva2EgODEyODU4MSwgSmFwYW4mI3hE
O09zYWthIFByZWZlY3R1cmUgVW5pdiwgR3JhZCBTY2ggU2NpLCBEZXB0IEJpb2wgU2NpLCBPc2Fr
YSA1OTk4NTMxLCBKYXBhbiYjeEQ7S3VtYW1vdG8gVW5pdiwgR3JhZCBTY2ggTWVkIFNjaSwgRGVw
dCBNaWNyb2Jpb2wsIEt1bWFtb3RvIDg2MDg1NTYsIEphcGFuJiN4RDtUb2hva3UgVW5pdiwgR3Jh
ZCBTY2ggTWVkLCBEZXB0IEVudmlyb25tIEhsdGggU2NpICZhbXA7IE1vbCBUb3hpY29sLCBTZW5k
YWksIE1peWFnaSA5ODA4NTc1LCBKYXBhbjwvYXV0aC1hZGRyZXNzPjx0aXRsZXM+PHRpdGxlPjxz
dHlsZSBmYWNlPSJub3JtYWwiIGZvbnQ9ImRlZmF1bHQiIHNpemU9IjEwMCUiPjgtTWVyY2FwdG8t
Q3ljbGljIEdNUCBNZWRpYXRlcyBIeWRyb2dlbiBTdWxmaWRlLUluZHVjZWQgU3RvbWF0YWwgQ2xv
c3VyZSBpbiA8L3N0eWxlPjxzdHlsZSBmYWNlPSJpdGFsaWMiIGZvbnQ9ImRlZmF1bHQiIHNpemU9
IjEwMCUiPkFyYWJpZG9wc2lzPC9zdHlsZT48L3RpdGxlPjxzZWNvbmRhcnktdGl0bGU+UGxhbnQg
YW5kIENlbGwgUGh5c2lvbG9neTwvc2Vjb25kYXJ5LXRpdGxlPjxhbHQtdGl0bGU+UGxhbnQgQ2Vs
bCBQaHlzaW9sPC9hbHQtdGl0bGU+PC90aXRsZXM+PHBlcmlvZGljYWw+PGZ1bGwtdGl0bGU+UGxh
bnQgYW5kIENlbGwgUGh5c2lvbG9neTwvZnVsbC10aXRsZT48YWJici0xPlBsYW50IENlbGwgUGh5
c2lvbDwvYWJici0xPjwvcGVyaW9kaWNhbD48YWx0LXBlcmlvZGljYWw+PGZ1bGwtdGl0bGU+UGxh
bnQgYW5kIENlbGwgUGh5c2lvbG9neTwvZnVsbC10aXRsZT48YWJici0xPlBsYW50IENlbGwgUGh5
c2lvbDwvYWJici0xPjwvYWx0LXBlcmlvZGljYWw+PHBhZ2VzPjE0ODEtMTQ4OTwvcGFnZXM+PHZv
bHVtZT41Njwvdm9sdW1lPjxudW1iZXI+ODwvbnVtYmVyPjxrZXl3b3Jkcz48a2V5d29yZD5hcmFi
aWRvcHNpcyB0aGFsaWFuYSBsLjwva2V5d29yZD48a2V5d29yZD5oeWRyb2dlbiBzdWxmaWRlPC9r
ZXl3b3JkPjxrZXl3b3JkPjgtbWVyY2FwdG8tY2dtcDwva2V5d29yZD48a2V5d29yZD5uaXRyaWMg
b3hpZGU8L2tleXdvcmQ+PGtleXdvcmQ+OC1uaXRyby1jZ21wLCBzdG9tYXRhPC9rZXl3b3JkPjxr
ZXl3b3JkPnByb3RlaW4gcy1ndWFueWxhdGlvbjwva2V5d29yZD48a2V5d29yZD5uaXRyYXRlZCBj
eWNsaWMtZ21wPC9rZXl3b3JkPjxrZXl3b3JkPm5pdHJpYy1veGlkZTwva2V5d29yZD48a2V5d29y
ZD5zZWVkLWdlcm1pbmF0aW9uPC9rZXl3b3JkPjxrZXl3b3JkPnNpZ25hbCBtb2xlY3VsZTwva2V5
d29yZD48a2V5d29yZD50aGFsaWFuYTwva2V5d29yZD48a2V5d29yZD5zdHJlc3M8L2tleXdvcmQ+
PGtleXdvcmQ+aDJzPC9rZXl3b3JkPjxrZXl3b3JkPnN1bGZoeWRyYXRpb248L2tleXdvcmQ+PGtl
eXdvcmQ+dG9sZXJhbmNlPC9rZXl3b3JkPjwva2V5d29yZHM+PGRhdGVzPjx5ZWFyPjIwMTU8L3ll
YXI+PHB1Yi1kYXRlcz48ZGF0ZT5BdWc8L2RhdGU+PC9wdWItZGF0ZXM+PC9kYXRlcz48aXNibj4w
MDMyLTA3ODE8L2lzYm4+PGFjY2Vzc2lvbi1udW0+V09TOjAwMDM1OTY0OTQwMDAwMzwvYWNjZXNz
aW9uLW51bT48dXJscz48cmVsYXRlZC11cmxzPjx1cmw+Jmx0O0dvIHRvIElTSSZndDs6Ly9XT1M6
MDAwMzU5NjQ5NDAwMDAzPC91cmw+PC9yZWxhdGVkLXVybHM+PC91cmxzPjxlbGVjdHJvbmljLXJl
c291cmNlLW51bT4xMC4xMDkzL3BjcC9wY3YwNjk8L2VsZWN0cm9uaWMtcmVzb3VyY2UtbnVtPjxs
YW5ndWFnZT5FbmdsaXNoPC9sYW5ndWFnZT48L3JlY29yZD48L0NpdGU+PC9FbmROb3RlPgB=
</w:fldData>
        </w:fldChar>
      </w:r>
      <w:r w:rsidR="002D49F5">
        <w:instrText xml:space="preserve"> ADDIN EN.CITE </w:instrText>
      </w:r>
      <w:r w:rsidR="002D49F5">
        <w:fldChar w:fldCharType="begin">
          <w:fldData xml:space="preserve">PEVuZE5vdGU+PENpdGU+PEF1dGhvcj5Ib25kYTwvQXV0aG9yPjxZZWFyPjIwMTU8L1llYXI+PFJl
Y051bT4yNDwvUmVjTnVtPjxEaXNwbGF5VGV4dD4oSG9uZGE8c3R5bGUgZmFjZT0iaXRhbGljIj4g
ZXQgYWwuPC9zdHlsZT4gMjAxNSk8L0Rpc3BsYXlUZXh0PjxyZWNvcmQ+PHJlYy1udW1iZXI+MjQ8
L3JlYy1udW1iZXI+PGZvcmVpZ24ta2V5cz48a2V5IGFwcD0iRU4iIGRiLWlkPSJwdzJ4cHNmcnNy
ZGY5NGVldGFyNTAweDl2ZHJmc3d3YWUwMGEiIHRpbWVzdGFtcD0iMTQ3NDcwNjY3MyI+MjQ8L2tl
eT48L2ZvcmVpZ24ta2V5cz48cmVmLXR5cGUgbmFtZT0iSm91cm5hbCBBcnRpY2xlIj4xNzwvcmVm
LXR5cGU+PGNvbnRyaWJ1dG9ycz48YXV0aG9ycz48YXV0aG9yPkhvbmRhLCBLLjwvYXV0aG9yPjxh
dXRob3I+WWFtYWRhLCBOLjwvYXV0aG9yPjxhdXRob3I+WW9zaGlkYSwgUi48L2F1dGhvcj48YXV0
aG9yPkloYXJhLCBILjwvYXV0aG9yPjxhdXRob3I+U2F3YSwgVC48L2F1dGhvcj48YXV0aG9yPkFr
YWlrZSwgVC48L2F1dGhvcj48YXV0aG9yPkl3YWksIFMuPC9hdXRob3I+PC9hdXRob3JzPjwvY29u
dHJpYnV0b3JzPjxhdXRoLWFkZHJlc3M+S2Fnb3NoaW1hIFVuaXYsIEZhYyBBZ3IsIERlcHQgSG9y
dCBTY2ksIEthZ29zaGltYSA4OTAwMDY1LCBKYXBhbiYjeEQ7S3l1c2h1IFVuaXYsIEZhYyBBZ3Is
IERlcHQgQmlvc2NpICZhbXA7IEJpb3RlY2hub2wsIEZ1a3Vva2EgODEyODU4MSwgSmFwYW4mI3hE
O09zYWthIFByZWZlY3R1cmUgVW5pdiwgR3JhZCBTY2ggU2NpLCBEZXB0IEJpb2wgU2NpLCBPc2Fr
YSA1OTk4NTMxLCBKYXBhbiYjeEQ7S3VtYW1vdG8gVW5pdiwgR3JhZCBTY2ggTWVkIFNjaSwgRGVw
dCBNaWNyb2Jpb2wsIEt1bWFtb3RvIDg2MDg1NTYsIEphcGFuJiN4RDtUb2hva3UgVW5pdiwgR3Jh
ZCBTY2ggTWVkLCBEZXB0IEVudmlyb25tIEhsdGggU2NpICZhbXA7IE1vbCBUb3hpY29sLCBTZW5k
YWksIE1peWFnaSA5ODA4NTc1LCBKYXBhbjwvYXV0aC1hZGRyZXNzPjx0aXRsZXM+PHRpdGxlPjxz
dHlsZSBmYWNlPSJub3JtYWwiIGZvbnQ9ImRlZmF1bHQiIHNpemU9IjEwMCUiPjgtTWVyY2FwdG8t
Q3ljbGljIEdNUCBNZWRpYXRlcyBIeWRyb2dlbiBTdWxmaWRlLUluZHVjZWQgU3RvbWF0YWwgQ2xv
c3VyZSBpbiA8L3N0eWxlPjxzdHlsZSBmYWNlPSJpdGFsaWMiIGZvbnQ9ImRlZmF1bHQiIHNpemU9
IjEwMCUiPkFyYWJpZG9wc2lzPC9zdHlsZT48L3RpdGxlPjxzZWNvbmRhcnktdGl0bGU+UGxhbnQg
YW5kIENlbGwgUGh5c2lvbG9neTwvc2Vjb25kYXJ5LXRpdGxlPjxhbHQtdGl0bGU+UGxhbnQgQ2Vs
bCBQaHlzaW9sPC9hbHQtdGl0bGU+PC90aXRsZXM+PHBlcmlvZGljYWw+PGZ1bGwtdGl0bGU+UGxh
bnQgYW5kIENlbGwgUGh5c2lvbG9neTwvZnVsbC10aXRsZT48YWJici0xPlBsYW50IENlbGwgUGh5
c2lvbDwvYWJici0xPjwvcGVyaW9kaWNhbD48YWx0LXBlcmlvZGljYWw+PGZ1bGwtdGl0bGU+UGxh
bnQgYW5kIENlbGwgUGh5c2lvbG9neTwvZnVsbC10aXRsZT48YWJici0xPlBsYW50IENlbGwgUGh5
c2lvbDwvYWJici0xPjwvYWx0LXBlcmlvZGljYWw+PHBhZ2VzPjE0ODEtMTQ4OTwvcGFnZXM+PHZv
bHVtZT41Njwvdm9sdW1lPjxudW1iZXI+ODwvbnVtYmVyPjxrZXl3b3Jkcz48a2V5d29yZD5hcmFi
aWRvcHNpcyB0aGFsaWFuYSBsLjwva2V5d29yZD48a2V5d29yZD5oeWRyb2dlbiBzdWxmaWRlPC9r
ZXl3b3JkPjxrZXl3b3JkPjgtbWVyY2FwdG8tY2dtcDwva2V5d29yZD48a2V5d29yZD5uaXRyaWMg
b3hpZGU8L2tleXdvcmQ+PGtleXdvcmQ+OC1uaXRyby1jZ21wLCBzdG9tYXRhPC9rZXl3b3JkPjxr
ZXl3b3JkPnByb3RlaW4gcy1ndWFueWxhdGlvbjwva2V5d29yZD48a2V5d29yZD5uaXRyYXRlZCBj
eWNsaWMtZ21wPC9rZXl3b3JkPjxrZXl3b3JkPm5pdHJpYy1veGlkZTwva2V5d29yZD48a2V5d29y
ZD5zZWVkLWdlcm1pbmF0aW9uPC9rZXl3b3JkPjxrZXl3b3JkPnNpZ25hbCBtb2xlY3VsZTwva2V5
d29yZD48a2V5d29yZD50aGFsaWFuYTwva2V5d29yZD48a2V5d29yZD5zdHJlc3M8L2tleXdvcmQ+
PGtleXdvcmQ+aDJzPC9rZXl3b3JkPjxrZXl3b3JkPnN1bGZoeWRyYXRpb248L2tleXdvcmQ+PGtl
eXdvcmQ+dG9sZXJhbmNlPC9rZXl3b3JkPjwva2V5d29yZHM+PGRhdGVzPjx5ZWFyPjIwMTU8L3ll
YXI+PHB1Yi1kYXRlcz48ZGF0ZT5BdWc8L2RhdGU+PC9wdWItZGF0ZXM+PC9kYXRlcz48aXNibj4w
MDMyLTA3ODE8L2lzYm4+PGFjY2Vzc2lvbi1udW0+V09TOjAwMDM1OTY0OTQwMDAwMzwvYWNjZXNz
aW9uLW51bT48dXJscz48cmVsYXRlZC11cmxzPjx1cmw+Jmx0O0dvIHRvIElTSSZndDs6Ly9XT1M6
MDAwMzU5NjQ5NDAwMDAzPC91cmw+PC9yZWxhdGVkLXVybHM+PC91cmxzPjxlbGVjdHJvbmljLXJl
c291cmNlLW51bT4xMC4xMDkzL3BjcC9wY3YwNjk8L2VsZWN0cm9uaWMtcmVzb3VyY2UtbnVtPjxs
YW5ndWFnZT5FbmdsaXNoPC9sYW5ndWFnZT48L3JlY29yZD48L0NpdGU+PC9FbmROb3RlPgB=
</w:fldData>
        </w:fldChar>
      </w:r>
      <w:r w:rsidR="002D49F5">
        <w:instrText xml:space="preserve"> ADDIN EN.CITE.DATA </w:instrText>
      </w:r>
      <w:r w:rsidR="002D49F5">
        <w:fldChar w:fldCharType="end"/>
      </w:r>
      <w:r w:rsidR="002D49F5">
        <w:fldChar w:fldCharType="separate"/>
      </w:r>
      <w:r w:rsidR="002D49F5">
        <w:rPr>
          <w:noProof/>
        </w:rPr>
        <w:t>(Honda</w:t>
      </w:r>
      <w:r w:rsidR="002D49F5" w:rsidRPr="002D49F5">
        <w:rPr>
          <w:i/>
          <w:noProof/>
        </w:rPr>
        <w:t xml:space="preserve"> et al.</w:t>
      </w:r>
      <w:r w:rsidR="002D49F5">
        <w:rPr>
          <w:noProof/>
        </w:rPr>
        <w:t xml:space="preserve"> 2015)</w:t>
      </w:r>
      <w:r w:rsidR="002D49F5">
        <w:fldChar w:fldCharType="end"/>
      </w:r>
      <w:r w:rsidR="00684122" w:rsidRPr="002278A3">
        <w:t xml:space="preserve">. cGMP has also been shown to play a role in cell protoplasts </w:t>
      </w:r>
      <w:r w:rsidR="00E16F29" w:rsidRPr="002278A3">
        <w:t>expansion</w:t>
      </w:r>
      <w:r w:rsidR="00684122" w:rsidRPr="002278A3">
        <w:t>, which could be linked with stomatal aperture regulation</w:t>
      </w:r>
      <w:r w:rsidR="00230027" w:rsidRPr="002278A3">
        <w:t>. A scenario where the GC activity of polype</w:t>
      </w:r>
      <w:r w:rsidR="00FE6CD1">
        <w:t>p</w:t>
      </w:r>
      <w:r w:rsidR="00230027" w:rsidRPr="002278A3">
        <w:t xml:space="preserve">tide phytosulfokine (PSKR1) leads to activation of </w:t>
      </w:r>
      <w:r w:rsidR="00684122" w:rsidRPr="002278A3">
        <w:t xml:space="preserve">CNGC17 </w:t>
      </w:r>
      <w:r w:rsidR="00230027" w:rsidRPr="002278A3">
        <w:t xml:space="preserve">to allow cation influx, while a functional coupling between these proteins and plasma membrane located proton pumps such as </w:t>
      </w:r>
      <w:r w:rsidR="00684122" w:rsidRPr="002278A3">
        <w:t>AHA1</w:t>
      </w:r>
      <w:r w:rsidR="00230027" w:rsidRPr="002278A3">
        <w:t xml:space="preserve"> and </w:t>
      </w:r>
      <w:r w:rsidR="00684122" w:rsidRPr="002278A3">
        <w:t>AHA2</w:t>
      </w:r>
      <w:r w:rsidR="00230027" w:rsidRPr="002278A3">
        <w:t>, culminates in increased H</w:t>
      </w:r>
      <w:r w:rsidR="00230027" w:rsidRPr="002945EC">
        <w:rPr>
          <w:vertAlign w:val="superscript"/>
        </w:rPr>
        <w:t>+</w:t>
      </w:r>
      <w:r w:rsidR="00230027" w:rsidRPr="002278A3">
        <w:t xml:space="preserve"> efflux and hence cell expansion</w:t>
      </w:r>
      <w:r w:rsidR="00531025" w:rsidRPr="002278A3">
        <w:t xml:space="preserve"> </w:t>
      </w:r>
      <w:r w:rsidR="002D49F5">
        <w:fldChar w:fldCharType="begin">
          <w:fldData xml:space="preserve">PEVuZE5vdGU+PENpdGU+PEF1dGhvcj5MYWR3aWc8L0F1dGhvcj48WWVhcj4yMDE1PC9ZZWFyPjxS
ZWNOdW0+ODE8L1JlY051bT48RGlzcGxheVRleHQ+KExhZHdpZzxzdHlsZSBmYWNlPSJpdGFsaWMi
PiBldCBhbC48L3N0eWxlPiAyMDE1KTwvRGlzcGxheVRleHQ+PHJlY29yZD48cmVjLW51bWJlcj44
MTwvcmVjLW51bWJlcj48Zm9yZWlnbi1rZXlzPjxrZXkgYXBwPSJFTiIgZGItaWQ9InB3Mnhwc2Zy
c3JkZjk0ZWV0YXI1MDB4OXZkcmZzd3dhZTAwYSIgdGltZXN0YW1wPSIxNDc0NzA5MjcyIj44MTwv
a2V5PjwvZm9yZWlnbi1rZXlzPjxyZWYtdHlwZSBuYW1lPSJKb3VybmFsIEFydGljbGUiPjE3PC9y
ZWYtdHlwZT48Y29udHJpYnV0b3JzPjxhdXRob3JzPjxhdXRob3I+TGFkd2lnLCBGLjwvYXV0aG9y
PjxhdXRob3I+RGFobGtlLCBSLiBJLjwvYXV0aG9yPjxhdXRob3I+U3R1aHJ3b2hsZHQsIE4uPC9h
dXRob3I+PGF1dGhvcj5IYXJ0bWFubiwgSi48L2F1dGhvcj48YXV0aG9yPkhhcnRlciwgSy48L2F1
dGhvcj48YXV0aG9yPlNhdXRlciwgTS48L2F1dGhvcj48L2F1dGhvcnM+PC9jb250cmlidXRvcnM+
PGF1dGgtYWRkcmVzcz5Vbml2IFR1YmluZ2VuLCBQbGFudCBQaHlzaW9sLCBaTUJQLCBELTcyMDc2
IFR1YmluZ2VuLCBHZXJtYW55JiN4RDtVbml2IEtpZWwsIEVudHdpY2tsdW5nc2Jpb2wgJmFtcDsg
UGh5c2lvbCBQZmxhbnplbiwgRC0yNDExOCBLaWVsLCBHZXJtYW55PC9hdXRoLWFkZHJlc3M+PHRp
dGxlcz48dGl0bGU+PHN0eWxlIGZhY2U9Im5vcm1hbCIgZm9udD0iZGVmYXVsdCIgc2l6ZT0iMTAw
JSI+UGh5dG9zdWxmb2tpbmUgcmVndWxhdGVzIGdyb3d0aCBpbiA8L3N0eWxlPjxzdHlsZSBmYWNl
PSJpdGFsaWMiIGZvbnQ9ImRlZmF1bHQiIHNpemU9IjEwMCUiPkFyYWJpZG9wc2lzIDwvc3R5bGU+
PHN0eWxlIGZhY2U9Im5vcm1hbCIgZm9udD0iZGVmYXVsdCIgc2l6ZT0iMTAwJSI+dGhyb3VnaCBh
IHJlc3BvbnNlIG1vZHVsZSBhdCB0aGUgcGxhc21hIG1lbWJyYW5lIHRoYXQgaW5jbHVkZXMgQ1lD
TElDIE5VQ0xFT1RJREUtR0FURUQgQ0hBTk5FTDE3LCBIPC9zdHlsZT48c3R5bGUgZmFjZT0ic3Vw
ZXJzY3JpcHQiIGZvbnQ9ImRlZmF1bHQiIHNpemU9IjEwMCUiPis8L3N0eWxlPjxzdHlsZSBmYWNl
PSJub3JtYWwiIGZvbnQ9ImRlZmF1bHQiIHNpemU9IjEwMCUiPi1BVFBhc2UsIGFuZCBCQUsxPC9z
dHlsZT48L3RpdGxlPjxzZWNvbmRhcnktdGl0bGU+UGxhbnQgQ2VsbDwvc2Vjb25kYXJ5LXRpdGxl
PjxhbHQtdGl0bGU+UGxhbnQgQ2VsbDwvYWx0LXRpdGxlPjwvdGl0bGVzPjxwZXJpb2RpY2FsPjxm
dWxsLXRpdGxlPlBsYW50IENlbGw8L2Z1bGwtdGl0bGU+PGFiYnItMT5QbGFudCBDZWxsPC9hYmJy
LTE+PC9wZXJpb2RpY2FsPjxhbHQtcGVyaW9kaWNhbD48ZnVsbC10aXRsZT5QbGFudCBDZWxsPC9m
dWxsLXRpdGxlPjxhYmJyLTE+UGxhbnQgQ2VsbDwvYWJici0xPjwvYWx0LXBlcmlvZGljYWw+PHBh
Z2VzPjE3MTgtMTcyOTwvcGFnZXM+PHZvbHVtZT4yNzwvdm9sdW1lPjxudW1iZXI+NjwvbnVtYmVy
PjxrZXl3b3Jkcz48a2V5d29yZD5pb24gY2hhbm5lbHM8L2tleXdvcmQ+PGtleXdvcmQ+bmF0cml1
cmV0aWMgcGVwdGlkZXM8L2tleXdvcmQ+PGtleXdvcmQ+Y2FsbW9kdWxpbi1iaW5kaW5nPC9rZXl3
b3JkPjxrZXl3b3JkPmNhdGlvbi10cmFuc3BvcnQ8L2tleXdvcmQ+PGtleXdvcmQ+Y3ljbGFzZSBh
Y3Rpdml0eTwva2V5d29yZD48a2V5d29yZD5yZWNlcHRvcjwva2V5d29yZD48a2V5d29yZD50aGFs
aWFuYTwva2V5d29yZD48a2V5d29yZD5pbW11bml0eTwva2V5d29yZD48a2V5d29yZD5wbGFudHM8
L2tleXdvcmQ+PGtleXdvcmQ+ZG9tYWluPC9rZXl3b3JkPjwva2V5d29yZHM+PGRhdGVzPjx5ZWFy
PjIwMTU8L3llYXI+PHB1Yi1kYXRlcz48ZGF0ZT5KdW48L2RhdGU+PC9wdWItZGF0ZXM+PC9kYXRl
cz48aXNibj4xMDQwLTQ2NTE8L2lzYm4+PGFjY2Vzc2lvbi1udW0+V09TOjAwMDM1NzcxODgwMDAx
MzwvYWNjZXNzaW9uLW51bT48dXJscz48cmVsYXRlZC11cmxzPjx1cmw+Jmx0O0dvIHRvIElTSSZn
dDs6Ly9XT1M6MDAwMzU3NzE4ODAwMDEzPC91cmw+PC9yZWxhdGVkLXVybHM+PC91cmxzPjxlbGVj
dHJvbmljLXJlc291cmNlLW51bT4xMC4xMTA1L3RwYy4xNS4wMDMwNjwvZWxlY3Ryb25pYy1yZXNv
dXJjZS1udW0+PGxhbmd1YWdlPkVuZ2xpc2g8L2xhbmd1YWdlPjwvcmVjb3JkPjwvQ2l0ZT48L0Vu
ZE5vdGU+AG==
</w:fldData>
        </w:fldChar>
      </w:r>
      <w:r w:rsidR="002D49F5">
        <w:instrText xml:space="preserve"> ADDIN EN.CITE </w:instrText>
      </w:r>
      <w:r w:rsidR="002D49F5">
        <w:fldChar w:fldCharType="begin">
          <w:fldData xml:space="preserve">PEVuZE5vdGU+PENpdGU+PEF1dGhvcj5MYWR3aWc8L0F1dGhvcj48WWVhcj4yMDE1PC9ZZWFyPjxS
ZWNOdW0+ODE8L1JlY051bT48RGlzcGxheVRleHQ+KExhZHdpZzxzdHlsZSBmYWNlPSJpdGFsaWMi
PiBldCBhbC48L3N0eWxlPiAyMDE1KTwvRGlzcGxheVRleHQ+PHJlY29yZD48cmVjLW51bWJlcj44
MTwvcmVjLW51bWJlcj48Zm9yZWlnbi1rZXlzPjxrZXkgYXBwPSJFTiIgZGItaWQ9InB3Mnhwc2Zy
c3JkZjk0ZWV0YXI1MDB4OXZkcmZzd3dhZTAwYSIgdGltZXN0YW1wPSIxNDc0NzA5MjcyIj44MTwv
a2V5PjwvZm9yZWlnbi1rZXlzPjxyZWYtdHlwZSBuYW1lPSJKb3VybmFsIEFydGljbGUiPjE3PC9y
ZWYtdHlwZT48Y29udHJpYnV0b3JzPjxhdXRob3JzPjxhdXRob3I+TGFkd2lnLCBGLjwvYXV0aG9y
PjxhdXRob3I+RGFobGtlLCBSLiBJLjwvYXV0aG9yPjxhdXRob3I+U3R1aHJ3b2hsZHQsIE4uPC9h
dXRob3I+PGF1dGhvcj5IYXJ0bWFubiwgSi48L2F1dGhvcj48YXV0aG9yPkhhcnRlciwgSy48L2F1
dGhvcj48YXV0aG9yPlNhdXRlciwgTS48L2F1dGhvcj48L2F1dGhvcnM+PC9jb250cmlidXRvcnM+
PGF1dGgtYWRkcmVzcz5Vbml2IFR1YmluZ2VuLCBQbGFudCBQaHlzaW9sLCBaTUJQLCBELTcyMDc2
IFR1YmluZ2VuLCBHZXJtYW55JiN4RDtVbml2IEtpZWwsIEVudHdpY2tsdW5nc2Jpb2wgJmFtcDsg
UGh5c2lvbCBQZmxhbnplbiwgRC0yNDExOCBLaWVsLCBHZXJtYW55PC9hdXRoLWFkZHJlc3M+PHRp
dGxlcz48dGl0bGU+PHN0eWxlIGZhY2U9Im5vcm1hbCIgZm9udD0iZGVmYXVsdCIgc2l6ZT0iMTAw
JSI+UGh5dG9zdWxmb2tpbmUgcmVndWxhdGVzIGdyb3d0aCBpbiA8L3N0eWxlPjxzdHlsZSBmYWNl
PSJpdGFsaWMiIGZvbnQ9ImRlZmF1bHQiIHNpemU9IjEwMCUiPkFyYWJpZG9wc2lzIDwvc3R5bGU+
PHN0eWxlIGZhY2U9Im5vcm1hbCIgZm9udD0iZGVmYXVsdCIgc2l6ZT0iMTAwJSI+dGhyb3VnaCBh
IHJlc3BvbnNlIG1vZHVsZSBhdCB0aGUgcGxhc21hIG1lbWJyYW5lIHRoYXQgaW5jbHVkZXMgQ1lD
TElDIE5VQ0xFT1RJREUtR0FURUQgQ0hBTk5FTDE3LCBIPC9zdHlsZT48c3R5bGUgZmFjZT0ic3Vw
ZXJzY3JpcHQiIGZvbnQ9ImRlZmF1bHQiIHNpemU9IjEwMCUiPis8L3N0eWxlPjxzdHlsZSBmYWNl
PSJub3JtYWwiIGZvbnQ9ImRlZmF1bHQiIHNpemU9IjEwMCUiPi1BVFBhc2UsIGFuZCBCQUsxPC9z
dHlsZT48L3RpdGxlPjxzZWNvbmRhcnktdGl0bGU+UGxhbnQgQ2VsbDwvc2Vjb25kYXJ5LXRpdGxl
PjxhbHQtdGl0bGU+UGxhbnQgQ2VsbDwvYWx0LXRpdGxlPjwvdGl0bGVzPjxwZXJpb2RpY2FsPjxm
dWxsLXRpdGxlPlBsYW50IENlbGw8L2Z1bGwtdGl0bGU+PGFiYnItMT5QbGFudCBDZWxsPC9hYmJy
LTE+PC9wZXJpb2RpY2FsPjxhbHQtcGVyaW9kaWNhbD48ZnVsbC10aXRsZT5QbGFudCBDZWxsPC9m
dWxsLXRpdGxlPjxhYmJyLTE+UGxhbnQgQ2VsbDwvYWJici0xPjwvYWx0LXBlcmlvZGljYWw+PHBh
Z2VzPjE3MTgtMTcyOTwvcGFnZXM+PHZvbHVtZT4yNzwvdm9sdW1lPjxudW1iZXI+NjwvbnVtYmVy
PjxrZXl3b3Jkcz48a2V5d29yZD5pb24gY2hhbm5lbHM8L2tleXdvcmQ+PGtleXdvcmQ+bmF0cml1
cmV0aWMgcGVwdGlkZXM8L2tleXdvcmQ+PGtleXdvcmQ+Y2FsbW9kdWxpbi1iaW5kaW5nPC9rZXl3
b3JkPjxrZXl3b3JkPmNhdGlvbi10cmFuc3BvcnQ8L2tleXdvcmQ+PGtleXdvcmQ+Y3ljbGFzZSBh
Y3Rpdml0eTwva2V5d29yZD48a2V5d29yZD5yZWNlcHRvcjwva2V5d29yZD48a2V5d29yZD50aGFs
aWFuYTwva2V5d29yZD48a2V5d29yZD5pbW11bml0eTwva2V5d29yZD48a2V5d29yZD5wbGFudHM8
L2tleXdvcmQ+PGtleXdvcmQ+ZG9tYWluPC9rZXl3b3JkPjwva2V5d29yZHM+PGRhdGVzPjx5ZWFy
PjIwMTU8L3llYXI+PHB1Yi1kYXRlcz48ZGF0ZT5KdW48L2RhdGU+PC9wdWItZGF0ZXM+PC9kYXRl
cz48aXNibj4xMDQwLTQ2NTE8L2lzYm4+PGFjY2Vzc2lvbi1udW0+V09TOjAwMDM1NzcxODgwMDAx
MzwvYWNjZXNzaW9uLW51bT48dXJscz48cmVsYXRlZC11cmxzPjx1cmw+Jmx0O0dvIHRvIElTSSZn
dDs6Ly9XT1M6MDAwMzU3NzE4ODAwMDEzPC91cmw+PC9yZWxhdGVkLXVybHM+PC91cmxzPjxlbGVj
dHJvbmljLXJlc291cmNlLW51bT4xMC4xMTA1L3RwYy4xNS4wMDMwNjwvZWxlY3Ryb25pYy1yZXNv
dXJjZS1udW0+PGxhbmd1YWdlPkVuZ2xpc2g8L2xhbmd1YWdlPjwvcmVjb3JkPjwvQ2l0ZT48L0Vu
ZE5vdGU+AG==
</w:fldData>
        </w:fldChar>
      </w:r>
      <w:r w:rsidR="002D49F5">
        <w:instrText xml:space="preserve"> ADDIN EN.CITE.DATA </w:instrText>
      </w:r>
      <w:r w:rsidR="002D49F5">
        <w:fldChar w:fldCharType="end"/>
      </w:r>
      <w:r w:rsidR="002D49F5">
        <w:fldChar w:fldCharType="separate"/>
      </w:r>
      <w:r w:rsidR="002D49F5">
        <w:rPr>
          <w:noProof/>
        </w:rPr>
        <w:t>(Ladwig</w:t>
      </w:r>
      <w:r w:rsidR="002D49F5" w:rsidRPr="002D49F5">
        <w:rPr>
          <w:i/>
          <w:noProof/>
        </w:rPr>
        <w:t xml:space="preserve"> et al.</w:t>
      </w:r>
      <w:r w:rsidR="002D49F5">
        <w:rPr>
          <w:noProof/>
        </w:rPr>
        <w:t xml:space="preserve"> 2015)</w:t>
      </w:r>
      <w:r w:rsidR="002D49F5">
        <w:fldChar w:fldCharType="end"/>
      </w:r>
      <w:r w:rsidR="00684122" w:rsidRPr="002278A3">
        <w:t xml:space="preserve">. Cell expansion can be a prerequisite of stomatal opening </w:t>
      </w:r>
      <w:r w:rsidR="002D49F5">
        <w:fldChar w:fldCharType="begin"/>
      </w:r>
      <w:r w:rsidR="002D49F5">
        <w:instrText xml:space="preserve"> ADDIN EN.CITE &lt;EndNote&gt;&lt;Cite&gt;&lt;Author&gt;Wang&lt;/Author&gt;&lt;Year&gt;2007&lt;/Year&gt;&lt;RecNum&gt;380&lt;/RecNum&gt;&lt;DisplayText&gt;(Wang&lt;style face="italic"&gt; et al.&lt;/style&gt; 2007)&lt;/DisplayText&gt;&lt;record&gt;&lt;rec-number&gt;380&lt;/rec-number&gt;&lt;foreign-keys&gt;&lt;key app="EN" db-id="pw2xpsfrsrdf94eetar500x9vdrfswwae00a" timestamp="1474886388"&gt;380&lt;/key&gt;&lt;/foreign-keys&gt;&lt;ref-type name="Journal Article"&gt;17&lt;/ref-type&gt;&lt;contributors&gt;&lt;authors&gt;&lt;author&gt;Wang, H. C.&lt;/author&gt;&lt;author&gt;Ngwenyama, N.&lt;/author&gt;&lt;author&gt;Liu, Y. D.&lt;/author&gt;&lt;author&gt;Walker, J. C.&lt;/author&gt;&lt;author&gt;Zhang, S. Q.&lt;/author&gt;&lt;/authors&gt;&lt;/contributors&gt;&lt;auth-address&gt;Univ Missouri, Dept Biochem, Columbia, MO 65211 USA&amp;#xD;Univ Missouri, Div Biol Sci, Columbia, MO 65211 USA&amp;#xD;Univ Missouri, Bond Life Sci Ctr, Columbia, MO 65211 USA&lt;/auth-address&gt;&lt;titles&gt;&lt;title&gt;&lt;style face="normal" font="default" size="100%"&gt;Stomatal development and patterning are regulated by environmentally responsive mitogen-activated protein kinases in &lt;/style&gt;&lt;style face="italic" font="default" size="100%"&gt;Arabidopsis&lt;/style&gt;&lt;/title&gt;&lt;secondary-title&gt;Plant Cell&lt;/secondary-title&gt;&lt;alt-title&gt;Plant Cell&lt;/alt-title&gt;&lt;/titles&gt;&lt;periodical&gt;&lt;full-title&gt;Plant Cell&lt;/full-title&gt;&lt;abbr-1&gt;Plant Cell&lt;/abbr-1&gt;&lt;/periodical&gt;&lt;alt-periodical&gt;&lt;full-title&gt;Plant Cell&lt;/full-title&gt;&lt;abbr-1&gt;Plant Cell&lt;/abbr-1&gt;&lt;/alt-periodical&gt;&lt;pages&gt;63-73&lt;/pages&gt;&lt;volume&gt;19&lt;/volume&gt;&lt;number&gt;1&lt;/number&gt;&lt;keywords&gt;&lt;keyword&gt;asymmetric cell-division&lt;/keyword&gt;&lt;keyword&gt;map kinase&lt;/keyword&gt;&lt;keyword&gt;plants&lt;/keyword&gt;&lt;keyword&gt;cascades&lt;/keyword&gt;&lt;keyword&gt;co2&lt;/keyword&gt;&lt;keyword&gt;thaliana&lt;/keyword&gt;&lt;keyword&gt;pathways&lt;/keyword&gt;&lt;keyword&gt;immunity&lt;/keyword&gt;&lt;keyword&gt;density&lt;/keyword&gt;&lt;keyword&gt;signals&lt;/keyword&gt;&lt;/keywords&gt;&lt;dates&gt;&lt;year&gt;2007&lt;/year&gt;&lt;pub-dates&gt;&lt;date&gt;Jan&lt;/date&gt;&lt;/pub-dates&gt;&lt;/dates&gt;&lt;isbn&gt;1040-4651&lt;/isbn&gt;&lt;accession-num&gt;WOS:000244757400008&lt;/accession-num&gt;&lt;urls&gt;&lt;related-urls&gt;&lt;url&gt;&amp;lt;Go to ISI&amp;gt;://WOS:000244757400008&lt;/url&gt;&lt;/related-urls&gt;&lt;/urls&gt;&lt;electronic-resource-num&gt;10.1105/tpc.106.048298&lt;/electronic-resource-num&gt;&lt;language&gt;English&lt;/language&gt;&lt;/record&gt;&lt;/Cite&gt;&lt;/EndNote&gt;</w:instrText>
      </w:r>
      <w:r w:rsidR="002D49F5">
        <w:fldChar w:fldCharType="separate"/>
      </w:r>
      <w:r w:rsidR="002D49F5">
        <w:rPr>
          <w:noProof/>
        </w:rPr>
        <w:t>(Wang</w:t>
      </w:r>
      <w:r w:rsidR="002D49F5" w:rsidRPr="002D49F5">
        <w:rPr>
          <w:i/>
          <w:noProof/>
        </w:rPr>
        <w:t xml:space="preserve"> et al.</w:t>
      </w:r>
      <w:r w:rsidR="002D49F5">
        <w:rPr>
          <w:noProof/>
        </w:rPr>
        <w:t xml:space="preserve"> 2007)</w:t>
      </w:r>
      <w:r w:rsidR="002D49F5">
        <w:fldChar w:fldCharType="end"/>
      </w:r>
      <w:r w:rsidR="00684122" w:rsidRPr="002278A3">
        <w:t>.</w:t>
      </w:r>
    </w:p>
    <w:p w:rsidR="00A60DDE" w:rsidRPr="002278A3" w:rsidRDefault="00A60DDE" w:rsidP="00684122">
      <w:pPr>
        <w:ind w:firstLine="720"/>
        <w:jc w:val="both"/>
      </w:pPr>
    </w:p>
    <w:p w:rsidR="00684122" w:rsidRPr="002278A3" w:rsidRDefault="00684122" w:rsidP="00A60DDE">
      <w:pPr>
        <w:jc w:val="both"/>
      </w:pPr>
      <w:r w:rsidRPr="002278A3">
        <w:t xml:space="preserve">Plants cells have to regulate their ion concentrations, which is critical for development and physiological roles. </w:t>
      </w:r>
      <w:r w:rsidR="00A60DDE" w:rsidRPr="002278A3">
        <w:t xml:space="preserve">Ion homeostasis is another prime example of cGMP involvement. Ion homeostasis largely depends on mechanisms that </w:t>
      </w:r>
      <w:r w:rsidRPr="002278A3">
        <w:t>control the permeability</w:t>
      </w:r>
      <w:r w:rsidR="00A60DDE" w:rsidRPr="002278A3">
        <w:t>,</w:t>
      </w:r>
      <w:r w:rsidRPr="002278A3">
        <w:t xml:space="preserve"> abundance or activity of intrinsic membrane proteins such as channels and transporters. </w:t>
      </w:r>
      <w:r w:rsidR="00A60DDE" w:rsidRPr="002278A3">
        <w:t>There is evidence that</w:t>
      </w:r>
      <w:r w:rsidRPr="002278A3">
        <w:t xml:space="preserve"> cGMP act</w:t>
      </w:r>
      <w:r w:rsidR="00A60DDE" w:rsidRPr="002278A3">
        <w:t>s</w:t>
      </w:r>
      <w:r w:rsidRPr="002278A3">
        <w:t xml:space="preserve"> at </w:t>
      </w:r>
      <w:r w:rsidR="00A60DDE" w:rsidRPr="002278A3">
        <w:t xml:space="preserve">all </w:t>
      </w:r>
      <w:r w:rsidRPr="002278A3">
        <w:t>these different levels</w:t>
      </w:r>
      <w:r w:rsidR="00A60DDE" w:rsidRPr="002278A3">
        <w:t>:</w:t>
      </w:r>
      <w:r w:rsidRPr="002278A3">
        <w:t xml:space="preserve"> </w:t>
      </w:r>
      <w:r w:rsidR="00A60DDE" w:rsidRPr="002278A3">
        <w:t xml:space="preserve">It </w:t>
      </w:r>
      <w:r w:rsidRPr="002278A3">
        <w:t>regulate</w:t>
      </w:r>
      <w:r w:rsidR="00A60DDE" w:rsidRPr="002278A3">
        <w:t>s</w:t>
      </w:r>
      <w:r w:rsidRPr="002278A3">
        <w:t xml:space="preserve"> </w:t>
      </w:r>
      <w:r w:rsidR="00A60DDE" w:rsidRPr="002278A3">
        <w:t>expression of many genes, including that of many</w:t>
      </w:r>
      <w:r w:rsidRPr="002278A3">
        <w:t xml:space="preserve"> </w:t>
      </w:r>
      <w:r w:rsidR="00A60DDE" w:rsidRPr="002278A3">
        <w:t>(</w:t>
      </w:r>
      <w:r w:rsidRPr="002278A3">
        <w:t>mainly monovalent</w:t>
      </w:r>
      <w:r w:rsidR="00A60DDE" w:rsidRPr="002278A3">
        <w:t>)</w:t>
      </w:r>
      <w:r w:rsidRPr="002278A3">
        <w:t xml:space="preserve"> root membrane transporters </w:t>
      </w:r>
      <w:r w:rsidR="002D49F5">
        <w:fldChar w:fldCharType="begin"/>
      </w:r>
      <w:r w:rsidR="002D49F5">
        <w:instrText xml:space="preserve"> ADDIN EN.CITE &lt;EndNote&gt;&lt;Cite&gt;&lt;Author&gt;Maathuis&lt;/Author&gt;&lt;Year&gt;2006&lt;/Year&gt;&lt;RecNum&gt;42&lt;/RecNum&gt;&lt;DisplayText&gt;(Maathuis 2006)&lt;/DisplayText&gt;&lt;record&gt;&lt;rec-number&gt;42&lt;/rec-number&gt;&lt;foreign-keys&gt;&lt;key app="EN" db-id="pw2xpsfrsrdf94eetar500x9vdrfswwae00a" timestamp="1474707125"&gt;42&lt;/key&gt;&lt;/foreign-keys&gt;&lt;ref-type name="Journal Article"&gt;17&lt;/ref-type&gt;&lt;contributors&gt;&lt;authors&gt;&lt;author&gt;Maathuis, F. J. M.&lt;/author&gt;&lt;/authors&gt;&lt;/contributors&gt;&lt;auth-address&gt;Univ York, Dept Biol, Area 9, York YO10 5DD, N Yorkshire, England&lt;/auth-address&gt;&lt;titles&gt;&lt;title&gt;&lt;style face="normal" font="default" size="100%"&gt;cGMP modulates gene transcription and cation transport in &lt;/style&gt;&lt;style face="italic" font="default" size="100%"&gt;Arabidopsis &lt;/style&gt;&lt;style face="normal" font="default" size="100%"&gt;roots&lt;/style&gt;&lt;/title&gt;&lt;secondary-title&gt;Plant Journal&lt;/secondary-title&gt;&lt;alt-title&gt;Plant J&lt;/alt-title&gt;&lt;/titles&gt;&lt;periodical&gt;&lt;full-title&gt;Plant Journal&lt;/full-title&gt;&lt;abbr-1&gt;Plant J&lt;/abbr-1&gt;&lt;/periodical&gt;&lt;alt-periodical&gt;&lt;full-title&gt;Plant Journal&lt;/full-title&gt;&lt;abbr-1&gt;Plant J&lt;/abbr-1&gt;&lt;/alt-periodical&gt;&lt;pages&gt;700-711&lt;/pages&gt;&lt;volume&gt;45&lt;/volume&gt;&lt;number&gt;5&lt;/number&gt;&lt;keywords&gt;&lt;keyword&gt;arabidopsis thaliana&lt;/keyword&gt;&lt;keyword&gt;cation transport&lt;/keyword&gt;&lt;keyword&gt;cgmp&lt;/keyword&gt;&lt;keyword&gt;signal transduction&lt;/keyword&gt;&lt;keyword&gt;transcriptomics&lt;/keyword&gt;&lt;keyword&gt;microarray&lt;/keyword&gt;&lt;keyword&gt;dependent protein-kinase&lt;/keyword&gt;&lt;keyword&gt;cyclic-nucleotides&lt;/keyword&gt;&lt;keyword&gt;diverse functions&lt;/keyword&gt;&lt;keyword&gt;binding domains&lt;/keyword&gt;&lt;keyword&gt;nitric-oxide&lt;/keyword&gt;&lt;keyword&gt;ion-channel&lt;/keyword&gt;&lt;keyword&gt;stress&lt;/keyword&gt;&lt;keyword&gt;family&lt;/keyword&gt;&lt;keyword&gt;expression&lt;/keyword&gt;&lt;keyword&gt;thaliana&lt;/keyword&gt;&lt;/keywords&gt;&lt;dates&gt;&lt;year&gt;2006&lt;/year&gt;&lt;pub-dates&gt;&lt;date&gt;Mar&lt;/date&gt;&lt;/pub-dates&gt;&lt;/dates&gt;&lt;isbn&gt;0960-7412&lt;/isbn&gt;&lt;accession-num&gt;WOS:000235168400001&lt;/accession-num&gt;&lt;urls&gt;&lt;related-urls&gt;&lt;url&gt;&amp;lt;Go to ISI&amp;gt;://WOS:000235168400001&lt;/url&gt;&lt;/related-urls&gt;&lt;/urls&gt;&lt;electronic-resource-num&gt;10.1111/j.1365-313X.2005.02616.x&lt;/electronic-resource-num&gt;&lt;language&gt;English&lt;/language&gt;&lt;/record&gt;&lt;/Cite&gt;&lt;/EndNote&gt;</w:instrText>
      </w:r>
      <w:r w:rsidR="002D49F5">
        <w:fldChar w:fldCharType="separate"/>
      </w:r>
      <w:r w:rsidR="002D49F5">
        <w:rPr>
          <w:noProof/>
        </w:rPr>
        <w:t>(Maathuis 2006)</w:t>
      </w:r>
      <w:r w:rsidR="002D49F5">
        <w:fldChar w:fldCharType="end"/>
      </w:r>
      <w:r w:rsidR="00A60DDE" w:rsidRPr="002278A3">
        <w:t>. Furthermore, it</w:t>
      </w:r>
      <w:r w:rsidRPr="002278A3">
        <w:t xml:space="preserve"> directly </w:t>
      </w:r>
      <w:r w:rsidR="00A60DDE" w:rsidRPr="002278A3">
        <w:t>affects</w:t>
      </w:r>
      <w:r w:rsidRPr="002278A3">
        <w:t xml:space="preserve"> the activity of voltage</w:t>
      </w:r>
      <w:r w:rsidR="00A60DDE" w:rsidRPr="002278A3">
        <w:t>-independent</w:t>
      </w:r>
      <w:r w:rsidRPr="002278A3">
        <w:t xml:space="preserve"> ion channels </w:t>
      </w:r>
      <w:r w:rsidR="002D49F5">
        <w:fldChar w:fldCharType="begin"/>
      </w:r>
      <w:r w:rsidR="002D49F5">
        <w:instrText xml:space="preserve"> ADDIN EN.CITE &lt;EndNote&gt;&lt;Cite&gt;&lt;Author&gt;Maathuis&lt;/Author&gt;&lt;Year&gt;2001&lt;/Year&gt;&lt;RecNum&gt;287&lt;/RecNum&gt;&lt;DisplayText&gt;(Maathuis and Sanders 2001)&lt;/DisplayText&gt;&lt;record&gt;&lt;rec-number&gt;287&lt;/rec-number&gt;&lt;foreign-keys&gt;&lt;key app="EN" db-id="pw2xpsfrsrdf94eetar500x9vdrfswwae00a" timestamp="1474881265"&gt;287&lt;/key&gt;&lt;/foreign-keys&gt;&lt;ref-type name="Journal Article"&gt;17&lt;/ref-type&gt;&lt;contributors&gt;&lt;authors&gt;&lt;author&gt;Maathuis, F. J.&lt;/author&gt;&lt;author&gt;Sanders, D.&lt;/author&gt;&lt;/authors&gt;&lt;/contributors&gt;&lt;auth-address&gt;Department of Biology, University of York, York YO10 5DD, United Kingdom. fjm3@york.ac.uk&lt;/auth-address&gt;&lt;titles&gt;&lt;title&gt;&lt;style face="normal" font="default" size="100%"&gt;Sodium uptake in &lt;/style&gt;&lt;style face="italic" font="default" size="100%"&gt;Arabidopsis &lt;/style&gt;&lt;style face="normal" font="default" size="100%"&gt;roots is regulated by cyclic nucleotides&lt;/style&gt;&lt;/title&gt;&lt;secondary-title&gt;Plant Physiol&lt;/secondary-title&gt;&lt;/titles&gt;&lt;periodical&gt;&lt;full-title&gt;Plant Physiology&lt;/full-title&gt;&lt;abbr-1&gt;Plant Physiol&lt;/abbr-1&gt;&lt;/periodical&gt;&lt;pages&gt;1617-25&lt;/pages&gt;&lt;volume&gt;127&lt;/volume&gt;&lt;number&gt;4&lt;/number&gt;&lt;keywords&gt;&lt;keyword&gt;Adaptation, Physiological&lt;/keyword&gt;&lt;keyword&gt;Arabidopsis/*physiology&lt;/keyword&gt;&lt;keyword&gt;Cell Membrane/drug effects/metabolism&lt;/keyword&gt;&lt;keyword&gt;Cyclic AMP/*pharmacology&lt;/keyword&gt;&lt;keyword&gt;Cyclic GMP/*pharmacology&lt;/keyword&gt;&lt;keyword&gt;Ion Channels/physiology&lt;/keyword&gt;&lt;keyword&gt;Membrane Potentials/drug effects&lt;/keyword&gt;&lt;keyword&gt;Patch-Clamp Techniques&lt;/keyword&gt;&lt;keyword&gt;Plant Roots/*physiology&lt;/keyword&gt;&lt;keyword&gt;Protoplasts/metabolism&lt;/keyword&gt;&lt;keyword&gt;Signal Transduction&lt;/keyword&gt;&lt;keyword&gt;Sodium Chloride/*metabolism&lt;/keyword&gt;&lt;/keywords&gt;&lt;dates&gt;&lt;year&gt;2001&lt;/year&gt;&lt;pub-dates&gt;&lt;date&gt;Dec&lt;/date&gt;&lt;/pub-dates&gt;&lt;/dates&gt;&lt;isbn&gt;0032-0889 (Print)&amp;#xD;0032-0889 (Linking)&lt;/isbn&gt;&lt;accession-num&gt;11743106&lt;/accession-num&gt;&lt;urls&gt;&lt;related-urls&gt;&lt;url&gt;https://www.ncbi.nlm.nih.gov/pubmed/11743106&lt;/url&gt;&lt;/related-urls&gt;&lt;/urls&gt;&lt;custom2&gt;PMC133566&lt;/custom2&gt;&lt;/record&gt;&lt;/Cite&gt;&lt;/EndNote&gt;</w:instrText>
      </w:r>
      <w:r w:rsidR="002D49F5">
        <w:fldChar w:fldCharType="separate"/>
      </w:r>
      <w:r w:rsidR="002D49F5">
        <w:rPr>
          <w:noProof/>
        </w:rPr>
        <w:t>(Maathuis and Sanders 2001)</w:t>
      </w:r>
      <w:r w:rsidR="002D49F5">
        <w:fldChar w:fldCharType="end"/>
      </w:r>
      <w:r w:rsidR="00A60DDE" w:rsidRPr="002278A3">
        <w:t xml:space="preserve"> and that of CNGCs (see above)</w:t>
      </w:r>
      <w:r w:rsidR="00E16F29" w:rsidRPr="002278A3">
        <w:t>. cGMP</w:t>
      </w:r>
      <w:r w:rsidRPr="002278A3">
        <w:t xml:space="preserve"> </w:t>
      </w:r>
      <w:r w:rsidR="00A60DDE" w:rsidRPr="002278A3">
        <w:t xml:space="preserve">may </w:t>
      </w:r>
      <w:r w:rsidRPr="002278A3">
        <w:t xml:space="preserve">also regulate the </w:t>
      </w:r>
      <w:r w:rsidR="00E16F29" w:rsidRPr="002278A3">
        <w:t xml:space="preserve">activity of </w:t>
      </w:r>
      <w:r w:rsidRPr="002278A3">
        <w:t>root channel</w:t>
      </w:r>
      <w:r w:rsidR="00E16F29" w:rsidRPr="002278A3">
        <w:t>s</w:t>
      </w:r>
      <w:r w:rsidR="003D44EC" w:rsidRPr="002278A3">
        <w:t xml:space="preserve"> </w:t>
      </w:r>
      <w:r w:rsidR="00A60DDE" w:rsidRPr="002278A3">
        <w:t xml:space="preserve">and carriers </w:t>
      </w:r>
      <w:r w:rsidR="003D44EC" w:rsidRPr="002278A3">
        <w:t xml:space="preserve">by </w:t>
      </w:r>
      <w:r w:rsidR="008440A9">
        <w:t xml:space="preserve">changing protein expression and via </w:t>
      </w:r>
      <w:r w:rsidR="003D44EC" w:rsidRPr="002278A3">
        <w:t>posttranslational regulation</w:t>
      </w:r>
      <w:r w:rsidR="00A60DDE" w:rsidRPr="002278A3">
        <w:t>:</w:t>
      </w:r>
      <w:r w:rsidR="003D44EC" w:rsidRPr="002278A3">
        <w:t xml:space="preserve"> </w:t>
      </w:r>
      <w:r w:rsidR="008440A9">
        <w:t>Expression of proteins involved in stress response and ion transport was specifically affected in microsomes exposed to cyclic nucleotides (Ordonez et al. 2014) while t</w:t>
      </w:r>
      <w:r w:rsidR="003D44EC" w:rsidRPr="002278A3">
        <w:t xml:space="preserve">he phosphorylation status of </w:t>
      </w:r>
      <w:r w:rsidR="008440A9">
        <w:t>transporters</w:t>
      </w:r>
      <w:r w:rsidRPr="002278A3">
        <w:t xml:space="preserve"> </w:t>
      </w:r>
      <w:r w:rsidR="003D44EC" w:rsidRPr="002278A3">
        <w:t>change</w:t>
      </w:r>
      <w:r w:rsidR="00A60DDE" w:rsidRPr="002278A3">
        <w:t>d</w:t>
      </w:r>
      <w:r w:rsidRPr="002278A3">
        <w:t xml:space="preserve"> wi</w:t>
      </w:r>
      <w:r w:rsidR="003D44EC" w:rsidRPr="002278A3">
        <w:t xml:space="preserve">thin minutes </w:t>
      </w:r>
      <w:r w:rsidR="00A60DDE" w:rsidRPr="002278A3">
        <w:t xml:space="preserve">after cGMP exposure </w:t>
      </w:r>
      <w:r w:rsidR="002D49F5">
        <w:fldChar w:fldCharType="begin">
          <w:fldData xml:space="preserve">PEVuZE5vdGU+PENpdGU+PEF1dGhvcj5Jc25lcjwvQXV0aG9yPjxZZWFyPjIwMTI8L1llYXI+PFJl
Y051bT4yOTwvUmVjTnVtPjxEaXNwbGF5VGV4dD4oSXNuZXI8c3R5bGUgZmFjZT0iaXRhbGljIj4g
ZXQgYWwuPC9zdHlsZT4gMjAxMik8L0Rpc3BsYXlUZXh0PjxyZWNvcmQ+PHJlYy1udW1iZXI+Mjk8
L3JlYy1udW1iZXI+PGZvcmVpZ24ta2V5cz48a2V5IGFwcD0iRU4iIGRiLWlkPSJwdzJ4cHNmcnNy
ZGY5NGVldGFyNTAweDl2ZHJmc3d3YWUwMGEiIHRpbWVzdGFtcD0iMTQ3NDcwNjgxMSI+Mjk8L2tl
eT48L2ZvcmVpZ24ta2V5cz48cmVmLXR5cGUgbmFtZT0iSm91cm5hbCBBcnRpY2xlIj4xNzwvcmVm
LXR5cGU+PGNvbnRyaWJ1dG9ycz48YXV0aG9ycz48YXV0aG9yPklzbmVyLCBKLiBDLjwvYXV0aG9y
PjxhdXRob3I+TnVoc2UsIFQuPC9hdXRob3I+PGF1dGhvcj5NYWF0aHVpcywgRi4gSi4gTS48L2F1
dGhvcj48L2F1dGhvcnM+PC9jb250cmlidXRvcnM+PGF1dGgtYWRkcmVzcz5Vbml2IFlvcmssIERl
cHQgQmlvbCBBcmVhIDksIFlvcmsgWU8xMCA1REQsIE4gWW9ya3NoaXJlLCBFbmdsYW5kJiN4RDtG
YWMgTGlmZSBTY2ksIE1hbmNoZXN0ZXIgTTEzIDlQVCwgTGFuY3MsIEVuZ2xhbmQ8L2F1dGgtYWRk
cmVzcz48dGl0bGVzPjx0aXRsZT48c3R5bGUgZmFjZT0ibm9ybWFsIiBmb250PSJkZWZhdWx0IiBz
aXplPSIxMDAlIj5UaGUgY3ljbGljIG51Y2xlb3RpZGUgY0dNUCBpcyBpbnZvbHZlZCBpbiBwbGFu
dCBob3Jtb25lIHNpZ25hbGxpbmcgYW5kIGFsdGVycyBwaG9zcGhvcnlsYXRpb24gb2Y8L3N0eWxl
PjxzdHlsZSBmYWNlPSJpdGFsaWMiIGZvbnQ9ImRlZmF1bHQiIHNpemU9IjEwMCUiPiBBcmFiaWRv
cHNpcyB0aGFsaWFuYTwvc3R5bGU+PHN0eWxlIGZhY2U9Im5vcm1hbCIgZm9udD0iZGVmYXVsdCIg
c2l6ZT0iMTAwJSI+IHJvb3QgcHJvdGVpbnM8L3N0eWxlPjwvdGl0bGU+PHNlY29uZGFyeS10aXRs
ZT5Kb3VybmFsIG9mIEV4cGVyaW1lbnRhbCBCb3Rhbnk8L3NlY29uZGFyeS10aXRsZT48YWx0LXRp
dGxlPkogRXhwIEJvdDwvYWx0LXRpdGxlPjwvdGl0bGVzPjxwZXJpb2RpY2FsPjxmdWxsLXRpdGxl
PkpvdXJuYWwgb2YgRXhwZXJpbWVudGFsIEJvdGFueTwvZnVsbC10aXRsZT48YWJici0xPkogRXhw
IEJvdDwvYWJici0xPjwvcGVyaW9kaWNhbD48YWx0LXBlcmlvZGljYWw+PGZ1bGwtdGl0bGU+Sm91
cm5hbCBvZiBFeHBlcmltZW50YWwgQm90YW55PC9mdWxsLXRpdGxlPjxhYmJyLTE+SiBFeHAgQm90
PC9hYmJyLTE+PC9hbHQtcGVyaW9kaWNhbD48cGFnZXM+MzE5OS0zMjA1PC9wYWdlcz48dm9sdW1l
PjYzPC92b2x1bWU+PG51bWJlcj44PC9udW1iZXI+PGtleXdvcmRzPjxrZXl3b3JkPmFic2Npc2lj
IGFjaWQ8L2tleXdvcmQ+PGtleXdvcmQ+YXJhYmlkb3BzaXM8L2tleXdvcmQ+PGtleXdvcmQ+YXV4
aW48L2tleXdvcmQ+PGtleXdvcmQ+Y2dtcDwva2V5d29yZD48a2V5d29yZD5qYXNtb25pYyBhY2lk
PC9rZXl3b3JkPjxrZXl3b3JkPnBob3NwaG9wcm90ZW9taWNzPC9rZXl3b3JkPjxrZXl3b3JkPnBo
b3NwaG9yeWxhdGlvbjwva2V5d29yZD48a2V5d29yZD5wcm90ZWluPC9rZXl3b3JkPjxrZXl3b3Jk
PnJvb3Q8L2tleXdvcmQ+PGtleXdvcmQ+c3RyZXNzPC9rZXl3b3JkPjxrZXl3b3JkPmd1YW55bHls
IGN5Y2xhc2UgYWN0aXZpdHk8L2tleXdvcmQ+PGtleXdvcmQ+YWJzY2lzaWMtYWNpZCBjb250ZW50
PC9rZXl3b3JkPjxrZXl3b3JkPm5pdHJpYy1veGlkZTwva2V5d29yZD48a2V5d29yZD5zYWNjaGFy
b215Y2VzLWNlcmV2aXNpYWU8L2tleXdvcmQ+PGtleXdvcmQ+Y2F0aW9uLXRyYW5zcG9ydDwva2V5
d29yZD48a2V5d29yZD5ndWFyZC1jZWxsczwva2V5d29yZD48a2V5d29yZD5hY2N1bXVsYXRpb248
L2tleXdvcmQ+PGtleXdvcmQ+cmVjZXB0b3I8L2tleXdvcmQ+PGtleXdvcmQ+Y2FsY2l1bTwva2V5
d29yZD48a2V5d29yZD5jYW1wPC9rZXl3b3JkPjwva2V5d29yZHM+PGRhdGVzPjx5ZWFyPjIwMTI8
L3llYXI+PHB1Yi1kYXRlcz48ZGF0ZT5NYXk8L2RhdGU+PC9wdWItZGF0ZXM+PC9kYXRlcz48aXNi
bj4wMDIyLTA5NTc8L2lzYm4+PGFjY2Vzc2lvbi1udW0+V09TOjAwMDMwNDE5NjkwMDAyNzwvYWNj
ZXNzaW9uLW51bT48dXJscz48cmVsYXRlZC11cmxzPjx1cmw+Jmx0O0dvIHRvIElTSSZndDs6Ly9X
T1M6MDAwMzA0MTk2OTAwMDI3PC91cmw+PC9yZWxhdGVkLXVybHM+PC91cmxzPjxlbGVjdHJvbmlj
LXJlc291cmNlLW51bT4xMC4xMDkzL2p4Yi9lcnMwNDU8L2VsZWN0cm9uaWMtcmVzb3VyY2UtbnVt
PjxsYW5ndWFnZT5FbmdsaXNoPC9sYW5ndWFnZT48L3JlY29yZD48L0NpdGU+PC9FbmROb3RlPgB=
</w:fldData>
        </w:fldChar>
      </w:r>
      <w:r w:rsidR="002D49F5">
        <w:instrText xml:space="preserve"> ADDIN EN.CITE </w:instrText>
      </w:r>
      <w:r w:rsidR="002D49F5">
        <w:fldChar w:fldCharType="begin">
          <w:fldData xml:space="preserve">PEVuZE5vdGU+PENpdGU+PEF1dGhvcj5Jc25lcjwvQXV0aG9yPjxZZWFyPjIwMTI8L1llYXI+PFJl
Y051bT4yOTwvUmVjTnVtPjxEaXNwbGF5VGV4dD4oSXNuZXI8c3R5bGUgZmFjZT0iaXRhbGljIj4g
ZXQgYWwuPC9zdHlsZT4gMjAxMik8L0Rpc3BsYXlUZXh0PjxyZWNvcmQ+PHJlYy1udW1iZXI+Mjk8
L3JlYy1udW1iZXI+PGZvcmVpZ24ta2V5cz48a2V5IGFwcD0iRU4iIGRiLWlkPSJwdzJ4cHNmcnNy
ZGY5NGVldGFyNTAweDl2ZHJmc3d3YWUwMGEiIHRpbWVzdGFtcD0iMTQ3NDcwNjgxMSI+Mjk8L2tl
eT48L2ZvcmVpZ24ta2V5cz48cmVmLXR5cGUgbmFtZT0iSm91cm5hbCBBcnRpY2xlIj4xNzwvcmVm
LXR5cGU+PGNvbnRyaWJ1dG9ycz48YXV0aG9ycz48YXV0aG9yPklzbmVyLCBKLiBDLjwvYXV0aG9y
PjxhdXRob3I+TnVoc2UsIFQuPC9hdXRob3I+PGF1dGhvcj5NYWF0aHVpcywgRi4gSi4gTS48L2F1
dGhvcj48L2F1dGhvcnM+PC9jb250cmlidXRvcnM+PGF1dGgtYWRkcmVzcz5Vbml2IFlvcmssIERl
cHQgQmlvbCBBcmVhIDksIFlvcmsgWU8xMCA1REQsIE4gWW9ya3NoaXJlLCBFbmdsYW5kJiN4RDtG
YWMgTGlmZSBTY2ksIE1hbmNoZXN0ZXIgTTEzIDlQVCwgTGFuY3MsIEVuZ2xhbmQ8L2F1dGgtYWRk
cmVzcz48dGl0bGVzPjx0aXRsZT48c3R5bGUgZmFjZT0ibm9ybWFsIiBmb250PSJkZWZhdWx0IiBz
aXplPSIxMDAlIj5UaGUgY3ljbGljIG51Y2xlb3RpZGUgY0dNUCBpcyBpbnZvbHZlZCBpbiBwbGFu
dCBob3Jtb25lIHNpZ25hbGxpbmcgYW5kIGFsdGVycyBwaG9zcGhvcnlsYXRpb24gb2Y8L3N0eWxl
PjxzdHlsZSBmYWNlPSJpdGFsaWMiIGZvbnQ9ImRlZmF1bHQiIHNpemU9IjEwMCUiPiBBcmFiaWRv
cHNpcyB0aGFsaWFuYTwvc3R5bGU+PHN0eWxlIGZhY2U9Im5vcm1hbCIgZm9udD0iZGVmYXVsdCIg
c2l6ZT0iMTAwJSI+IHJvb3QgcHJvdGVpbnM8L3N0eWxlPjwvdGl0bGU+PHNlY29uZGFyeS10aXRs
ZT5Kb3VybmFsIG9mIEV4cGVyaW1lbnRhbCBCb3Rhbnk8L3NlY29uZGFyeS10aXRsZT48YWx0LXRp
dGxlPkogRXhwIEJvdDwvYWx0LXRpdGxlPjwvdGl0bGVzPjxwZXJpb2RpY2FsPjxmdWxsLXRpdGxl
PkpvdXJuYWwgb2YgRXhwZXJpbWVudGFsIEJvdGFueTwvZnVsbC10aXRsZT48YWJici0xPkogRXhw
IEJvdDwvYWJici0xPjwvcGVyaW9kaWNhbD48YWx0LXBlcmlvZGljYWw+PGZ1bGwtdGl0bGU+Sm91
cm5hbCBvZiBFeHBlcmltZW50YWwgQm90YW55PC9mdWxsLXRpdGxlPjxhYmJyLTE+SiBFeHAgQm90
PC9hYmJyLTE+PC9hbHQtcGVyaW9kaWNhbD48cGFnZXM+MzE5OS0zMjA1PC9wYWdlcz48dm9sdW1l
PjYzPC92b2x1bWU+PG51bWJlcj44PC9udW1iZXI+PGtleXdvcmRzPjxrZXl3b3JkPmFic2Npc2lj
IGFjaWQ8L2tleXdvcmQ+PGtleXdvcmQ+YXJhYmlkb3BzaXM8L2tleXdvcmQ+PGtleXdvcmQ+YXV4
aW48L2tleXdvcmQ+PGtleXdvcmQ+Y2dtcDwva2V5d29yZD48a2V5d29yZD5qYXNtb25pYyBhY2lk
PC9rZXl3b3JkPjxrZXl3b3JkPnBob3NwaG9wcm90ZW9taWNzPC9rZXl3b3JkPjxrZXl3b3JkPnBo
b3NwaG9yeWxhdGlvbjwva2V5d29yZD48a2V5d29yZD5wcm90ZWluPC9rZXl3b3JkPjxrZXl3b3Jk
PnJvb3Q8L2tleXdvcmQ+PGtleXdvcmQ+c3RyZXNzPC9rZXl3b3JkPjxrZXl3b3JkPmd1YW55bHls
IGN5Y2xhc2UgYWN0aXZpdHk8L2tleXdvcmQ+PGtleXdvcmQ+YWJzY2lzaWMtYWNpZCBjb250ZW50
PC9rZXl3b3JkPjxrZXl3b3JkPm5pdHJpYy1veGlkZTwva2V5d29yZD48a2V5d29yZD5zYWNjaGFy
b215Y2VzLWNlcmV2aXNpYWU8L2tleXdvcmQ+PGtleXdvcmQ+Y2F0aW9uLXRyYW5zcG9ydDwva2V5
d29yZD48a2V5d29yZD5ndWFyZC1jZWxsczwva2V5d29yZD48a2V5d29yZD5hY2N1bXVsYXRpb248
L2tleXdvcmQ+PGtleXdvcmQ+cmVjZXB0b3I8L2tleXdvcmQ+PGtleXdvcmQ+Y2FsY2l1bTwva2V5
d29yZD48a2V5d29yZD5jYW1wPC9rZXl3b3JkPjwva2V5d29yZHM+PGRhdGVzPjx5ZWFyPjIwMTI8
L3llYXI+PHB1Yi1kYXRlcz48ZGF0ZT5NYXk8L2RhdGU+PC9wdWItZGF0ZXM+PC9kYXRlcz48aXNi
bj4wMDIyLTA5NTc8L2lzYm4+PGFjY2Vzc2lvbi1udW0+V09TOjAwMDMwNDE5NjkwMDAyNzwvYWNj
ZXNzaW9uLW51bT48dXJscz48cmVsYXRlZC11cmxzPjx1cmw+Jmx0O0dvIHRvIElTSSZndDs6Ly9X
T1M6MDAwMzA0MTk2OTAwMDI3PC91cmw+PC9yZWxhdGVkLXVybHM+PC91cmxzPjxlbGVjdHJvbmlj
LXJlc291cmNlLW51bT4xMC4xMDkzL2p4Yi9lcnMwNDU8L2VsZWN0cm9uaWMtcmVzb3VyY2UtbnVt
PjxsYW5ndWFnZT5FbmdsaXNoPC9sYW5ndWFnZT48L3JlY29yZD48L0NpdGU+PC9FbmROb3RlPgB=
</w:fldData>
        </w:fldChar>
      </w:r>
      <w:r w:rsidR="002D49F5">
        <w:instrText xml:space="preserve"> ADDIN EN.CITE.DATA </w:instrText>
      </w:r>
      <w:r w:rsidR="002D49F5">
        <w:fldChar w:fldCharType="end"/>
      </w:r>
      <w:r w:rsidR="002D49F5">
        <w:fldChar w:fldCharType="separate"/>
      </w:r>
      <w:r w:rsidR="002D49F5">
        <w:rPr>
          <w:noProof/>
        </w:rPr>
        <w:t>(Isner</w:t>
      </w:r>
      <w:r w:rsidR="002D49F5" w:rsidRPr="002D49F5">
        <w:rPr>
          <w:i/>
          <w:noProof/>
        </w:rPr>
        <w:t xml:space="preserve"> et al.</w:t>
      </w:r>
      <w:r w:rsidR="002D49F5">
        <w:rPr>
          <w:noProof/>
        </w:rPr>
        <w:t xml:space="preserve"> 2012)</w:t>
      </w:r>
      <w:r w:rsidR="002D49F5">
        <w:fldChar w:fldCharType="end"/>
      </w:r>
      <w:r w:rsidRPr="002278A3">
        <w:t xml:space="preserve">. </w:t>
      </w:r>
      <w:r w:rsidR="00A60DDE" w:rsidRPr="002278A3">
        <w:t xml:space="preserve">At the whole tissue level, cGMP is known to reduce </w:t>
      </w:r>
      <w:r w:rsidR="00046D0E" w:rsidRPr="002278A3">
        <w:t>Na</w:t>
      </w:r>
      <w:r w:rsidR="00046D0E" w:rsidRPr="002278A3">
        <w:rPr>
          <w:vertAlign w:val="superscript"/>
        </w:rPr>
        <w:t>+</w:t>
      </w:r>
      <w:r w:rsidR="00A60DDE" w:rsidRPr="002278A3">
        <w:t xml:space="preserve"> influx in several species and as such relieves salt stress</w:t>
      </w:r>
      <w:r w:rsidR="005C0833" w:rsidRPr="002278A3">
        <w:t xml:space="preserve"> </w:t>
      </w:r>
      <w:r w:rsidR="002D49F5">
        <w:fldChar w:fldCharType="begin"/>
      </w:r>
      <w:r w:rsidR="002D49F5">
        <w:instrText xml:space="preserve"> ADDIN EN.CITE &lt;EndNote&gt;&lt;Cite&gt;&lt;Author&gt;Maathuis&lt;/Author&gt;&lt;Year&gt;2001&lt;/Year&gt;&lt;RecNum&gt;287&lt;/RecNum&gt;&lt;DisplayText&gt;(Maathuis and Sanders 2001)&lt;/DisplayText&gt;&lt;record&gt;&lt;rec-number&gt;287&lt;/rec-number&gt;&lt;foreign-keys&gt;&lt;key app="EN" db-id="pw2xpsfrsrdf94eetar500x9vdrfswwae00a" timestamp="1474881265"&gt;287&lt;/key&gt;&lt;/foreign-keys&gt;&lt;ref-type name="Journal Article"&gt;17&lt;/ref-type&gt;&lt;contributors&gt;&lt;authors&gt;&lt;author&gt;Maathuis, F. J.&lt;/author&gt;&lt;author&gt;Sanders, D.&lt;/author&gt;&lt;/authors&gt;&lt;/contributors&gt;&lt;auth-address&gt;Department of Biology, University of York, York YO10 5DD, United Kingdom. fjm3@york.ac.uk&lt;/auth-address&gt;&lt;titles&gt;&lt;title&gt;&lt;style face="normal" font="default" size="100%"&gt;Sodium uptake in &lt;/style&gt;&lt;style face="italic" font="default" size="100%"&gt;Arabidopsis &lt;/style&gt;&lt;style face="normal" font="default" size="100%"&gt;roots is regulated by cyclic nucleotides&lt;/style&gt;&lt;/title&gt;&lt;secondary-title&gt;Plant Physiol&lt;/secondary-title&gt;&lt;/titles&gt;&lt;periodical&gt;&lt;full-title&gt;Plant Physiology&lt;/full-title&gt;&lt;abbr-1&gt;Plant Physiol&lt;/abbr-1&gt;&lt;/periodical&gt;&lt;pages&gt;1617-25&lt;/pages&gt;&lt;volume&gt;127&lt;/volume&gt;&lt;number&gt;4&lt;/number&gt;&lt;keywords&gt;&lt;keyword&gt;Adaptation, Physiological&lt;/keyword&gt;&lt;keyword&gt;Arabidopsis/*physiology&lt;/keyword&gt;&lt;keyword&gt;Cell Membrane/drug effects/metabolism&lt;/keyword&gt;&lt;keyword&gt;Cyclic AMP/*pharmacology&lt;/keyword&gt;&lt;keyword&gt;Cyclic GMP/*pharmacology&lt;/keyword&gt;&lt;keyword&gt;Ion Channels/physiology&lt;/keyword&gt;&lt;keyword&gt;Membrane Potentials/drug effects&lt;/keyword&gt;&lt;keyword&gt;Patch-Clamp Techniques&lt;/keyword&gt;&lt;keyword&gt;Plant Roots/*physiology&lt;/keyword&gt;&lt;keyword&gt;Protoplasts/metabolism&lt;/keyword&gt;&lt;keyword&gt;Signal Transduction&lt;/keyword&gt;&lt;keyword&gt;Sodium Chloride/*metabolism&lt;/keyword&gt;&lt;/keywords&gt;&lt;dates&gt;&lt;year&gt;2001&lt;/year&gt;&lt;pub-dates&gt;&lt;date&gt;Dec&lt;/date&gt;&lt;/pub-dates&gt;&lt;/dates&gt;&lt;isbn&gt;0032-0889 (Print)&amp;#xD;0032-0889 (Linking)&lt;/isbn&gt;&lt;accession-num&gt;11743106&lt;/accession-num&gt;&lt;urls&gt;&lt;related-urls&gt;&lt;url&gt;https://www.ncbi.nlm.nih.gov/pubmed/11743106&lt;/url&gt;&lt;/related-urls&gt;&lt;/urls&gt;&lt;custom2&gt;PMC133566&lt;/custom2&gt;&lt;/record&gt;&lt;/Cite&gt;&lt;/EndNote&gt;</w:instrText>
      </w:r>
      <w:r w:rsidR="002D49F5">
        <w:fldChar w:fldCharType="separate"/>
      </w:r>
      <w:r w:rsidR="002D49F5">
        <w:rPr>
          <w:noProof/>
        </w:rPr>
        <w:t>(Maathuis and Sanders 2001)</w:t>
      </w:r>
      <w:r w:rsidR="002D49F5">
        <w:fldChar w:fldCharType="end"/>
      </w:r>
      <w:r w:rsidRPr="002278A3">
        <w:t xml:space="preserve">. </w:t>
      </w:r>
      <w:r w:rsidR="008440A9">
        <w:t>Experimentation on intact roots also shows that H</w:t>
      </w:r>
      <w:r w:rsidR="008440A9" w:rsidRPr="002945EC">
        <w:rPr>
          <w:vertAlign w:val="subscript"/>
        </w:rPr>
        <w:t>2</w:t>
      </w:r>
      <w:r w:rsidR="008440A9">
        <w:t>O</w:t>
      </w:r>
      <w:r w:rsidR="008440A9" w:rsidRPr="002945EC">
        <w:rPr>
          <w:vertAlign w:val="subscript"/>
        </w:rPr>
        <w:t>2</w:t>
      </w:r>
      <w:r w:rsidR="008440A9">
        <w:t>-induced K</w:t>
      </w:r>
      <w:r w:rsidR="008440A9" w:rsidRPr="002945EC">
        <w:rPr>
          <w:vertAlign w:val="superscript"/>
        </w:rPr>
        <w:t>+</w:t>
      </w:r>
      <w:r w:rsidR="008440A9">
        <w:t xml:space="preserve"> and Ca</w:t>
      </w:r>
      <w:r w:rsidR="008440A9" w:rsidRPr="002945EC">
        <w:rPr>
          <w:vertAlign w:val="superscript"/>
        </w:rPr>
        <w:t>2+</w:t>
      </w:r>
      <w:r w:rsidR="008440A9">
        <w:t xml:space="preserve"> fluxes are affected by cGMP (Ordonez et al. 2014). </w:t>
      </w:r>
      <w:r w:rsidR="003D44EC" w:rsidRPr="002278A3">
        <w:t xml:space="preserve">According to </w:t>
      </w:r>
      <w:r w:rsidR="00A60DDE" w:rsidRPr="002278A3">
        <w:t xml:space="preserve">work by </w:t>
      </w:r>
      <w:r w:rsidR="003D44EC" w:rsidRPr="002278A3">
        <w:t>Li et al.</w:t>
      </w:r>
      <w:r w:rsidRPr="002278A3">
        <w:t xml:space="preserve"> </w:t>
      </w:r>
      <w:r w:rsidR="003D44EC" w:rsidRPr="002278A3">
        <w:t>(</w:t>
      </w:r>
      <w:r w:rsidRPr="002278A3">
        <w:t>2014</w:t>
      </w:r>
      <w:r w:rsidR="003D44EC" w:rsidRPr="002278A3">
        <w:t>)</w:t>
      </w:r>
      <w:r w:rsidRPr="002278A3">
        <w:t>, cGMP is also a</w:t>
      </w:r>
      <w:r w:rsidR="003D44EC" w:rsidRPr="002278A3">
        <w:t>n</w:t>
      </w:r>
      <w:r w:rsidRPr="002278A3">
        <w:t xml:space="preserve"> upstream factor of the ethylene pathway involved in th</w:t>
      </w:r>
      <w:r w:rsidR="00A60DDE" w:rsidRPr="002278A3">
        <w:t>e response to salinity</w:t>
      </w:r>
      <w:r w:rsidRPr="002278A3">
        <w:t xml:space="preserve"> by maintaining a higher </w:t>
      </w:r>
      <w:r w:rsidR="00046D0E" w:rsidRPr="002278A3">
        <w:t>Na</w:t>
      </w:r>
      <w:r w:rsidR="00046D0E" w:rsidRPr="002278A3">
        <w:rPr>
          <w:vertAlign w:val="superscript"/>
        </w:rPr>
        <w:t>+</w:t>
      </w:r>
      <w:r w:rsidRPr="002278A3">
        <w:t>/</w:t>
      </w:r>
      <w:r w:rsidR="00046D0E" w:rsidRPr="002278A3">
        <w:t>K</w:t>
      </w:r>
      <w:r w:rsidR="00046D0E" w:rsidRPr="002278A3">
        <w:rPr>
          <w:vertAlign w:val="superscript"/>
        </w:rPr>
        <w:t>+</w:t>
      </w:r>
      <w:r w:rsidRPr="002278A3">
        <w:t xml:space="preserve"> ratio and by increasing </w:t>
      </w:r>
      <w:r w:rsidR="00A60DDE" w:rsidRPr="002278A3">
        <w:t xml:space="preserve">plasma membrane </w:t>
      </w:r>
      <w:r w:rsidRPr="002278A3">
        <w:t>H</w:t>
      </w:r>
      <w:r w:rsidRPr="002278A3">
        <w:rPr>
          <w:vertAlign w:val="superscript"/>
        </w:rPr>
        <w:t>+</w:t>
      </w:r>
      <w:r w:rsidRPr="002278A3">
        <w:t>-ATPase</w:t>
      </w:r>
      <w:r w:rsidR="00A60DDE" w:rsidRPr="002278A3">
        <w:t xml:space="preserve"> activity</w:t>
      </w:r>
      <w:r w:rsidRPr="002278A3">
        <w:t xml:space="preserve">. Natriuretic peptides were found to have a role </w:t>
      </w:r>
      <w:r w:rsidR="003D44EC" w:rsidRPr="002278A3">
        <w:t>in</w:t>
      </w:r>
      <w:r w:rsidRPr="002278A3">
        <w:t xml:space="preserve"> water and salt balance via atPNP-R1 and atPNP-A, which were found to interact with each other and have a guanylyl cyclase activity </w:t>
      </w:r>
      <w:r w:rsidR="002D49F5">
        <w:fldChar w:fldCharType="begin"/>
      </w:r>
      <w:r w:rsidR="002D49F5">
        <w:instrText xml:space="preserve"> ADDIN EN.CITE &lt;EndNote&gt;&lt;Cite&gt;&lt;Author&gt;Turek&lt;/Author&gt;&lt;Year&gt;2016&lt;/Year&gt;&lt;RecNum&gt;330&lt;/RecNum&gt;&lt;DisplayText&gt;(Turek and Gehring 2016)&lt;/DisplayText&gt;&lt;record&gt;&lt;rec-number&gt;330&lt;/rec-number&gt;&lt;foreign-keys&gt;&lt;key app="EN" db-id="pw2xpsfrsrdf94eetar500x9vdrfswwae00a" timestamp="1474881560"&gt;330&lt;/key&gt;&lt;/foreign-keys&gt;&lt;ref-type name="Journal Article"&gt;17&lt;/ref-type&gt;&lt;contributors&gt;&lt;authors&gt;&lt;author&gt;Turek, I.&lt;/author&gt;&lt;author&gt;Gehring, C.&lt;/author&gt;&lt;/authors&gt;&lt;/contributors&gt;&lt;auth-address&gt;Division of Biological and Environmental Sciences and Engineering, King Abdullah University of Science and Technology, Thuwal, 2395-6900, Saudi Arabia.&amp;#xD;Division of Biological and Environmental Sciences and Engineering, King Abdullah University of Science and Technology, Thuwal, 2395-6900, Saudi Arabia. c.a.gehring@molecular-signals.com.&lt;/auth-address&gt;&lt;titles&gt;&lt;title&gt;The plant natriuretic peptide receptor is a guanylyl cyclase and enables cGMP-dependent signaling&lt;/title&gt;&lt;secondary-title&gt;Plant Mol Biol&lt;/secondary-title&gt;&lt;/titles&gt;&lt;periodical&gt;&lt;full-title&gt;Plant Molecular Biology&lt;/full-title&gt;&lt;abbr-1&gt;Plant Mol Biol&lt;/abbr-1&gt;&lt;/periodical&gt;&lt;pages&gt;275-86&lt;/pages&gt;&lt;volume&gt;91&lt;/volume&gt;&lt;number&gt;3&lt;/number&gt;&lt;keywords&gt;&lt;keyword&gt;Arabidopsis thaliana&lt;/keyword&gt;&lt;keyword&gt;Guanylyl cyclase&lt;/keyword&gt;&lt;keyword&gt;Natriuretic peptide&lt;/keyword&gt;&lt;keyword&gt;Peptide hormone&lt;/keyword&gt;&lt;keyword&gt;Phytohormone&lt;/keyword&gt;&lt;keyword&gt;cGMP&lt;/keyword&gt;&lt;/keywords&gt;&lt;dates&gt;&lt;year&gt;2016&lt;/year&gt;&lt;pub-dates&gt;&lt;date&gt;Jun&lt;/date&gt;&lt;/pub-dates&gt;&lt;/dates&gt;&lt;isbn&gt;1573-5028 (Electronic)&amp;#xD;0167-4412 (Linking)&lt;/isbn&gt;&lt;accession-num&gt;26945740&lt;/accession-num&gt;&lt;urls&gt;&lt;related-urls&gt;&lt;url&gt;https://www.ncbi.nlm.nih.gov/pubmed/26945740&lt;/url&gt;&lt;/related-urls&gt;&lt;/urls&gt;&lt;electronic-resource-num&gt;10.1007/s11103-016-0465-8&lt;/electronic-resource-num&gt;&lt;/record&gt;&lt;/Cite&gt;&lt;/EndNote&gt;</w:instrText>
      </w:r>
      <w:r w:rsidR="002D49F5">
        <w:fldChar w:fldCharType="separate"/>
      </w:r>
      <w:r w:rsidR="002D49F5">
        <w:rPr>
          <w:noProof/>
        </w:rPr>
        <w:t>(Turek and Gehring 2016)</w:t>
      </w:r>
      <w:r w:rsidR="002D49F5">
        <w:fldChar w:fldCharType="end"/>
      </w:r>
      <w:r w:rsidRPr="002278A3">
        <w:t xml:space="preserve">. </w:t>
      </w:r>
    </w:p>
    <w:p w:rsidR="003D44EC" w:rsidRPr="002278A3" w:rsidRDefault="003D44EC" w:rsidP="00684122">
      <w:pPr>
        <w:ind w:firstLine="720"/>
        <w:jc w:val="both"/>
      </w:pPr>
    </w:p>
    <w:p w:rsidR="00684122" w:rsidRPr="002278A3" w:rsidRDefault="00B77675" w:rsidP="00B77675">
      <w:pPr>
        <w:jc w:val="both"/>
      </w:pPr>
      <w:r w:rsidRPr="002278A3">
        <w:t xml:space="preserve">Around </w:t>
      </w:r>
      <w:r w:rsidR="00684122" w:rsidRPr="002278A3">
        <w:t>20 years ago Penson et al</w:t>
      </w:r>
      <w:r w:rsidR="003D44EC" w:rsidRPr="002278A3">
        <w:t>.</w:t>
      </w:r>
      <w:r w:rsidR="002278A3">
        <w:t xml:space="preserve"> </w:t>
      </w:r>
      <w:r w:rsidR="003D44EC" w:rsidRPr="002278A3">
        <w:t>(1996)</w:t>
      </w:r>
      <w:r w:rsidR="00684122" w:rsidRPr="002278A3">
        <w:t xml:space="preserve"> showed that cGMP plays a crucial role in the GA dependent pathway </w:t>
      </w:r>
      <w:r w:rsidR="003D44EC" w:rsidRPr="002278A3">
        <w:t>in</w:t>
      </w:r>
      <w:r w:rsidR="00684122" w:rsidRPr="002278A3">
        <w:t xml:space="preserve"> the barley </w:t>
      </w:r>
      <w:r w:rsidR="00FE6CD1" w:rsidRPr="002278A3">
        <w:t>aleurone</w:t>
      </w:r>
      <w:r w:rsidR="00684122" w:rsidRPr="002278A3">
        <w:t xml:space="preserve"> layer.</w:t>
      </w:r>
      <w:r w:rsidR="003D44EC" w:rsidRPr="002278A3">
        <w:t xml:space="preserve"> </w:t>
      </w:r>
      <w:r w:rsidR="00684122" w:rsidRPr="002278A3">
        <w:t xml:space="preserve">GA increases cGMP levels, which </w:t>
      </w:r>
      <w:r w:rsidRPr="002278A3">
        <w:t xml:space="preserve">in turn </w:t>
      </w:r>
      <w:r w:rsidR="003D44EC" w:rsidRPr="002278A3">
        <w:t>activates</w:t>
      </w:r>
      <w:r w:rsidR="005C0833" w:rsidRPr="002278A3">
        <w:t xml:space="preserve"> alpha-amylase </w:t>
      </w:r>
      <w:r w:rsidR="002D49F5">
        <w:fldChar w:fldCharType="begin"/>
      </w:r>
      <w:r w:rsidR="002D49F5">
        <w:instrText xml:space="preserve"> ADDIN EN.CITE &lt;EndNote&gt;&lt;Cite&gt;&lt;Author&gt;Penson&lt;/Author&gt;&lt;Year&gt;1996&lt;/Year&gt;&lt;RecNum&gt;91&lt;/RecNum&gt;&lt;DisplayText&gt;(Penson&lt;style face="italic"&gt; et al.&lt;/style&gt; 1996)&lt;/DisplayText&gt;&lt;record&gt;&lt;rec-number&gt;91&lt;/rec-number&gt;&lt;foreign-keys&gt;&lt;key app="EN" db-id="pw2xpsfrsrdf94eetar500x9vdrfswwae00a" timestamp="1474709272"&gt;91&lt;/key&gt;&lt;/foreign-keys&gt;&lt;ref-type name="Journal Article"&gt;17&lt;/ref-type&gt;&lt;contributors&gt;&lt;authors&gt;&lt;author&gt;Penson, S. P.&lt;/author&gt;&lt;author&gt;Schuurink, R. C.&lt;/author&gt;&lt;author&gt;Fath, A.&lt;/author&gt;&lt;author&gt;Gubler, F.&lt;/author&gt;&lt;author&gt;Jacobsen, J. V.&lt;/author&gt;&lt;author&gt;Jones, R. L.&lt;/author&gt;&lt;/authors&gt;&lt;/contributors&gt;&lt;auth-address&gt;Univ Calif Berkeley,Dept Plant Biol,Berkeley,Ca 94720&amp;#xD;Cooperat Res Ctr Plant Sci,Canberra,Act 2601,Australia&amp;#xD;Cooperat Res Ctr Plant Sci,Div Plant Ind,Canberra,Act 1600,Australia&lt;/auth-address&gt;&lt;titles&gt;&lt;title&gt;cGMP is required for gibberellic acid-induced gene expression in barley aleurone&lt;/title&gt;&lt;secondary-title&gt;Plant Cell&lt;/secondary-title&gt;&lt;alt-title&gt;Plant Cell&lt;/alt-title&gt;&lt;/titles&gt;&lt;periodical&gt;&lt;full-title&gt;Plant Cell&lt;/full-title&gt;&lt;abbr-1&gt;Plant Cell&lt;/abbr-1&gt;&lt;/periodical&gt;&lt;alt-periodical&gt;&lt;full-title&gt;Plant Cell&lt;/full-title&gt;&lt;abbr-1&gt;Plant Cell&lt;/abbr-1&gt;&lt;/alt-periodical&gt;&lt;pages&gt;2325-2333&lt;/pages&gt;&lt;volume&gt;8&lt;/volume&gt;&lt;number&gt;12&lt;/number&gt;&lt;keywords&gt;&lt;keyword&gt;nucleotide-gated channel&lt;/keyword&gt;&lt;keyword&gt;cyclic-amp&lt;/keyword&gt;&lt;keyword&gt;alpha-amylase&lt;/keyword&gt;&lt;keyword&gt;plasma-membrane&lt;/keyword&gt;&lt;keyword&gt;abscisic-acid&lt;/keyword&gt;&lt;keyword&gt;higher-plants&lt;/keyword&gt;&lt;keyword&gt;calcium&lt;/keyword&gt;&lt;keyword&gt;cells&lt;/keyword&gt;&lt;keyword&gt;protoplasts&lt;/keyword&gt;&lt;keyword&gt;messenger&lt;/keyword&gt;&lt;/keywords&gt;&lt;dates&gt;&lt;year&gt;1996&lt;/year&gt;&lt;pub-dates&gt;&lt;date&gt;Dec&lt;/date&gt;&lt;/pub-dates&gt;&lt;/dates&gt;&lt;isbn&gt;1040-4651&lt;/isbn&gt;&lt;accession-num&gt;WOS:A1996WB35100015&lt;/accession-num&gt;&lt;urls&gt;&lt;related-urls&gt;&lt;url&gt;&amp;lt;Go to ISI&amp;gt;://WOS:A1996WB35100015&lt;/url&gt;&lt;/related-urls&gt;&lt;/urls&gt;&lt;language&gt;English&lt;/language&gt;&lt;/record&gt;&lt;/Cite&gt;&lt;/EndNote&gt;</w:instrText>
      </w:r>
      <w:r w:rsidR="002D49F5">
        <w:fldChar w:fldCharType="separate"/>
      </w:r>
      <w:r w:rsidR="002D49F5">
        <w:rPr>
          <w:noProof/>
        </w:rPr>
        <w:t>(Penson</w:t>
      </w:r>
      <w:r w:rsidR="002D49F5" w:rsidRPr="002D49F5">
        <w:rPr>
          <w:i/>
          <w:noProof/>
        </w:rPr>
        <w:t xml:space="preserve"> et al.</w:t>
      </w:r>
      <w:r w:rsidR="002D49F5">
        <w:rPr>
          <w:noProof/>
        </w:rPr>
        <w:t xml:space="preserve"> </w:t>
      </w:r>
      <w:r w:rsidR="002D49F5">
        <w:rPr>
          <w:noProof/>
        </w:rPr>
        <w:lastRenderedPageBreak/>
        <w:t>1996)</w:t>
      </w:r>
      <w:r w:rsidR="002D49F5">
        <w:fldChar w:fldCharType="end"/>
      </w:r>
      <w:r w:rsidR="005C0833" w:rsidRPr="002278A3">
        <w:t xml:space="preserve">. </w:t>
      </w:r>
      <w:r w:rsidRPr="002278A3">
        <w:t xml:space="preserve">Further indications for a role of cGMP in germination stem from observations of an </w:t>
      </w:r>
      <w:r w:rsidR="00684122" w:rsidRPr="002278A3">
        <w:t>NO</w:t>
      </w:r>
      <w:r w:rsidRPr="002278A3">
        <w:t>-induced</w:t>
      </w:r>
      <w:r w:rsidR="00684122" w:rsidRPr="002278A3">
        <w:t xml:space="preserve"> stimula</w:t>
      </w:r>
      <w:r w:rsidRPr="002278A3">
        <w:t>nt of</w:t>
      </w:r>
      <w:r w:rsidR="00684122" w:rsidRPr="002278A3">
        <w:t xml:space="preserve"> </w:t>
      </w:r>
      <w:r w:rsidRPr="002278A3">
        <w:t xml:space="preserve">lettuce </w:t>
      </w:r>
      <w:r w:rsidR="00684122" w:rsidRPr="002278A3">
        <w:t xml:space="preserve">seed germination </w:t>
      </w:r>
      <w:r w:rsidR="002D49F5">
        <w:fldChar w:fldCharType="begin"/>
      </w:r>
      <w:r w:rsidR="002D49F5">
        <w:instrText xml:space="preserve"> ADDIN EN.CITE &lt;EndNote&gt;&lt;Cite&gt;&lt;Author&gt;Beligni&lt;/Author&gt;&lt;Year&gt;2000&lt;/Year&gt;&lt;RecNum&gt;331&lt;/RecNum&gt;&lt;DisplayText&gt;(Beligni and Lamattina 2000)&lt;/DisplayText&gt;&lt;record&gt;&lt;rec-number&gt;331&lt;/rec-number&gt;&lt;foreign-keys&gt;&lt;key app="EN" db-id="pw2xpsfrsrdf94eetar500x9vdrfswwae00a" timestamp="1474881650"&gt;331&lt;/key&gt;&lt;/foreign-keys&gt;&lt;ref-type name="Journal Article"&gt;17&lt;/ref-type&gt;&lt;contributors&gt;&lt;authors&gt;&lt;author&gt;Beligni, M. V.&lt;/author&gt;&lt;author&gt;Lamattina, L.&lt;/author&gt;&lt;/authors&gt;&lt;/contributors&gt;&lt;auth-address&gt;Instituto de Investigaciones Biologicas (IIB), Facultad de Ciencias Exactas y Naturales, Universidad Nacional de Mar del Plata, CC 1245, 7600 Mar del Plata, Argentina.&lt;/auth-address&gt;&lt;titles&gt;&lt;title&gt;Nitric oxide stimulates seed germination and de-etiolation, and inhibits hypocotyl elongation, three light-inducible responses in plants&lt;/title&gt;&lt;secondary-title&gt;Planta&lt;/secondary-title&gt;&lt;/titles&gt;&lt;periodical&gt;&lt;full-title&gt;Planta&lt;/full-title&gt;&lt;abbr-1&gt;Planta&lt;/abbr-1&gt;&lt;/periodical&gt;&lt;pages&gt;215-21&lt;/pages&gt;&lt;volume&gt;210&lt;/volume&gt;&lt;number&gt;2&lt;/number&gt;&lt;keywords&gt;&lt;keyword&gt;Chlorophyll/*biosynthesis&lt;/keyword&gt;&lt;keyword&gt;Darkness&lt;/keyword&gt;&lt;keyword&gt;Dose-Response Relationship, Drug&lt;/keyword&gt;&lt;keyword&gt;Germination/*physiology&lt;/keyword&gt;&lt;keyword&gt;Hypocotyl/*growth &amp;amp; development&lt;/keyword&gt;&lt;keyword&gt;Lettuce/drug effects/*physiology/radiation effects&lt;/keyword&gt;&lt;keyword&gt;Light&lt;/keyword&gt;&lt;keyword&gt;Nitric Oxide/*physiology&lt;/keyword&gt;&lt;keyword&gt;Nitric Oxide Donors/pharmacology&lt;/keyword&gt;&lt;keyword&gt;Nitroprusside/pharmacology&lt;/keyword&gt;&lt;keyword&gt;Penicillamine/analogs &amp;amp; derivatives/pharmacology&lt;/keyword&gt;&lt;keyword&gt;Seeds/drug effects/growth &amp;amp; development/radiation effects&lt;/keyword&gt;&lt;/keywords&gt;&lt;dates&gt;&lt;year&gt;2000&lt;/year&gt;&lt;pub-dates&gt;&lt;date&gt;Jan&lt;/date&gt;&lt;/pub-dates&gt;&lt;/dates&gt;&lt;isbn&gt;0032-0935 (Print)&amp;#xD;0032-0935 (Linking)&lt;/isbn&gt;&lt;accession-num&gt;10664127&lt;/accession-num&gt;&lt;urls&gt;&lt;related-urls&gt;&lt;url&gt;https://www.ncbi.nlm.nih.gov/pubmed/10664127&lt;/url&gt;&lt;/related-urls&gt;&lt;/urls&gt;&lt;electronic-resource-num&gt;10.1007/PL00008128&lt;/electronic-resource-num&gt;&lt;/record&gt;&lt;/Cite&gt;&lt;/EndNote&gt;</w:instrText>
      </w:r>
      <w:r w:rsidR="002D49F5">
        <w:fldChar w:fldCharType="separate"/>
      </w:r>
      <w:r w:rsidR="002D49F5">
        <w:rPr>
          <w:noProof/>
        </w:rPr>
        <w:t>(Beligni and Lamattina 2000)</w:t>
      </w:r>
      <w:r w:rsidR="002D49F5">
        <w:fldChar w:fldCharType="end"/>
      </w:r>
      <w:r w:rsidRPr="002278A3">
        <w:t>, presumably via the stimulatory activity of NO on GCs</w:t>
      </w:r>
      <w:r w:rsidR="00684122" w:rsidRPr="002278A3">
        <w:t>. Similarly, in wheat</w:t>
      </w:r>
      <w:r w:rsidR="003D44EC" w:rsidRPr="002278A3">
        <w:t>,</w:t>
      </w:r>
      <w:r w:rsidR="00684122" w:rsidRPr="002278A3">
        <w:t xml:space="preserve"> cGMP mimics the effects of NO on the alpha-amylase activity </w:t>
      </w:r>
      <w:r w:rsidR="002D49F5">
        <w:fldChar w:fldCharType="begin">
          <w:fldData xml:space="preserve">PEVuZE5vdGU+PENpdGU+PEF1dGhvcj5XdTwvQXV0aG9yPjxZZWFyPjIwMTM8L1llYXI+PFJlY051
bT4zMzM8L1JlY051bT48RGlzcGxheVRleHQ+KFd1PHN0eWxlIGZhY2U9Iml0YWxpYyI+IGV0IGFs
Ljwvc3R5bGU+IDIwMTMpPC9EaXNwbGF5VGV4dD48cmVjb3JkPjxyZWMtbnVtYmVyPjMzMzwvcmVj
LW51bWJlcj48Zm9yZWlnbi1rZXlzPjxrZXkgYXBwPSJFTiIgZGItaWQ9InB3Mnhwc2Zyc3JkZjk0
ZWV0YXI1MDB4OXZkcmZzd3dhZTAwYSIgdGltZXN0YW1wPSIxNDc0ODgzMjI3Ij4zMzM8L2tleT48
L2ZvcmVpZ24ta2V5cz48cmVmLXR5cGUgbmFtZT0iSm91cm5hbCBBcnRpY2xlIj4xNzwvcmVmLXR5
cGU+PGNvbnRyaWJ1dG9ycz48YXV0aG9ycz48YXV0aG9yPld1LCBNLiBaLjwvYXV0aG9yPjxhdXRo
b3I+V2FuZywgRi4gUS48L2F1dGhvcj48YXV0aG9yPlpoYW5nLCBDLjwvYXV0aG9yPjxhdXRob3I+
WGllLCBZLiBKLjwvYXV0aG9yPjxhdXRob3I+SGFuLCBCLjwvYXV0aG9yPjxhdXRob3I+SHVhbmcs
IEouIEouPC9hdXRob3I+PGF1dGhvcj5TaGVuLCBXLiBCLjwvYXV0aG9yPjwvYXV0aG9ycz48L2Nv
bnRyaWJ1dG9ycz48YXV0aC1hZGRyZXNzPk5hbmppbmcgQWdyIFVuaXYsIENvbGwgTGlmZSBTY2ks
IE5hbmppbmcgMjEwMDk1LCBKaWFuZ3N1LCBQZW9wbGVzIFIgQ2hpbmE8L2F1dGgtYWRkcmVzcz48
dGl0bGVzPjx0aXRsZT5IZW1lIG94eWdlbmFzZS0xIGlzIGludm9sdmVkIGluIG5pdHJpYyBveGlk
ZS0gYW5kIGNHTVAtaW5kdWNlZCBhbHBoYS1BbXkyLzU0IGdlbmUgZXhwcmVzc2lvbiBpbiBHQS10
cmVhdGVkIHdoZWF0IGFsZXVyb25lIGxheWVyczwvdGl0bGU+PHNlY29uZGFyeS10aXRsZT5QbGFu
dCBNb2xlY3VsYXIgQmlvbG9neTwvc2Vjb25kYXJ5LXRpdGxlPjxhbHQtdGl0bGU+UGxhbnQgTW9s
IEJpb2w8L2FsdC10aXRsZT48L3RpdGxlcz48cGVyaW9kaWNhbD48ZnVsbC10aXRsZT5QbGFudCBN
b2xlY3VsYXIgQmlvbG9neTwvZnVsbC10aXRsZT48YWJici0xPlBsYW50IE1vbCBCaW9sPC9hYmJy
LTE+PC9wZXJpb2RpY2FsPjxhbHQtcGVyaW9kaWNhbD48ZnVsbC10aXRsZT5QbGFudCBNb2xlY3Vs
YXIgQmlvbG9neTwvZnVsbC10aXRsZT48YWJici0xPlBsYW50IE1vbCBCaW9sPC9hYmJyLTE+PC9h
bHQtcGVyaW9kaWNhbD48cGFnZXM+MjctNDA8L3BhZ2VzPjx2b2x1bWU+ODE8L3ZvbHVtZT48bnVt
YmVyPjEtMjwvbnVtYmVyPjxrZXl3b3Jkcz48a2V5d29yZD5hbGV1cm9uZSBsYXllcnM8L2tleXdv
cmQ+PGtleXdvcmQ+YWxwaGEtYW15Mi81NCBnZW5lIGV4cHJlc3Npb248L2tleXdvcmQ+PGtleXdv
cmQ+Y2dtcDwva2V5d29yZD48a2V5d29yZD5oZW1lIG94eWdlbmFzZS0xPC9rZXl3b3JkPjxrZXl3
b3JkPm5pdHJpYyBveGlkZTwva2V5d29yZD48a2V5d29yZD50cml0aWN1bSBhZXN0aXZ1bTwva2V5
d29yZD48a2V5d29yZD5wcm9ncmFtbWVkIGNlbGwtZGVhdGg8L2tleXdvcmQ+PGtleXdvcmQ+Z3Vh
bnlseWwgY3ljbGFzZSBhY3Rpdml0eTwva2V5d29yZD48a2V5d29yZD5hZHZlbnRpdGlvdXMgcm9v
dGluZyBwcm9jZXNzPC9rZXl3b3JkPjxrZXl3b3JkPmdpYmJlcmVsbGluLXJlc3BvbnNlIG11dGFu
dDwva2V5d29yZD48a2V5d29yZD5hYnNjaXNpYy1hY2lkPC9rZXl3b3JkPjxrZXl3b3JkPmFyYWJp
ZG9wc2lzLXRoYWxpYW5hPC9rZXl3b3JkPjxrZXl3b3JkPmJhcmxleSBhbGV1cm9uZTwva2V5d29y
ZD48a2V5d29yZD5wcm90ZWluLWtpbmFzZTwva2V5d29yZD48a2V5d29yZD5pbmhpYml0cyBhcG9w
dG9zaXM8L2tleXdvcmQ+PGtleXdvcmQ+c2VlZC1nZXJtaW5hdGlvbjwva2V5d29yZD48L2tleXdv
cmRzPjxkYXRlcz48eWVhcj4yMDEzPC95ZWFyPjxwdWItZGF0ZXM+PGRhdGU+SmFuPC9kYXRlPjwv
cHViLWRhdGVzPjwvZGF0ZXM+PGlzYm4+MDE2Ny00NDEyPC9pc2JuPjxhY2Nlc3Npb24tbnVtPldP
UzowMDAzMTI4NzI5MDAwMDM8L2FjY2Vzc2lvbi1udW0+PHVybHM+PHJlbGF0ZWQtdXJscz48dXJs
PiZsdDtHbyB0byBJU0kmZ3Q7Oi8vV09TOjAwMDMxMjg3MjkwMDAwMzwvdXJsPjwvcmVsYXRlZC11
cmxzPjwvdXJscz48ZWxlY3Ryb25pYy1yZXNvdXJjZS1udW0+MTAuMTAwNy9zMTExMDMtMDEyLTk5
NzkteDwvZWxlY3Ryb25pYy1yZXNvdXJjZS1udW0+PGxhbmd1YWdlPkVuZ2xpc2g8L2xhbmd1YWdl
PjwvcmVjb3JkPjwvQ2l0ZT48L0VuZE5vdGU+AG==
</w:fldData>
        </w:fldChar>
      </w:r>
      <w:r w:rsidR="002D49F5">
        <w:instrText xml:space="preserve"> ADDIN EN.CITE </w:instrText>
      </w:r>
      <w:r w:rsidR="002D49F5">
        <w:fldChar w:fldCharType="begin">
          <w:fldData xml:space="preserve">PEVuZE5vdGU+PENpdGU+PEF1dGhvcj5XdTwvQXV0aG9yPjxZZWFyPjIwMTM8L1llYXI+PFJlY051
bT4zMzM8L1JlY051bT48RGlzcGxheVRleHQ+KFd1PHN0eWxlIGZhY2U9Iml0YWxpYyI+IGV0IGFs
Ljwvc3R5bGU+IDIwMTMpPC9EaXNwbGF5VGV4dD48cmVjb3JkPjxyZWMtbnVtYmVyPjMzMzwvcmVj
LW51bWJlcj48Zm9yZWlnbi1rZXlzPjxrZXkgYXBwPSJFTiIgZGItaWQ9InB3Mnhwc2Zyc3JkZjk0
ZWV0YXI1MDB4OXZkcmZzd3dhZTAwYSIgdGltZXN0YW1wPSIxNDc0ODgzMjI3Ij4zMzM8L2tleT48
L2ZvcmVpZ24ta2V5cz48cmVmLXR5cGUgbmFtZT0iSm91cm5hbCBBcnRpY2xlIj4xNzwvcmVmLXR5
cGU+PGNvbnRyaWJ1dG9ycz48YXV0aG9ycz48YXV0aG9yPld1LCBNLiBaLjwvYXV0aG9yPjxhdXRo
b3I+V2FuZywgRi4gUS48L2F1dGhvcj48YXV0aG9yPlpoYW5nLCBDLjwvYXV0aG9yPjxhdXRob3I+
WGllLCBZLiBKLjwvYXV0aG9yPjxhdXRob3I+SGFuLCBCLjwvYXV0aG9yPjxhdXRob3I+SHVhbmcs
IEouIEouPC9hdXRob3I+PGF1dGhvcj5TaGVuLCBXLiBCLjwvYXV0aG9yPjwvYXV0aG9ycz48L2Nv
bnRyaWJ1dG9ycz48YXV0aC1hZGRyZXNzPk5hbmppbmcgQWdyIFVuaXYsIENvbGwgTGlmZSBTY2ks
IE5hbmppbmcgMjEwMDk1LCBKaWFuZ3N1LCBQZW9wbGVzIFIgQ2hpbmE8L2F1dGgtYWRkcmVzcz48
dGl0bGVzPjx0aXRsZT5IZW1lIG94eWdlbmFzZS0xIGlzIGludm9sdmVkIGluIG5pdHJpYyBveGlk
ZS0gYW5kIGNHTVAtaW5kdWNlZCBhbHBoYS1BbXkyLzU0IGdlbmUgZXhwcmVzc2lvbiBpbiBHQS10
cmVhdGVkIHdoZWF0IGFsZXVyb25lIGxheWVyczwvdGl0bGU+PHNlY29uZGFyeS10aXRsZT5QbGFu
dCBNb2xlY3VsYXIgQmlvbG9neTwvc2Vjb25kYXJ5LXRpdGxlPjxhbHQtdGl0bGU+UGxhbnQgTW9s
IEJpb2w8L2FsdC10aXRsZT48L3RpdGxlcz48cGVyaW9kaWNhbD48ZnVsbC10aXRsZT5QbGFudCBN
b2xlY3VsYXIgQmlvbG9neTwvZnVsbC10aXRsZT48YWJici0xPlBsYW50IE1vbCBCaW9sPC9hYmJy
LTE+PC9wZXJpb2RpY2FsPjxhbHQtcGVyaW9kaWNhbD48ZnVsbC10aXRsZT5QbGFudCBNb2xlY3Vs
YXIgQmlvbG9neTwvZnVsbC10aXRsZT48YWJici0xPlBsYW50IE1vbCBCaW9sPC9hYmJyLTE+PC9h
bHQtcGVyaW9kaWNhbD48cGFnZXM+MjctNDA8L3BhZ2VzPjx2b2x1bWU+ODE8L3ZvbHVtZT48bnVt
YmVyPjEtMjwvbnVtYmVyPjxrZXl3b3Jkcz48a2V5d29yZD5hbGV1cm9uZSBsYXllcnM8L2tleXdv
cmQ+PGtleXdvcmQ+YWxwaGEtYW15Mi81NCBnZW5lIGV4cHJlc3Npb248L2tleXdvcmQ+PGtleXdv
cmQ+Y2dtcDwva2V5d29yZD48a2V5d29yZD5oZW1lIG94eWdlbmFzZS0xPC9rZXl3b3JkPjxrZXl3
b3JkPm5pdHJpYyBveGlkZTwva2V5d29yZD48a2V5d29yZD50cml0aWN1bSBhZXN0aXZ1bTwva2V5
d29yZD48a2V5d29yZD5wcm9ncmFtbWVkIGNlbGwtZGVhdGg8L2tleXdvcmQ+PGtleXdvcmQ+Z3Vh
bnlseWwgY3ljbGFzZSBhY3Rpdml0eTwva2V5d29yZD48a2V5d29yZD5hZHZlbnRpdGlvdXMgcm9v
dGluZyBwcm9jZXNzPC9rZXl3b3JkPjxrZXl3b3JkPmdpYmJlcmVsbGluLXJlc3BvbnNlIG11dGFu
dDwva2V5d29yZD48a2V5d29yZD5hYnNjaXNpYy1hY2lkPC9rZXl3b3JkPjxrZXl3b3JkPmFyYWJp
ZG9wc2lzLXRoYWxpYW5hPC9rZXl3b3JkPjxrZXl3b3JkPmJhcmxleSBhbGV1cm9uZTwva2V5d29y
ZD48a2V5d29yZD5wcm90ZWluLWtpbmFzZTwva2V5d29yZD48a2V5d29yZD5pbmhpYml0cyBhcG9w
dG9zaXM8L2tleXdvcmQ+PGtleXdvcmQ+c2VlZC1nZXJtaW5hdGlvbjwva2V5d29yZD48L2tleXdv
cmRzPjxkYXRlcz48eWVhcj4yMDEzPC95ZWFyPjxwdWItZGF0ZXM+PGRhdGU+SmFuPC9kYXRlPjwv
cHViLWRhdGVzPjwvZGF0ZXM+PGlzYm4+MDE2Ny00NDEyPC9pc2JuPjxhY2Nlc3Npb24tbnVtPldP
UzowMDAzMTI4NzI5MDAwMDM8L2FjY2Vzc2lvbi1udW0+PHVybHM+PHJlbGF0ZWQtdXJscz48dXJs
PiZsdDtHbyB0byBJU0kmZ3Q7Oi8vV09TOjAwMDMxMjg3MjkwMDAwMzwvdXJsPjwvcmVsYXRlZC11
cmxzPjwvdXJscz48ZWxlY3Ryb25pYy1yZXNvdXJjZS1udW0+MTAuMTAwNy9zMTExMDMtMDEyLTk5
NzkteDwvZWxlY3Ryb25pYy1yZXNvdXJjZS1udW0+PGxhbmd1YWdlPkVuZ2xpc2g8L2xhbmd1YWdl
PjwvcmVjb3JkPjwvQ2l0ZT48L0VuZE5vdGU+AG==
</w:fldData>
        </w:fldChar>
      </w:r>
      <w:r w:rsidR="002D49F5">
        <w:instrText xml:space="preserve"> ADDIN EN.CITE.DATA </w:instrText>
      </w:r>
      <w:r w:rsidR="002D49F5">
        <w:fldChar w:fldCharType="end"/>
      </w:r>
      <w:r w:rsidR="002D49F5">
        <w:fldChar w:fldCharType="separate"/>
      </w:r>
      <w:r w:rsidR="002D49F5">
        <w:rPr>
          <w:noProof/>
        </w:rPr>
        <w:t>(Wu</w:t>
      </w:r>
      <w:r w:rsidR="002D49F5" w:rsidRPr="002D49F5">
        <w:rPr>
          <w:i/>
          <w:noProof/>
        </w:rPr>
        <w:t xml:space="preserve"> et al.</w:t>
      </w:r>
      <w:r w:rsidR="002D49F5">
        <w:rPr>
          <w:noProof/>
        </w:rPr>
        <w:t xml:space="preserve"> 2013)</w:t>
      </w:r>
      <w:r w:rsidR="002D49F5">
        <w:fldChar w:fldCharType="end"/>
      </w:r>
      <w:r w:rsidR="002D50DF" w:rsidRPr="002278A3">
        <w:t xml:space="preserve"> </w:t>
      </w:r>
      <w:r w:rsidRPr="002278A3">
        <w:t>whereas in barley</w:t>
      </w:r>
      <w:r w:rsidR="00684122" w:rsidRPr="002278A3">
        <w:t xml:space="preserve"> cGMP together with GA promote germination but also reduce the ABA sensi</w:t>
      </w:r>
      <w:r w:rsidR="002D50DF" w:rsidRPr="002278A3">
        <w:t xml:space="preserve">tivity during seed germination </w:t>
      </w:r>
      <w:r w:rsidR="002D49F5">
        <w:fldChar w:fldCharType="begin">
          <w:fldData xml:space="preserve">PEVuZE5vdGU+PENpdGU+PEF1dGhvcj5Hb21lei1DYWRlbmFzPC9BdXRob3I+PFllYXI+MjAwMTwv
WWVhcj48UmVjTnVtPjIwPC9SZWNOdW0+PERpc3BsYXlUZXh0PihHb21lei1DYWRlbmFzPHN0eWxl
IGZhY2U9Iml0YWxpYyI+IGV0IGFsLjwvc3R5bGU+IDIwMDEpPC9EaXNwbGF5VGV4dD48cmVjb3Jk
PjxyZWMtbnVtYmVyPjIwPC9yZWMtbnVtYmVyPjxmb3JlaWduLWtleXM+PGtleSBhcHA9IkVOIiBk
Yi1pZD0icHcyeHBzZnJzcmRmOTRlZXRhcjUwMHg5dmRyZnN3d2FlMDBhIiB0aW1lc3RhbXA9IjE0
NzQ3MDY0OTMiPjIwPC9rZXk+PC9mb3JlaWduLWtleXM+PHJlZi10eXBlIG5hbWU9IkpvdXJuYWwg
QXJ0aWNsZSI+MTc8L3JlZi10eXBlPjxjb250cmlidXRvcnM+PGF1dGhvcnM+PGF1dGhvcj5Hb21l
ei1DYWRlbmFzLCBBLjwvYXV0aG9yPjxhdXRob3I+WmVudGVsbGEsIFIuPC9hdXRob3I+PGF1dGhv
cj5XYWxrZXItU2ltbW9ucywgTS4gSy48L2F1dGhvcj48YXV0aG9yPkhvLCBULiBILjwvYXV0aG9y
PjwvYXV0aG9ycz48L2NvbnRyaWJ1dG9ycz48YXV0aC1hZGRyZXNzPlBsYW50IEJpb2xvZ3kgUHJv
Z3JhbSwgRGVwYXJ0bWVudCBvZiBCaW9sb2d5LCBXYXNoaW5ndG9uIFVuaXZlcnNpdHksIFN0LiBM
b3VpcywgTWlzc291cmkgNjMxMzAsIFVTQS48L2F1dGgtYWRkcmVzcz48dGl0bGVzPjx0aXRsZT5H
aWJiZXJlbGxpbi9hYnNjaXNpYyBhY2lkIGFudGFnb25pc20gaW4gYmFybGV5IGFsZXVyb25lIGNl
bGxzOiBzaXRlIG9mIGFjdGlvbiBvZiB0aGUgcHJvdGVpbiBraW5hc2UgUEtBQkExIGluIHJlbGF0
aW9uIHRvIGdpYmJlcmVsbGluIHNpZ25hbGluZyBtb2xlY3VsZXM8L3RpdGxlPjxzZWNvbmRhcnkt
dGl0bGU+UGxhbnQgQ2VsbDwvc2Vjb25kYXJ5LXRpdGxlPjwvdGl0bGVzPjxwZXJpb2RpY2FsPjxm
dWxsLXRpdGxlPlBsYW50IENlbGw8L2Z1bGwtdGl0bGU+PGFiYnItMT5QbGFudCBDZWxsPC9hYmJy
LTE+PC9wZXJpb2RpY2FsPjxwYWdlcz42NjctNzk8L3BhZ2VzPjx2b2x1bWU+MTM8L3ZvbHVtZT48
bnVtYmVyPjM8L251bWJlcj48a2V5d29yZHM+PGtleXdvcmQ+QWJzY2lzaWMgQWNpZC9nZW5ldGlj
cy8qcGh5c2lvbG9neTwva2V5d29yZD48a2V5d29yZD5DeWNsaWMgR01QL2dlbmV0aWNzL21ldGFi
b2xpc208L2tleXdvcmQ+PGtleXdvcmQ+RW5kb3BlcHRpZGFzZXMvZ2VuZXRpY3MvbWV0YWJvbGlz
bTwva2V5d29yZD48a2V5d29yZD5GdW5nYWwgUHJvdGVpbnMvZ2VuZXRpY3M8L2tleXdvcmQ+PGtl
eXdvcmQ+R2VuZSBFeHByZXNzaW9uIFJlZ3VsYXRpb24sIEVuenltb2xvZ2ljL2RydWcgZWZmZWN0
cy8qcGh5c2lvbG9neTwva2V5d29yZD48a2V5d29yZD5HZW5lIEV4cHJlc3Npb24gUmVndWxhdGlv
biwgUGxhbnQvZHJ1ZyBlZmZlY3RzLypwaHlzaW9sb2d5PC9rZXl3b3JkPjxrZXl3b3JkPkdlbmVz
LCBSZXBvcnRlcjwva2V5d29yZD48a2V5d29yZD5HaWJiZXJlbGxpbnMvYW50YWdvbmlzdHMgJmFt
cDsgaW5oaWJpdG9ycy9nZW5ldGljcy8qcGhhcm1hY29sb2d5PC9rZXl3b3JkPjxrZXl3b3JkPkds
dWN1cm9uaWRhc2UvZ2VuZXRpY3MvbWV0YWJvbGlzbTwva2V5d29yZD48a2V5d29yZD5Ib3JkZXVt
L2Vuenltb2xvZ3kvKmdlbmV0aWNzPC9rZXl3b3JkPjxrZXl3b3JkPkludHJhY2VsbHVsYXIgU2ln
bmFsaW5nIFBlcHRpZGVzIGFuZCBQcm90ZWluczwva2V5d29yZD48a2V5d29yZD5Nb2xlY3VsYXIg
U2VxdWVuY2UgRGF0YTwva2V5d29yZD48a2V5d29yZD5QbGFudCBHcm93dGggUmVndWxhdG9ycy8q
YW50YWdvbmlzdHMgJmFtcDsgaW5oaWJpdG9ycy9nZW5ldGljczwva2V5d29yZD48a2V5d29yZD5Q
cm9tb3RlciBSZWdpb25zLCBHZW5ldGljPC9rZXl3b3JkPjxrZXl3b3JkPipQcm90ZWluIEtpbmFz
ZXM8L2tleXdvcmQ+PGtleXdvcmQ+UHJvdGVpbi1TZXJpbmUtVGhyZW9uaW5lIEtpbmFzZXMvZ2Vu
ZXRpY3MvKm1ldGFib2xpc208L2tleXdvcmQ+PGtleXdvcmQ+KlNhY2NoYXJvbXljZXMgY2VyZXZp
c2lhZSBQcm90ZWluczwva2V5d29yZD48a2V5d29yZD5TZWVkcy9lbnp5bW9sb2d5LypnZW5ldGlj
cy9ncm93dGggJmFtcDsgZGV2ZWxvcG1lbnQ8L2tleXdvcmQ+PGtleXdvcmQ+KlNpZ25hbCBUcmFu
c2R1Y3Rpb248L2tleXdvcmQ+PGtleXdvcmQ+VHJhbnNjcmlwdGlvbiBGYWN0b3JzL2dlbmV0aWNz
LypwaGFybWFjb2xvZ3kvcGh5c2lvbG9neTwva2V5d29yZD48a2V5d29yZD5UcmFuc2NyaXB0aW9u
YWwgQWN0aXZhdGlvbi9kcnVnIGVmZmVjdHM8L2tleXdvcmQ+PGtleXdvcmQ+VHJhbnNnZW5lczwv
a2V5d29yZD48a2V5d29yZD5hbHBoYS1BbXlsYXNlcy8qZ2VuZXRpY3MvbWV0YWJvbGlzbTwva2V5
d29yZD48L2tleXdvcmRzPjxkYXRlcz48eWVhcj4yMDAxPC95ZWFyPjxwdWItZGF0ZXM+PGRhdGU+
TWFyPC9kYXRlPjwvcHViLWRhdGVzPjwvZGF0ZXM+PGlzYm4+MTA0MC00NjUxIChQcmludCkmI3hE
OzEwNDAtNDY1MSAoTGlua2luZyk8L2lzYm4+PGFjY2Vzc2lvbi1udW0+MTEyNTExMDQ8L2FjY2Vz
c2lvbi1udW0+PHVybHM+PHJlbGF0ZWQtdXJscz48dXJsPmh0dHBzOi8vd3d3Lm5jYmkubmxtLm5p
aC5nb3YvcHVibWVkLzExMjUxMTA0PC91cmw+PC9yZWxhdGVkLXVybHM+PC91cmxzPjxjdXN0b20y
PlBNQzEzNTUxMDwvY3VzdG9tMj48L3JlY29yZD48L0NpdGU+PC9FbmROb3RlPn==
</w:fldData>
        </w:fldChar>
      </w:r>
      <w:r w:rsidR="002D49F5">
        <w:instrText xml:space="preserve"> ADDIN EN.CITE </w:instrText>
      </w:r>
      <w:r w:rsidR="002D49F5">
        <w:fldChar w:fldCharType="begin">
          <w:fldData xml:space="preserve">PEVuZE5vdGU+PENpdGU+PEF1dGhvcj5Hb21lei1DYWRlbmFzPC9BdXRob3I+PFllYXI+MjAwMTwv
WWVhcj48UmVjTnVtPjIwPC9SZWNOdW0+PERpc3BsYXlUZXh0PihHb21lei1DYWRlbmFzPHN0eWxl
IGZhY2U9Iml0YWxpYyI+IGV0IGFsLjwvc3R5bGU+IDIwMDEpPC9EaXNwbGF5VGV4dD48cmVjb3Jk
PjxyZWMtbnVtYmVyPjIwPC9yZWMtbnVtYmVyPjxmb3JlaWduLWtleXM+PGtleSBhcHA9IkVOIiBk
Yi1pZD0icHcyeHBzZnJzcmRmOTRlZXRhcjUwMHg5dmRyZnN3d2FlMDBhIiB0aW1lc3RhbXA9IjE0
NzQ3MDY0OTMiPjIwPC9rZXk+PC9mb3JlaWduLWtleXM+PHJlZi10eXBlIG5hbWU9IkpvdXJuYWwg
QXJ0aWNsZSI+MTc8L3JlZi10eXBlPjxjb250cmlidXRvcnM+PGF1dGhvcnM+PGF1dGhvcj5Hb21l
ei1DYWRlbmFzLCBBLjwvYXV0aG9yPjxhdXRob3I+WmVudGVsbGEsIFIuPC9hdXRob3I+PGF1dGhv
cj5XYWxrZXItU2ltbW9ucywgTS4gSy48L2F1dGhvcj48YXV0aG9yPkhvLCBULiBILjwvYXV0aG9y
PjwvYXV0aG9ycz48L2NvbnRyaWJ1dG9ycz48YXV0aC1hZGRyZXNzPlBsYW50IEJpb2xvZ3kgUHJv
Z3JhbSwgRGVwYXJ0bWVudCBvZiBCaW9sb2d5LCBXYXNoaW5ndG9uIFVuaXZlcnNpdHksIFN0LiBM
b3VpcywgTWlzc291cmkgNjMxMzAsIFVTQS48L2F1dGgtYWRkcmVzcz48dGl0bGVzPjx0aXRsZT5H
aWJiZXJlbGxpbi9hYnNjaXNpYyBhY2lkIGFudGFnb25pc20gaW4gYmFybGV5IGFsZXVyb25lIGNl
bGxzOiBzaXRlIG9mIGFjdGlvbiBvZiB0aGUgcHJvdGVpbiBraW5hc2UgUEtBQkExIGluIHJlbGF0
aW9uIHRvIGdpYmJlcmVsbGluIHNpZ25hbGluZyBtb2xlY3VsZXM8L3RpdGxlPjxzZWNvbmRhcnkt
dGl0bGU+UGxhbnQgQ2VsbDwvc2Vjb25kYXJ5LXRpdGxlPjwvdGl0bGVzPjxwZXJpb2RpY2FsPjxm
dWxsLXRpdGxlPlBsYW50IENlbGw8L2Z1bGwtdGl0bGU+PGFiYnItMT5QbGFudCBDZWxsPC9hYmJy
LTE+PC9wZXJpb2RpY2FsPjxwYWdlcz42NjctNzk8L3BhZ2VzPjx2b2x1bWU+MTM8L3ZvbHVtZT48
bnVtYmVyPjM8L251bWJlcj48a2V5d29yZHM+PGtleXdvcmQ+QWJzY2lzaWMgQWNpZC9nZW5ldGlj
cy8qcGh5c2lvbG9neTwva2V5d29yZD48a2V5d29yZD5DeWNsaWMgR01QL2dlbmV0aWNzL21ldGFi
b2xpc208L2tleXdvcmQ+PGtleXdvcmQ+RW5kb3BlcHRpZGFzZXMvZ2VuZXRpY3MvbWV0YWJvbGlz
bTwva2V5d29yZD48a2V5d29yZD5GdW5nYWwgUHJvdGVpbnMvZ2VuZXRpY3M8L2tleXdvcmQ+PGtl
eXdvcmQ+R2VuZSBFeHByZXNzaW9uIFJlZ3VsYXRpb24sIEVuenltb2xvZ2ljL2RydWcgZWZmZWN0
cy8qcGh5c2lvbG9neTwva2V5d29yZD48a2V5d29yZD5HZW5lIEV4cHJlc3Npb24gUmVndWxhdGlv
biwgUGxhbnQvZHJ1ZyBlZmZlY3RzLypwaHlzaW9sb2d5PC9rZXl3b3JkPjxrZXl3b3JkPkdlbmVz
LCBSZXBvcnRlcjwva2V5d29yZD48a2V5d29yZD5HaWJiZXJlbGxpbnMvYW50YWdvbmlzdHMgJmFt
cDsgaW5oaWJpdG9ycy9nZW5ldGljcy8qcGhhcm1hY29sb2d5PC9rZXl3b3JkPjxrZXl3b3JkPkds
dWN1cm9uaWRhc2UvZ2VuZXRpY3MvbWV0YWJvbGlzbTwva2V5d29yZD48a2V5d29yZD5Ib3JkZXVt
L2Vuenltb2xvZ3kvKmdlbmV0aWNzPC9rZXl3b3JkPjxrZXl3b3JkPkludHJhY2VsbHVsYXIgU2ln
bmFsaW5nIFBlcHRpZGVzIGFuZCBQcm90ZWluczwva2V5d29yZD48a2V5d29yZD5Nb2xlY3VsYXIg
U2VxdWVuY2UgRGF0YTwva2V5d29yZD48a2V5d29yZD5QbGFudCBHcm93dGggUmVndWxhdG9ycy8q
YW50YWdvbmlzdHMgJmFtcDsgaW5oaWJpdG9ycy9nZW5ldGljczwva2V5d29yZD48a2V5d29yZD5Q
cm9tb3RlciBSZWdpb25zLCBHZW5ldGljPC9rZXl3b3JkPjxrZXl3b3JkPipQcm90ZWluIEtpbmFz
ZXM8L2tleXdvcmQ+PGtleXdvcmQ+UHJvdGVpbi1TZXJpbmUtVGhyZW9uaW5lIEtpbmFzZXMvZ2Vu
ZXRpY3MvKm1ldGFib2xpc208L2tleXdvcmQ+PGtleXdvcmQ+KlNhY2NoYXJvbXljZXMgY2VyZXZp
c2lhZSBQcm90ZWluczwva2V5d29yZD48a2V5d29yZD5TZWVkcy9lbnp5bW9sb2d5LypnZW5ldGlj
cy9ncm93dGggJmFtcDsgZGV2ZWxvcG1lbnQ8L2tleXdvcmQ+PGtleXdvcmQ+KlNpZ25hbCBUcmFu
c2R1Y3Rpb248L2tleXdvcmQ+PGtleXdvcmQ+VHJhbnNjcmlwdGlvbiBGYWN0b3JzL2dlbmV0aWNz
LypwaGFybWFjb2xvZ3kvcGh5c2lvbG9neTwva2V5d29yZD48a2V5d29yZD5UcmFuc2NyaXB0aW9u
YWwgQWN0aXZhdGlvbi9kcnVnIGVmZmVjdHM8L2tleXdvcmQ+PGtleXdvcmQ+VHJhbnNnZW5lczwv
a2V5d29yZD48a2V5d29yZD5hbHBoYS1BbXlsYXNlcy8qZ2VuZXRpY3MvbWV0YWJvbGlzbTwva2V5
d29yZD48L2tleXdvcmRzPjxkYXRlcz48eWVhcj4yMDAxPC95ZWFyPjxwdWItZGF0ZXM+PGRhdGU+
TWFyPC9kYXRlPjwvcHViLWRhdGVzPjwvZGF0ZXM+PGlzYm4+MTA0MC00NjUxIChQcmludCkmI3hE
OzEwNDAtNDY1MSAoTGlua2luZyk8L2lzYm4+PGFjY2Vzc2lvbi1udW0+MTEyNTExMDQ8L2FjY2Vz
c2lvbi1udW0+PHVybHM+PHJlbGF0ZWQtdXJscz48dXJsPmh0dHBzOi8vd3d3Lm5jYmkubmxtLm5p
aC5nb3YvcHVibWVkLzExMjUxMTA0PC91cmw+PC9yZWxhdGVkLXVybHM+PC91cmxzPjxjdXN0b20y
PlBNQzEzNTUxMDwvY3VzdG9tMj48L3JlY29yZD48L0NpdGU+PC9FbmROb3RlPn==
</w:fldData>
        </w:fldChar>
      </w:r>
      <w:r w:rsidR="002D49F5">
        <w:instrText xml:space="preserve"> ADDIN EN.CITE.DATA </w:instrText>
      </w:r>
      <w:r w:rsidR="002D49F5">
        <w:fldChar w:fldCharType="end"/>
      </w:r>
      <w:r w:rsidR="002D49F5">
        <w:fldChar w:fldCharType="separate"/>
      </w:r>
      <w:r w:rsidR="002D49F5">
        <w:rPr>
          <w:noProof/>
        </w:rPr>
        <w:t>(Gomez-Cadenas</w:t>
      </w:r>
      <w:r w:rsidR="002D49F5" w:rsidRPr="002D49F5">
        <w:rPr>
          <w:i/>
          <w:noProof/>
        </w:rPr>
        <w:t xml:space="preserve"> et al.</w:t>
      </w:r>
      <w:r w:rsidR="002D49F5">
        <w:rPr>
          <w:noProof/>
        </w:rPr>
        <w:t xml:space="preserve"> 2001)</w:t>
      </w:r>
      <w:r w:rsidR="002D49F5">
        <w:fldChar w:fldCharType="end"/>
      </w:r>
      <w:r w:rsidR="00684122" w:rsidRPr="002278A3">
        <w:t xml:space="preserve">.  </w:t>
      </w:r>
    </w:p>
    <w:p w:rsidR="00B77675" w:rsidRPr="002278A3" w:rsidRDefault="00B77675" w:rsidP="00B77675">
      <w:pPr>
        <w:jc w:val="both"/>
      </w:pPr>
    </w:p>
    <w:p w:rsidR="00684122" w:rsidRPr="002278A3" w:rsidRDefault="00B77675" w:rsidP="00B77675">
      <w:pPr>
        <w:jc w:val="both"/>
      </w:pPr>
      <w:r w:rsidRPr="002278A3">
        <w:t xml:space="preserve">Not surprisingly the second messenger cGMP has been implicated in the </w:t>
      </w:r>
      <w:r w:rsidR="00A026E2" w:rsidRPr="002278A3">
        <w:t>relay of several hormones, some of which were briefly mentioned above. There is probably a strong link between b</w:t>
      </w:r>
      <w:r w:rsidR="00684122" w:rsidRPr="002278A3">
        <w:t>rassinosteroids</w:t>
      </w:r>
      <w:r w:rsidR="00A026E2" w:rsidRPr="002278A3">
        <w:t xml:space="preserve"> and cGMP. Brassinosteroids</w:t>
      </w:r>
      <w:r w:rsidR="00684122" w:rsidRPr="002278A3">
        <w:t xml:space="preserve"> regulate plant development and </w:t>
      </w:r>
      <w:r w:rsidR="00A026E2" w:rsidRPr="002278A3">
        <w:t xml:space="preserve">many aspects of plant </w:t>
      </w:r>
      <w:r w:rsidR="00684122" w:rsidRPr="002278A3">
        <w:t>physiology. Brassinosteroid pathways start with its binding to the membrane receptor kinase BRI1. BRI1 receptor recruit</w:t>
      </w:r>
      <w:r w:rsidR="00A026E2" w:rsidRPr="002278A3">
        <w:t>s</w:t>
      </w:r>
      <w:r w:rsidR="00684122" w:rsidRPr="002278A3">
        <w:t xml:space="preserve"> BRI1-ASSOCIATED RECEPTOR KINASE1 </w:t>
      </w:r>
      <w:r w:rsidR="00A026E2" w:rsidRPr="002278A3">
        <w:t xml:space="preserve">(BRAK1) </w:t>
      </w:r>
      <w:r w:rsidR="00684122" w:rsidRPr="002278A3">
        <w:t>and get</w:t>
      </w:r>
      <w:r w:rsidR="00A026E2" w:rsidRPr="002278A3">
        <w:t>s</w:t>
      </w:r>
      <w:r w:rsidR="00684122" w:rsidRPr="002278A3">
        <w:t xml:space="preserve"> dissociated from its inhibitor BRI1 KINASE INHIBITOR1 (BKI1) before getting phosphorylated</w:t>
      </w:r>
      <w:r w:rsidR="00A026E2" w:rsidRPr="002278A3">
        <w:t>. Subsequent</w:t>
      </w:r>
      <w:r w:rsidR="00684122" w:rsidRPr="002278A3">
        <w:t xml:space="preserve"> phosphorylati</w:t>
      </w:r>
      <w:r w:rsidR="00A026E2" w:rsidRPr="002278A3">
        <w:t>on of</w:t>
      </w:r>
      <w:r w:rsidR="00684122" w:rsidRPr="002278A3">
        <w:t xml:space="preserve"> downstream </w:t>
      </w:r>
      <w:r w:rsidR="003D44EC" w:rsidRPr="002278A3">
        <w:t>factor</w:t>
      </w:r>
      <w:r w:rsidR="00A026E2" w:rsidRPr="002278A3">
        <w:t>s</w:t>
      </w:r>
      <w:r w:rsidR="003D44EC" w:rsidRPr="002278A3">
        <w:t xml:space="preserve"> </w:t>
      </w:r>
      <w:r w:rsidR="00A026E2" w:rsidRPr="002278A3">
        <w:t>allow</w:t>
      </w:r>
      <w:r w:rsidR="003D44EC" w:rsidRPr="002278A3">
        <w:t xml:space="preserve"> </w:t>
      </w:r>
      <w:r w:rsidR="00A026E2" w:rsidRPr="002278A3">
        <w:t xml:space="preserve">further </w:t>
      </w:r>
      <w:r w:rsidR="003D44EC" w:rsidRPr="002278A3">
        <w:t>transduc</w:t>
      </w:r>
      <w:r w:rsidR="00A026E2" w:rsidRPr="002278A3">
        <w:t>tion</w:t>
      </w:r>
      <w:r w:rsidR="003D44EC" w:rsidRPr="002278A3">
        <w:t xml:space="preserve"> </w:t>
      </w:r>
      <w:r w:rsidR="00A026E2" w:rsidRPr="002278A3">
        <w:t xml:space="preserve">of </w:t>
      </w:r>
      <w:r w:rsidR="003D44EC" w:rsidRPr="002278A3">
        <w:t>the signal.</w:t>
      </w:r>
      <w:r w:rsidR="00684122" w:rsidRPr="002278A3">
        <w:t xml:space="preserve"> Interestingly, </w:t>
      </w:r>
      <w:r w:rsidR="00A026E2" w:rsidRPr="002278A3">
        <w:t xml:space="preserve">and </w:t>
      </w:r>
      <w:r w:rsidR="00684122" w:rsidRPr="002278A3">
        <w:t>based on a degenerated motif found in animal GC</w:t>
      </w:r>
      <w:r w:rsidR="00A026E2" w:rsidRPr="002278A3">
        <w:t>s</w:t>
      </w:r>
      <w:r w:rsidR="00684122" w:rsidRPr="002278A3">
        <w:t xml:space="preserve">, a </w:t>
      </w:r>
      <w:r w:rsidR="00A026E2" w:rsidRPr="002278A3">
        <w:t>GC</w:t>
      </w:r>
      <w:r w:rsidR="00684122" w:rsidRPr="002278A3">
        <w:t xml:space="preserve"> </w:t>
      </w:r>
      <w:r w:rsidR="00A026E2" w:rsidRPr="002278A3">
        <w:t>domain</w:t>
      </w:r>
      <w:r w:rsidR="00684122" w:rsidRPr="002278A3">
        <w:t xml:space="preserve"> has been found within the kinase domain of BRI1. </w:t>
      </w:r>
      <w:r w:rsidR="00A026E2" w:rsidRPr="002278A3">
        <w:t>When u</w:t>
      </w:r>
      <w:r w:rsidR="00684122" w:rsidRPr="002278A3">
        <w:t xml:space="preserve">sing </w:t>
      </w:r>
      <w:r w:rsidR="00A026E2" w:rsidRPr="002278A3">
        <w:t>an</w:t>
      </w:r>
      <w:r w:rsidR="00684122" w:rsidRPr="002278A3">
        <w:t xml:space="preserve"> </w:t>
      </w:r>
      <w:r w:rsidR="00A026E2" w:rsidRPr="002278A3">
        <w:t xml:space="preserve">endogenous </w:t>
      </w:r>
      <w:r w:rsidR="00684122" w:rsidRPr="002278A3">
        <w:t xml:space="preserve">cGMP sensor no </w:t>
      </w:r>
      <w:r w:rsidR="00A026E2" w:rsidRPr="002278A3">
        <w:t xml:space="preserve">change in </w:t>
      </w:r>
      <w:r w:rsidR="00684122" w:rsidRPr="002278A3">
        <w:t>cGMP level was observed in mesophyll protoplasts</w:t>
      </w:r>
      <w:r w:rsidR="00E615AB">
        <w:t xml:space="preserve"> </w:t>
      </w:r>
      <w:r w:rsidR="002D49F5">
        <w:fldChar w:fldCharType="begin">
          <w:fldData xml:space="preserve">PEVuZE5vdGU+PENpdGU+PEF1dGhvcj5Jc25lcjwvQXV0aG9yPjxZZWFyPjIwMTI8L1llYXI+PFJl
Y051bT4yOTwvUmVjTnVtPjxEaXNwbGF5VGV4dD4oSXNuZXI8c3R5bGUgZmFjZT0iaXRhbGljIj4g
ZXQgYWwuPC9zdHlsZT4gMjAxMik8L0Rpc3BsYXlUZXh0PjxyZWNvcmQ+PHJlYy1udW1iZXI+Mjk8
L3JlYy1udW1iZXI+PGZvcmVpZ24ta2V5cz48a2V5IGFwcD0iRU4iIGRiLWlkPSJwdzJ4cHNmcnNy
ZGY5NGVldGFyNTAweDl2ZHJmc3d3YWUwMGEiIHRpbWVzdGFtcD0iMTQ3NDcwNjgxMSI+Mjk8L2tl
eT48L2ZvcmVpZ24ta2V5cz48cmVmLXR5cGUgbmFtZT0iSm91cm5hbCBBcnRpY2xlIj4xNzwvcmVm
LXR5cGU+PGNvbnRyaWJ1dG9ycz48YXV0aG9ycz48YXV0aG9yPklzbmVyLCBKLiBDLjwvYXV0aG9y
PjxhdXRob3I+TnVoc2UsIFQuPC9hdXRob3I+PGF1dGhvcj5NYWF0aHVpcywgRi4gSi4gTS48L2F1
dGhvcj48L2F1dGhvcnM+PC9jb250cmlidXRvcnM+PGF1dGgtYWRkcmVzcz5Vbml2IFlvcmssIERl
cHQgQmlvbCBBcmVhIDksIFlvcmsgWU8xMCA1REQsIE4gWW9ya3NoaXJlLCBFbmdsYW5kJiN4RDtG
YWMgTGlmZSBTY2ksIE1hbmNoZXN0ZXIgTTEzIDlQVCwgTGFuY3MsIEVuZ2xhbmQ8L2F1dGgtYWRk
cmVzcz48dGl0bGVzPjx0aXRsZT48c3R5bGUgZmFjZT0ibm9ybWFsIiBmb250PSJkZWZhdWx0IiBz
aXplPSIxMDAlIj5UaGUgY3ljbGljIG51Y2xlb3RpZGUgY0dNUCBpcyBpbnZvbHZlZCBpbiBwbGFu
dCBob3Jtb25lIHNpZ25hbGxpbmcgYW5kIGFsdGVycyBwaG9zcGhvcnlsYXRpb24gb2Y8L3N0eWxl
PjxzdHlsZSBmYWNlPSJpdGFsaWMiIGZvbnQ9ImRlZmF1bHQiIHNpemU9IjEwMCUiPiBBcmFiaWRv
cHNpcyB0aGFsaWFuYTwvc3R5bGU+PHN0eWxlIGZhY2U9Im5vcm1hbCIgZm9udD0iZGVmYXVsdCIg
c2l6ZT0iMTAwJSI+IHJvb3QgcHJvdGVpbnM8L3N0eWxlPjwvdGl0bGU+PHNlY29uZGFyeS10aXRs
ZT5Kb3VybmFsIG9mIEV4cGVyaW1lbnRhbCBCb3Rhbnk8L3NlY29uZGFyeS10aXRsZT48YWx0LXRp
dGxlPkogRXhwIEJvdDwvYWx0LXRpdGxlPjwvdGl0bGVzPjxwZXJpb2RpY2FsPjxmdWxsLXRpdGxl
PkpvdXJuYWwgb2YgRXhwZXJpbWVudGFsIEJvdGFueTwvZnVsbC10aXRsZT48YWJici0xPkogRXhw
IEJvdDwvYWJici0xPjwvcGVyaW9kaWNhbD48YWx0LXBlcmlvZGljYWw+PGZ1bGwtdGl0bGU+Sm91
cm5hbCBvZiBFeHBlcmltZW50YWwgQm90YW55PC9mdWxsLXRpdGxlPjxhYmJyLTE+SiBFeHAgQm90
PC9hYmJyLTE+PC9hbHQtcGVyaW9kaWNhbD48cGFnZXM+MzE5OS0zMjA1PC9wYWdlcz48dm9sdW1l
PjYzPC92b2x1bWU+PG51bWJlcj44PC9udW1iZXI+PGtleXdvcmRzPjxrZXl3b3JkPmFic2Npc2lj
IGFjaWQ8L2tleXdvcmQ+PGtleXdvcmQ+YXJhYmlkb3BzaXM8L2tleXdvcmQ+PGtleXdvcmQ+YXV4
aW48L2tleXdvcmQ+PGtleXdvcmQ+Y2dtcDwva2V5d29yZD48a2V5d29yZD5qYXNtb25pYyBhY2lk
PC9rZXl3b3JkPjxrZXl3b3JkPnBob3NwaG9wcm90ZW9taWNzPC9rZXl3b3JkPjxrZXl3b3JkPnBo
b3NwaG9yeWxhdGlvbjwva2V5d29yZD48a2V5d29yZD5wcm90ZWluPC9rZXl3b3JkPjxrZXl3b3Jk
PnJvb3Q8L2tleXdvcmQ+PGtleXdvcmQ+c3RyZXNzPC9rZXl3b3JkPjxrZXl3b3JkPmd1YW55bHls
IGN5Y2xhc2UgYWN0aXZpdHk8L2tleXdvcmQ+PGtleXdvcmQ+YWJzY2lzaWMtYWNpZCBjb250ZW50
PC9rZXl3b3JkPjxrZXl3b3JkPm5pdHJpYy1veGlkZTwva2V5d29yZD48a2V5d29yZD5zYWNjaGFy
b215Y2VzLWNlcmV2aXNpYWU8L2tleXdvcmQ+PGtleXdvcmQ+Y2F0aW9uLXRyYW5zcG9ydDwva2V5
d29yZD48a2V5d29yZD5ndWFyZC1jZWxsczwva2V5d29yZD48a2V5d29yZD5hY2N1bXVsYXRpb248
L2tleXdvcmQ+PGtleXdvcmQ+cmVjZXB0b3I8L2tleXdvcmQ+PGtleXdvcmQ+Y2FsY2l1bTwva2V5
d29yZD48a2V5d29yZD5jYW1wPC9rZXl3b3JkPjwva2V5d29yZHM+PGRhdGVzPjx5ZWFyPjIwMTI8
L3llYXI+PHB1Yi1kYXRlcz48ZGF0ZT5NYXk8L2RhdGU+PC9wdWItZGF0ZXM+PC9kYXRlcz48aXNi
bj4wMDIyLTA5NTc8L2lzYm4+PGFjY2Vzc2lvbi1udW0+V09TOjAwMDMwNDE5NjkwMDAyNzwvYWNj
ZXNzaW9uLW51bT48dXJscz48cmVsYXRlZC11cmxzPjx1cmw+Jmx0O0dvIHRvIElTSSZndDs6Ly9X
T1M6MDAwMzA0MTk2OTAwMDI3PC91cmw+PC9yZWxhdGVkLXVybHM+PC91cmxzPjxlbGVjdHJvbmlj
LXJlc291cmNlLW51bT4xMC4xMDkzL2p4Yi9lcnMwNDU8L2VsZWN0cm9uaWMtcmVzb3VyY2UtbnVt
PjxsYW5ndWFnZT5FbmdsaXNoPC9sYW5ndWFnZT48L3JlY29yZD48L0NpdGU+PC9FbmROb3RlPgB=
</w:fldData>
        </w:fldChar>
      </w:r>
      <w:r w:rsidR="002D49F5">
        <w:instrText xml:space="preserve"> ADDIN EN.CITE </w:instrText>
      </w:r>
      <w:r w:rsidR="002D49F5">
        <w:fldChar w:fldCharType="begin">
          <w:fldData xml:space="preserve">PEVuZE5vdGU+PENpdGU+PEF1dGhvcj5Jc25lcjwvQXV0aG9yPjxZZWFyPjIwMTI8L1llYXI+PFJl
Y051bT4yOTwvUmVjTnVtPjxEaXNwbGF5VGV4dD4oSXNuZXI8c3R5bGUgZmFjZT0iaXRhbGljIj4g
ZXQgYWwuPC9zdHlsZT4gMjAxMik8L0Rpc3BsYXlUZXh0PjxyZWNvcmQ+PHJlYy1udW1iZXI+Mjk8
L3JlYy1udW1iZXI+PGZvcmVpZ24ta2V5cz48a2V5IGFwcD0iRU4iIGRiLWlkPSJwdzJ4cHNmcnNy
ZGY5NGVldGFyNTAweDl2ZHJmc3d3YWUwMGEiIHRpbWVzdGFtcD0iMTQ3NDcwNjgxMSI+Mjk8L2tl
eT48L2ZvcmVpZ24ta2V5cz48cmVmLXR5cGUgbmFtZT0iSm91cm5hbCBBcnRpY2xlIj4xNzwvcmVm
LXR5cGU+PGNvbnRyaWJ1dG9ycz48YXV0aG9ycz48YXV0aG9yPklzbmVyLCBKLiBDLjwvYXV0aG9y
PjxhdXRob3I+TnVoc2UsIFQuPC9hdXRob3I+PGF1dGhvcj5NYWF0aHVpcywgRi4gSi4gTS48L2F1
dGhvcj48L2F1dGhvcnM+PC9jb250cmlidXRvcnM+PGF1dGgtYWRkcmVzcz5Vbml2IFlvcmssIERl
cHQgQmlvbCBBcmVhIDksIFlvcmsgWU8xMCA1REQsIE4gWW9ya3NoaXJlLCBFbmdsYW5kJiN4RDtG
YWMgTGlmZSBTY2ksIE1hbmNoZXN0ZXIgTTEzIDlQVCwgTGFuY3MsIEVuZ2xhbmQ8L2F1dGgtYWRk
cmVzcz48dGl0bGVzPjx0aXRsZT48c3R5bGUgZmFjZT0ibm9ybWFsIiBmb250PSJkZWZhdWx0IiBz
aXplPSIxMDAlIj5UaGUgY3ljbGljIG51Y2xlb3RpZGUgY0dNUCBpcyBpbnZvbHZlZCBpbiBwbGFu
dCBob3Jtb25lIHNpZ25hbGxpbmcgYW5kIGFsdGVycyBwaG9zcGhvcnlsYXRpb24gb2Y8L3N0eWxl
PjxzdHlsZSBmYWNlPSJpdGFsaWMiIGZvbnQ9ImRlZmF1bHQiIHNpemU9IjEwMCUiPiBBcmFiaWRv
cHNpcyB0aGFsaWFuYTwvc3R5bGU+PHN0eWxlIGZhY2U9Im5vcm1hbCIgZm9udD0iZGVmYXVsdCIg
c2l6ZT0iMTAwJSI+IHJvb3QgcHJvdGVpbnM8L3N0eWxlPjwvdGl0bGU+PHNlY29uZGFyeS10aXRs
ZT5Kb3VybmFsIG9mIEV4cGVyaW1lbnRhbCBCb3Rhbnk8L3NlY29uZGFyeS10aXRsZT48YWx0LXRp
dGxlPkogRXhwIEJvdDwvYWx0LXRpdGxlPjwvdGl0bGVzPjxwZXJpb2RpY2FsPjxmdWxsLXRpdGxl
PkpvdXJuYWwgb2YgRXhwZXJpbWVudGFsIEJvdGFueTwvZnVsbC10aXRsZT48YWJici0xPkogRXhw
IEJvdDwvYWJici0xPjwvcGVyaW9kaWNhbD48YWx0LXBlcmlvZGljYWw+PGZ1bGwtdGl0bGU+Sm91
cm5hbCBvZiBFeHBlcmltZW50YWwgQm90YW55PC9mdWxsLXRpdGxlPjxhYmJyLTE+SiBFeHAgQm90
PC9hYmJyLTE+PC9hbHQtcGVyaW9kaWNhbD48cGFnZXM+MzE5OS0zMjA1PC9wYWdlcz48dm9sdW1l
PjYzPC92b2x1bWU+PG51bWJlcj44PC9udW1iZXI+PGtleXdvcmRzPjxrZXl3b3JkPmFic2Npc2lj
IGFjaWQ8L2tleXdvcmQ+PGtleXdvcmQ+YXJhYmlkb3BzaXM8L2tleXdvcmQ+PGtleXdvcmQ+YXV4
aW48L2tleXdvcmQ+PGtleXdvcmQ+Y2dtcDwva2V5d29yZD48a2V5d29yZD5qYXNtb25pYyBhY2lk
PC9rZXl3b3JkPjxrZXl3b3JkPnBob3NwaG9wcm90ZW9taWNzPC9rZXl3b3JkPjxrZXl3b3JkPnBo
b3NwaG9yeWxhdGlvbjwva2V5d29yZD48a2V5d29yZD5wcm90ZWluPC9rZXl3b3JkPjxrZXl3b3Jk
PnJvb3Q8L2tleXdvcmQ+PGtleXdvcmQ+c3RyZXNzPC9rZXl3b3JkPjxrZXl3b3JkPmd1YW55bHls
IGN5Y2xhc2UgYWN0aXZpdHk8L2tleXdvcmQ+PGtleXdvcmQ+YWJzY2lzaWMtYWNpZCBjb250ZW50
PC9rZXl3b3JkPjxrZXl3b3JkPm5pdHJpYy1veGlkZTwva2V5d29yZD48a2V5d29yZD5zYWNjaGFy
b215Y2VzLWNlcmV2aXNpYWU8L2tleXdvcmQ+PGtleXdvcmQ+Y2F0aW9uLXRyYW5zcG9ydDwva2V5
d29yZD48a2V5d29yZD5ndWFyZC1jZWxsczwva2V5d29yZD48a2V5d29yZD5hY2N1bXVsYXRpb248
L2tleXdvcmQ+PGtleXdvcmQ+cmVjZXB0b3I8L2tleXdvcmQ+PGtleXdvcmQ+Y2FsY2l1bTwva2V5
d29yZD48a2V5d29yZD5jYW1wPC9rZXl3b3JkPjwva2V5d29yZHM+PGRhdGVzPjx5ZWFyPjIwMTI8
L3llYXI+PHB1Yi1kYXRlcz48ZGF0ZT5NYXk8L2RhdGU+PC9wdWItZGF0ZXM+PC9kYXRlcz48aXNi
bj4wMDIyLTA5NTc8L2lzYm4+PGFjY2Vzc2lvbi1udW0+V09TOjAwMDMwNDE5NjkwMDAyNzwvYWNj
ZXNzaW9uLW51bT48dXJscz48cmVsYXRlZC11cmxzPjx1cmw+Jmx0O0dvIHRvIElTSSZndDs6Ly9X
T1M6MDAwMzA0MTk2OTAwMDI3PC91cmw+PC9yZWxhdGVkLXVybHM+PC91cmxzPjxlbGVjdHJvbmlj
LXJlc291cmNlLW51bT4xMC4xMDkzL2p4Yi9lcnMwNDU8L2VsZWN0cm9uaWMtcmVzb3VyY2UtbnVt
PjxsYW5ndWFnZT5FbmdsaXNoPC9sYW5ndWFnZT48L3JlY29yZD48L0NpdGU+PC9FbmROb3RlPgB=
</w:fldData>
        </w:fldChar>
      </w:r>
      <w:r w:rsidR="002D49F5">
        <w:instrText xml:space="preserve"> ADDIN EN.CITE.DATA </w:instrText>
      </w:r>
      <w:r w:rsidR="002D49F5">
        <w:fldChar w:fldCharType="end"/>
      </w:r>
      <w:r w:rsidR="002D49F5">
        <w:fldChar w:fldCharType="separate"/>
      </w:r>
      <w:r w:rsidR="002D49F5">
        <w:rPr>
          <w:noProof/>
        </w:rPr>
        <w:t>(Isner</w:t>
      </w:r>
      <w:r w:rsidR="002D49F5" w:rsidRPr="002D49F5">
        <w:rPr>
          <w:i/>
          <w:noProof/>
        </w:rPr>
        <w:t xml:space="preserve"> et al.</w:t>
      </w:r>
      <w:r w:rsidR="002D49F5">
        <w:rPr>
          <w:noProof/>
        </w:rPr>
        <w:t xml:space="preserve"> 2012)</w:t>
      </w:r>
      <w:r w:rsidR="002D49F5">
        <w:fldChar w:fldCharType="end"/>
      </w:r>
      <w:r w:rsidR="00E615AB" w:rsidRPr="00E615AB">
        <w:t xml:space="preserve"> </w:t>
      </w:r>
      <w:r w:rsidR="00A026E2" w:rsidRPr="002278A3">
        <w:t>but</w:t>
      </w:r>
      <w:r w:rsidR="00684122" w:rsidRPr="002278A3">
        <w:t xml:space="preserve"> BR was shown to increase cGMP levels at the root tip </w:t>
      </w:r>
      <w:r w:rsidR="002D49F5">
        <w:fldChar w:fldCharType="begin"/>
      </w:r>
      <w:r w:rsidR="002D49F5">
        <w:instrText xml:space="preserve"> ADDIN EN.CITE &lt;EndNote&gt;&lt;Cite&gt;&lt;Author&gt;Zhao&lt;/Author&gt;&lt;Year&gt;2013&lt;/Year&gt;&lt;RecNum&gt;100&lt;/RecNum&gt;&lt;DisplayText&gt;(Zhao&lt;style face="italic"&gt; et al.&lt;/style&gt; 2013)&lt;/DisplayText&gt;&lt;record&gt;&lt;rec-number&gt;100&lt;/rec-number&gt;&lt;foreign-keys&gt;&lt;key app="EN" db-id="pw2xpsfrsrdf94eetar500x9vdrfswwae00a" timestamp="1474709272"&gt;100&lt;/key&gt;&lt;/foreign-keys&gt;&lt;ref-type name="Journal Article"&gt;17&lt;/ref-type&gt;&lt;contributors&gt;&lt;authors&gt;&lt;author&gt;Zhao, Y. C.&lt;/author&gt;&lt;author&gt;Qi, Z.&lt;/author&gt;&lt;author&gt;Berkowitz, G. A.&lt;/author&gt;&lt;/authors&gt;&lt;/contributors&gt;&lt;auth-address&gt;Univ Connecticut, Dept Plant Sci &amp;amp; Landscape Architecture, Agr Biotechnol Lab, Storrs, CT 06269 USA&lt;/auth-address&gt;&lt;titles&gt;&lt;title&gt;&lt;style face="normal" font="default" size="100%"&gt;Teaching an old hormone new tricks: cytosolic ca&lt;/style&gt;&lt;style face="superscript" font="default" size="100%"&gt;2+&lt;/style&gt;&lt;style face="normal" font="default" size="100%"&gt; elevation involvement in plant brassinosteroid signal transduction cascades&lt;/style&gt;&lt;/title&gt;&lt;secondary-title&gt;Plant Physiology&lt;/secondary-title&gt;&lt;alt-title&gt;Plant Physiol&lt;/alt-title&gt;&lt;/titles&gt;&lt;periodical&gt;&lt;full-title&gt;Plant Physiology&lt;/full-title&gt;&lt;abbr-1&gt;Plant Physiol&lt;/abbr-1&gt;&lt;/periodical&gt;&lt;alt-periodical&gt;&lt;full-title&gt;Plant Physiology&lt;/full-title&gt;&lt;abbr-1&gt;Plant Physiol&lt;/abbr-1&gt;&lt;/alt-periodical&gt;&lt;pages&gt;555-565&lt;/pages&gt;&lt;volume&gt;163&lt;/volume&gt;&lt;number&gt;2&lt;/number&gt;&lt;keywords&gt;&lt;keyword&gt;regulated gene-expression&lt;/keyword&gt;&lt;keyword&gt;gated ion-channel&lt;/keyword&gt;&lt;keyword&gt;receptor kinase&lt;/keyword&gt;&lt;keyword&gt;transcription factors&lt;/keyword&gt;&lt;keyword&gt;innate immunity&lt;/keyword&gt;&lt;keyword&gt;arabidopsis&lt;/keyword&gt;&lt;keyword&gt;calcium&lt;/keyword&gt;&lt;keyword&gt;growth&lt;/keyword&gt;&lt;keyword&gt;cgmp&lt;/keyword&gt;&lt;keyword&gt;cell&lt;/keyword&gt;&lt;/keywords&gt;&lt;dates&gt;&lt;year&gt;2013&lt;/year&gt;&lt;pub-dates&gt;&lt;date&gt;Oct&lt;/date&gt;&lt;/pub-dates&gt;&lt;/dates&gt;&lt;isbn&gt;0032-0889&lt;/isbn&gt;&lt;accession-num&gt;WOS:000325554100011&lt;/accession-num&gt;&lt;urls&gt;&lt;related-urls&gt;&lt;url&gt;&amp;lt;Go to ISI&amp;gt;://WOS:000325554100011&lt;/url&gt;&lt;/related-urls&gt;&lt;/urls&gt;&lt;electronic-resource-num&gt;10.1104/pp.112.213371&lt;/electronic-resource-num&gt;&lt;language&gt;English&lt;/language&gt;&lt;/record&gt;&lt;/Cite&gt;&lt;/EndNote&gt;</w:instrText>
      </w:r>
      <w:r w:rsidR="002D49F5">
        <w:fldChar w:fldCharType="separate"/>
      </w:r>
      <w:r w:rsidR="002D49F5">
        <w:rPr>
          <w:noProof/>
        </w:rPr>
        <w:t>(Zhao</w:t>
      </w:r>
      <w:r w:rsidR="002D49F5" w:rsidRPr="002D49F5">
        <w:rPr>
          <w:i/>
          <w:noProof/>
        </w:rPr>
        <w:t xml:space="preserve"> et al.</w:t>
      </w:r>
      <w:r w:rsidR="002D49F5">
        <w:rPr>
          <w:noProof/>
        </w:rPr>
        <w:t xml:space="preserve"> 2013)</w:t>
      </w:r>
      <w:r w:rsidR="002D49F5">
        <w:fldChar w:fldCharType="end"/>
      </w:r>
      <w:r w:rsidR="00684122" w:rsidRPr="002278A3">
        <w:t xml:space="preserve">. </w:t>
      </w:r>
      <w:r w:rsidR="00A026E2" w:rsidRPr="002278A3">
        <w:t>The exact nature of the link between BR and cGMP awaits clarification but</w:t>
      </w:r>
      <w:r w:rsidR="00684122" w:rsidRPr="002278A3">
        <w:t xml:space="preserve"> c</w:t>
      </w:r>
      <w:r w:rsidR="00A026E2" w:rsidRPr="002278A3">
        <w:t xml:space="preserve">ould unfold </w:t>
      </w:r>
      <w:r w:rsidR="00684122" w:rsidRPr="002278A3">
        <w:t xml:space="preserve">via CNGC2 (allelic to DND1) </w:t>
      </w:r>
      <w:r w:rsidR="00A026E2" w:rsidRPr="002278A3">
        <w:t xml:space="preserve">to catalyse </w:t>
      </w:r>
      <w:r w:rsidR="00684122" w:rsidRPr="002278A3">
        <w:t xml:space="preserve">an elevation of </w:t>
      </w:r>
      <w:r w:rsidR="003D44EC" w:rsidRPr="002278A3">
        <w:t>cytosolic</w:t>
      </w:r>
      <w:r w:rsidR="00684122" w:rsidRPr="002278A3">
        <w:t xml:space="preserve"> </w:t>
      </w:r>
      <w:r w:rsidR="00EC6005" w:rsidRPr="002278A3">
        <w:t>Ca</w:t>
      </w:r>
      <w:r w:rsidR="00EC6005">
        <w:rPr>
          <w:vertAlign w:val="superscript"/>
        </w:rPr>
        <w:t>2</w:t>
      </w:r>
      <w:r w:rsidR="00EC6005" w:rsidRPr="002278A3">
        <w:rPr>
          <w:vertAlign w:val="superscript"/>
        </w:rPr>
        <w:t>+</w:t>
      </w:r>
      <w:r w:rsidR="00A026E2" w:rsidRPr="002278A3">
        <w:t xml:space="preserve">. </w:t>
      </w:r>
      <w:r w:rsidR="00EC6005" w:rsidRPr="002278A3">
        <w:t>Ca</w:t>
      </w:r>
      <w:r w:rsidR="00EC6005">
        <w:rPr>
          <w:vertAlign w:val="superscript"/>
        </w:rPr>
        <w:t>2</w:t>
      </w:r>
      <w:r w:rsidR="00EC6005" w:rsidRPr="002278A3">
        <w:rPr>
          <w:vertAlign w:val="superscript"/>
        </w:rPr>
        <w:t>+</w:t>
      </w:r>
      <w:r w:rsidR="00A026E2" w:rsidRPr="002278A3">
        <w:t xml:space="preserve"> in turn might </w:t>
      </w:r>
      <w:r w:rsidR="00684122" w:rsidRPr="002278A3">
        <w:t>upregulate the expression of INDOLE-3-ACETIC ACIDINDUCIBLE1 and PHYTOCHROME B ACTIVATION-TAGGED SUPPRES</w:t>
      </w:r>
      <w:r w:rsidR="00864890" w:rsidRPr="002278A3">
        <w:t xml:space="preserve">SOR1 </w:t>
      </w:r>
      <w:r w:rsidR="002D49F5">
        <w:fldChar w:fldCharType="begin"/>
      </w:r>
      <w:r w:rsidR="002D49F5">
        <w:instrText xml:space="preserve"> ADDIN EN.CITE &lt;EndNote&gt;&lt;Cite&gt;&lt;Author&gt;Zhao&lt;/Author&gt;&lt;Year&gt;2013&lt;/Year&gt;&lt;RecNum&gt;100&lt;/RecNum&gt;&lt;DisplayText&gt;(Zhao&lt;style face="italic"&gt; et al.&lt;/style&gt; 2013)&lt;/DisplayText&gt;&lt;record&gt;&lt;rec-number&gt;100&lt;/rec-number&gt;&lt;foreign-keys&gt;&lt;key app="EN" db-id="pw2xpsfrsrdf94eetar500x9vdrfswwae00a" timestamp="1474709272"&gt;100&lt;/key&gt;&lt;/foreign-keys&gt;&lt;ref-type name="Journal Article"&gt;17&lt;/ref-type&gt;&lt;contributors&gt;&lt;authors&gt;&lt;author&gt;Zhao, Y. C.&lt;/author&gt;&lt;author&gt;Qi, Z.&lt;/author&gt;&lt;author&gt;Berkowitz, G. A.&lt;/author&gt;&lt;/authors&gt;&lt;/contributors&gt;&lt;auth-address&gt;Univ Connecticut, Dept Plant Sci &amp;amp; Landscape Architecture, Agr Biotechnol Lab, Storrs, CT 06269 USA&lt;/auth-address&gt;&lt;titles&gt;&lt;title&gt;&lt;style face="normal" font="default" size="100%"&gt;Teaching an old hormone new tricks: cytosolic ca&lt;/style&gt;&lt;style face="superscript" font="default" size="100%"&gt;2+&lt;/style&gt;&lt;style face="normal" font="default" size="100%"&gt; elevation involvement in plant brassinosteroid signal transduction cascades&lt;/style&gt;&lt;/title&gt;&lt;secondary-title&gt;Plant Physiology&lt;/secondary-title&gt;&lt;alt-title&gt;Plant Physiol&lt;/alt-title&gt;&lt;/titles&gt;&lt;periodical&gt;&lt;full-title&gt;Plant Physiology&lt;/full-title&gt;&lt;abbr-1&gt;Plant Physiol&lt;/abbr-1&gt;&lt;/periodical&gt;&lt;alt-periodical&gt;&lt;full-title&gt;Plant Physiology&lt;/full-title&gt;&lt;abbr-1&gt;Plant Physiol&lt;/abbr-1&gt;&lt;/alt-periodical&gt;&lt;pages&gt;555-565&lt;/pages&gt;&lt;volume&gt;163&lt;/volume&gt;&lt;number&gt;2&lt;/number&gt;&lt;keywords&gt;&lt;keyword&gt;regulated gene-expression&lt;/keyword&gt;&lt;keyword&gt;gated ion-channel&lt;/keyword&gt;&lt;keyword&gt;receptor kinase&lt;/keyword&gt;&lt;keyword&gt;transcription factors&lt;/keyword&gt;&lt;keyword&gt;innate immunity&lt;/keyword&gt;&lt;keyword&gt;arabidopsis&lt;/keyword&gt;&lt;keyword&gt;calcium&lt;/keyword&gt;&lt;keyword&gt;growth&lt;/keyword&gt;&lt;keyword&gt;cgmp&lt;/keyword&gt;&lt;keyword&gt;cell&lt;/keyword&gt;&lt;/keywords&gt;&lt;dates&gt;&lt;year&gt;2013&lt;/year&gt;&lt;pub-dates&gt;&lt;date&gt;Oct&lt;/date&gt;&lt;/pub-dates&gt;&lt;/dates&gt;&lt;isbn&gt;0032-0889&lt;/isbn&gt;&lt;accession-num&gt;WOS:000325554100011&lt;/accession-num&gt;&lt;urls&gt;&lt;related-urls&gt;&lt;url&gt;&amp;lt;Go to ISI&amp;gt;://WOS:000325554100011&lt;/url&gt;&lt;/related-urls&gt;&lt;/urls&gt;&lt;electronic-resource-num&gt;10.1104/pp.112.213371&lt;/electronic-resource-num&gt;&lt;language&gt;English&lt;/language&gt;&lt;/record&gt;&lt;/Cite&gt;&lt;/EndNote&gt;</w:instrText>
      </w:r>
      <w:r w:rsidR="002D49F5">
        <w:fldChar w:fldCharType="separate"/>
      </w:r>
      <w:r w:rsidR="002D49F5">
        <w:rPr>
          <w:noProof/>
        </w:rPr>
        <w:t>(Zhao</w:t>
      </w:r>
      <w:r w:rsidR="002D49F5" w:rsidRPr="002D49F5">
        <w:rPr>
          <w:i/>
          <w:noProof/>
        </w:rPr>
        <w:t xml:space="preserve"> et al.</w:t>
      </w:r>
      <w:r w:rsidR="002D49F5">
        <w:rPr>
          <w:noProof/>
        </w:rPr>
        <w:t xml:space="preserve"> 2013)</w:t>
      </w:r>
      <w:r w:rsidR="002D49F5">
        <w:fldChar w:fldCharType="end"/>
      </w:r>
      <w:r w:rsidR="00684122" w:rsidRPr="002278A3">
        <w:t xml:space="preserve">. </w:t>
      </w:r>
    </w:p>
    <w:p w:rsidR="00684122" w:rsidRPr="002278A3" w:rsidRDefault="00684122" w:rsidP="00684122">
      <w:pPr>
        <w:ind w:firstLine="720"/>
        <w:jc w:val="both"/>
      </w:pPr>
    </w:p>
    <w:p w:rsidR="00684122" w:rsidRPr="002278A3" w:rsidRDefault="00684122" w:rsidP="00A026E2">
      <w:pPr>
        <w:jc w:val="both"/>
      </w:pPr>
      <w:r w:rsidRPr="002278A3">
        <w:t xml:space="preserve">As previously mentioned, cGMP has been linked to auxins in stomatal aperture regulation. cGMP has also been linked to auxins </w:t>
      </w:r>
      <w:r w:rsidR="00A026E2" w:rsidRPr="002278A3">
        <w:t>in the context of</w:t>
      </w:r>
      <w:r w:rsidRPr="002278A3">
        <w:t xml:space="preserve"> root development</w:t>
      </w:r>
      <w:r w:rsidR="00A026E2" w:rsidRPr="002278A3">
        <w:t>,</w:t>
      </w:r>
      <w:r w:rsidRPr="002278A3">
        <w:t xml:space="preserve"> mainly because of its link with </w:t>
      </w:r>
      <w:r w:rsidR="003D44EC" w:rsidRPr="002278A3">
        <w:t>NO</w:t>
      </w:r>
      <w:r w:rsidRPr="002278A3">
        <w:t xml:space="preserve">. </w:t>
      </w:r>
      <w:r w:rsidR="00A026E2" w:rsidRPr="002278A3">
        <w:t>E</w:t>
      </w:r>
      <w:r w:rsidRPr="002278A3">
        <w:t>xplants</w:t>
      </w:r>
      <w:r w:rsidR="008F0D25">
        <w:t xml:space="preserve"> replete in</w:t>
      </w:r>
      <w:r w:rsidR="00A026E2" w:rsidRPr="002278A3">
        <w:t xml:space="preserve"> </w:t>
      </w:r>
      <w:r w:rsidRPr="002278A3">
        <w:t xml:space="preserve"> auxin </w:t>
      </w:r>
      <w:r w:rsidR="00A026E2" w:rsidRPr="002278A3">
        <w:t>showed</w:t>
      </w:r>
      <w:r w:rsidRPr="002278A3">
        <w:t xml:space="preserve"> 3.5 times more NO than </w:t>
      </w:r>
      <w:r w:rsidR="00D35B9E" w:rsidRPr="002278A3">
        <w:t xml:space="preserve">those </w:t>
      </w:r>
      <w:r w:rsidRPr="002278A3">
        <w:t xml:space="preserve">depleted </w:t>
      </w:r>
      <w:r w:rsidR="00D35B9E" w:rsidRPr="002278A3">
        <w:t>for the hormone</w:t>
      </w:r>
      <w:r w:rsidRPr="002278A3">
        <w:t xml:space="preserve"> </w:t>
      </w:r>
      <w:r w:rsidR="002D49F5">
        <w:fldChar w:fldCharType="begin"/>
      </w:r>
      <w:r w:rsidR="002D49F5">
        <w:instrText xml:space="preserve"> ADDIN EN.CITE &lt;EndNote&gt;&lt;Cite&gt;&lt;Author&gt;Pagnussat&lt;/Author&gt;&lt;Year&gt;2003&lt;/Year&gt;&lt;RecNum&gt;371&lt;/RecNum&gt;&lt;DisplayText&gt;(Pagnussat&lt;style face="italic"&gt; et al.&lt;/style&gt; 2003)&lt;/DisplayText&gt;&lt;record&gt;&lt;rec-number&gt;371&lt;/rec-number&gt;&lt;foreign-keys&gt;&lt;key app="EN" db-id="pw2xpsfrsrdf94eetar500x9vdrfswwae00a" timestamp="1474883588"&gt;371&lt;/key&gt;&lt;/foreign-keys&gt;&lt;ref-type name="Journal Article"&gt;17&lt;/ref-type&gt;&lt;contributors&gt;&lt;authors&gt;&lt;author&gt;Pagnussat, G. C.&lt;/author&gt;&lt;author&gt;Lanteri, M. L.&lt;/author&gt;&lt;author&gt;Lamattina, L.&lt;/author&gt;&lt;/authors&gt;&lt;/contributors&gt;&lt;auth-address&gt;Instituto de Investigaciones Biologicas, Facultad de Ciencias Exactas y Naturales, Universidad Nacional de Mar del Plata, CC 1245, 7600 Mar del Plata, Argentina.&lt;/auth-address&gt;&lt;titles&gt;&lt;title&gt;Nitric oxide and cyclic GMP are messengers in the indole acetic acid-induced adventitious rooting process&lt;/title&gt;&lt;secondary-title&gt;Plant Physiol&lt;/secondary-title&gt;&lt;/titles&gt;&lt;periodical&gt;&lt;full-title&gt;Plant Physiology&lt;/full-title&gt;&lt;abbr-1&gt;Plant Physiol&lt;/abbr-1&gt;&lt;/periodical&gt;&lt;pages&gt;1241-8&lt;/pages&gt;&lt;volume&gt;132&lt;/volume&gt;&lt;number&gt;3&lt;/number&gt;&lt;keywords&gt;&lt;keyword&gt;Cucumis sativus/drug effects/*metabolism&lt;/keyword&gt;&lt;keyword&gt;Cyclic GMP/*metabolism&lt;/keyword&gt;&lt;keyword&gt;Indoleacetic Acids/*pharmacology&lt;/keyword&gt;&lt;keyword&gt;Nitric Oxide/*metabolism&lt;/keyword&gt;&lt;keyword&gt;Phosphoric Diester Hydrolases/metabolism&lt;/keyword&gt;&lt;keyword&gt;Plant Roots/*drug effects/enzymology/growth &amp;amp; development/*metabolism&lt;/keyword&gt;&lt;keyword&gt;Second Messenger Systems/*drug effects&lt;/keyword&gt;&lt;/keywords&gt;&lt;dates&gt;&lt;year&gt;2003&lt;/year&gt;&lt;pub-dates&gt;&lt;date&gt;Jul&lt;/date&gt;&lt;/pub-dates&gt;&lt;/dates&gt;&lt;isbn&gt;0032-0889 (Print)&amp;#xD;0032-0889 (Linking)&lt;/isbn&gt;&lt;accession-num&gt;12857806&lt;/accession-num&gt;&lt;urls&gt;&lt;related-urls&gt;&lt;url&gt;https://www.ncbi.nlm.nih.gov/pubmed/12857806&lt;/url&gt;&lt;/related-urls&gt;&lt;/urls&gt;&lt;custom2&gt;PMC167064&lt;/custom2&gt;&lt;/record&gt;&lt;/Cite&gt;&lt;/EndNote&gt;</w:instrText>
      </w:r>
      <w:r w:rsidR="002D49F5">
        <w:fldChar w:fldCharType="separate"/>
      </w:r>
      <w:r w:rsidR="002D49F5">
        <w:rPr>
          <w:noProof/>
        </w:rPr>
        <w:t>(Pagnussat</w:t>
      </w:r>
      <w:r w:rsidR="002D49F5" w:rsidRPr="002D49F5">
        <w:rPr>
          <w:i/>
          <w:noProof/>
        </w:rPr>
        <w:t xml:space="preserve"> et al.</w:t>
      </w:r>
      <w:r w:rsidR="002D49F5">
        <w:rPr>
          <w:noProof/>
        </w:rPr>
        <w:t xml:space="preserve"> 2003)</w:t>
      </w:r>
      <w:r w:rsidR="002D49F5">
        <w:fldChar w:fldCharType="end"/>
      </w:r>
      <w:r w:rsidR="00D35B9E" w:rsidRPr="002278A3">
        <w:t>. Also,</w:t>
      </w:r>
      <w:r w:rsidRPr="002278A3">
        <w:t xml:space="preserve"> root development induced by IAA and NO was reduced by the GC inhibitor LY83583 but reverse</w:t>
      </w:r>
      <w:r w:rsidR="003D44EC" w:rsidRPr="002278A3">
        <w:t>d</w:t>
      </w:r>
      <w:r w:rsidRPr="002278A3">
        <w:t xml:space="preserve"> by </w:t>
      </w:r>
      <w:r w:rsidR="003D44EC" w:rsidRPr="002278A3">
        <w:t xml:space="preserve">application of </w:t>
      </w:r>
      <w:r w:rsidRPr="002278A3">
        <w:t>the membrane permeable</w:t>
      </w:r>
      <w:r w:rsidR="00D35B9E" w:rsidRPr="002278A3">
        <w:t xml:space="preserve"> cGMP </w:t>
      </w:r>
      <w:r w:rsidR="004132F7" w:rsidRPr="002278A3">
        <w:t>analogue</w:t>
      </w:r>
      <w:r w:rsidRPr="002278A3">
        <w:t xml:space="preserve"> 8-Br-cGMP. However, the adventitious root </w:t>
      </w:r>
      <w:r w:rsidR="003D44EC" w:rsidRPr="002278A3">
        <w:t xml:space="preserve">development </w:t>
      </w:r>
      <w:r w:rsidRPr="002278A3">
        <w:t xml:space="preserve">process </w:t>
      </w:r>
      <w:r w:rsidR="00D35B9E" w:rsidRPr="002278A3">
        <w:t xml:space="preserve">also appears to </w:t>
      </w:r>
      <w:r w:rsidR="003D44EC" w:rsidRPr="002278A3">
        <w:t xml:space="preserve">have </w:t>
      </w:r>
      <w:r w:rsidRPr="002278A3">
        <w:t>a cGMP-independent pathway involving MAPKs</w:t>
      </w:r>
      <w:r w:rsidR="00D35B9E" w:rsidRPr="002278A3">
        <w:t>,</w:t>
      </w:r>
      <w:r w:rsidRPr="002278A3">
        <w:t xml:space="preserve"> suggesting that the interaction between </w:t>
      </w:r>
      <w:r w:rsidR="002D50DF" w:rsidRPr="002278A3">
        <w:t xml:space="preserve">auxin and cGMP is more complex </w:t>
      </w:r>
      <w:r w:rsidR="002D49F5">
        <w:fldChar w:fldCharType="begin"/>
      </w:r>
      <w:r w:rsidR="002D49F5">
        <w:instrText xml:space="preserve"> ADDIN EN.CITE &lt;EndNote&gt;&lt;Cite&gt;&lt;Author&gt;Pagnussat&lt;/Author&gt;&lt;Year&gt;2004&lt;/Year&gt;&lt;RecNum&gt;89&lt;/RecNum&gt;&lt;DisplayText&gt;(Pagnussat&lt;style face="italic"&gt; et al.&lt;/style&gt; 2004)&lt;/DisplayText&gt;&lt;record&gt;&lt;rec-number&gt;89&lt;/rec-number&gt;&lt;foreign-keys&gt;&lt;key app="EN" db-id="pw2xpsfrsrdf94eetar500x9vdrfswwae00a" timestamp="1474709272"&gt;89&lt;/key&gt;&lt;/foreign-keys&gt;&lt;ref-type name="Journal Article"&gt;17&lt;/ref-type&gt;&lt;contributors&gt;&lt;authors&gt;&lt;author&gt;Pagnussat, G. C.&lt;/author&gt;&lt;author&gt;Lanteri, M. L.&lt;/author&gt;&lt;author&gt;Lombardo, M. C.&lt;/author&gt;&lt;author&gt;Lamattina, L.&lt;/author&gt;&lt;/authors&gt;&lt;/contributors&gt;&lt;auth-address&gt;Univ Mar del Plata, Fac Ciencias Exactas &amp;amp; Nat, Inst Invest Biol, RA-7600 Mar Del Plata, Argentina&lt;/auth-address&gt;&lt;titles&gt;&lt;title&gt;Nitric oxide mediates the indole acetic acid induction activation of a mitogen-activated protein kinase cascade involved in adventitious root development&lt;/title&gt;&lt;secondary-title&gt;Plant Physiology&lt;/secondary-title&gt;&lt;alt-title&gt;Plant Physiol&lt;/alt-title&gt;&lt;/titles&gt;&lt;periodical&gt;&lt;full-title&gt;Plant Physiology&lt;/full-title&gt;&lt;abbr-1&gt;Plant Physiol&lt;/abbr-1&gt;&lt;/periodical&gt;&lt;alt-periodical&gt;&lt;full-title&gt;Plant Physiology&lt;/full-title&gt;&lt;abbr-1&gt;Plant Physiol&lt;/abbr-1&gt;&lt;/alt-periodical&gt;&lt;pages&gt;279-286&lt;/pages&gt;&lt;volume&gt;135&lt;/volume&gt;&lt;number&gt;1&lt;/number&gt;&lt;keywords&gt;&lt;keyword&gt;arabidopsis-thaliana&lt;/keyword&gt;&lt;keyword&gt;map kinase&lt;/keyword&gt;&lt;keyword&gt;salicylic-acid&lt;/keyword&gt;&lt;keyword&gt;higher-plants&lt;/keyword&gt;&lt;keyword&gt;cyclic-gmp&lt;/keyword&gt;&lt;keyword&gt;auxin&lt;/keyword&gt;&lt;keyword&gt;tobacco&lt;/keyword&gt;&lt;keyword&gt;gene&lt;/keyword&gt;&lt;keyword&gt;resistance&lt;/keyword&gt;&lt;keyword&gt;ethylene&lt;/keyword&gt;&lt;/keywords&gt;&lt;dates&gt;&lt;year&gt;2004&lt;/year&gt;&lt;pub-dates&gt;&lt;date&gt;May&lt;/date&gt;&lt;/pub-dates&gt;&lt;/dates&gt;&lt;isbn&gt;0032-0889&lt;/isbn&gt;&lt;accession-num&gt;WOS:000221420800030&lt;/accession-num&gt;&lt;urls&gt;&lt;related-urls&gt;&lt;url&gt;&amp;lt;Go to ISI&amp;gt;://WOS:000221420800030&lt;/url&gt;&lt;/related-urls&gt;&lt;/urls&gt;&lt;electronic-resource-num&gt;10.1104/pp.103.038554&lt;/electronic-resource-num&gt;&lt;language&gt;English&lt;/language&gt;&lt;/record&gt;&lt;/Cite&gt;&lt;/EndNote&gt;</w:instrText>
      </w:r>
      <w:r w:rsidR="002D49F5">
        <w:fldChar w:fldCharType="separate"/>
      </w:r>
      <w:r w:rsidR="002D49F5">
        <w:rPr>
          <w:noProof/>
        </w:rPr>
        <w:t>(Pagnussat</w:t>
      </w:r>
      <w:r w:rsidR="002D49F5" w:rsidRPr="002D49F5">
        <w:rPr>
          <w:i/>
          <w:noProof/>
        </w:rPr>
        <w:t xml:space="preserve"> et al.</w:t>
      </w:r>
      <w:r w:rsidR="002D49F5">
        <w:rPr>
          <w:noProof/>
        </w:rPr>
        <w:t xml:space="preserve"> 2004)</w:t>
      </w:r>
      <w:r w:rsidR="002D49F5">
        <w:fldChar w:fldCharType="end"/>
      </w:r>
      <w:r w:rsidRPr="002278A3">
        <w:t xml:space="preserve">. Adventitious rooting </w:t>
      </w:r>
      <w:r w:rsidR="00D35B9E" w:rsidRPr="002278A3">
        <w:t>is</w:t>
      </w:r>
      <w:r w:rsidRPr="002278A3">
        <w:t xml:space="preserve"> linked to H</w:t>
      </w:r>
      <w:r w:rsidRPr="002278A3">
        <w:rPr>
          <w:vertAlign w:val="subscript"/>
        </w:rPr>
        <w:t>2</w:t>
      </w:r>
      <w:r w:rsidRPr="002278A3">
        <w:t>O</w:t>
      </w:r>
      <w:r w:rsidRPr="002278A3">
        <w:rPr>
          <w:vertAlign w:val="subscript"/>
        </w:rPr>
        <w:t>2</w:t>
      </w:r>
      <w:r w:rsidR="00D35B9E" w:rsidRPr="002278A3">
        <w:t xml:space="preserve"> and</w:t>
      </w:r>
      <w:r w:rsidRPr="002278A3">
        <w:t xml:space="preserve"> </w:t>
      </w:r>
      <w:r w:rsidR="003D44EC" w:rsidRPr="002278A3">
        <w:t>H</w:t>
      </w:r>
      <w:r w:rsidR="003D44EC" w:rsidRPr="002278A3">
        <w:rPr>
          <w:vertAlign w:val="subscript"/>
        </w:rPr>
        <w:t>2</w:t>
      </w:r>
      <w:r w:rsidR="003D44EC" w:rsidRPr="002278A3">
        <w:t>O</w:t>
      </w:r>
      <w:r w:rsidR="003D44EC" w:rsidRPr="002278A3">
        <w:rPr>
          <w:vertAlign w:val="subscript"/>
        </w:rPr>
        <w:t xml:space="preserve">2 </w:t>
      </w:r>
      <w:r w:rsidRPr="002278A3">
        <w:t>promote</w:t>
      </w:r>
      <w:r w:rsidR="00BC7FD0" w:rsidRPr="002278A3">
        <w:t>s</w:t>
      </w:r>
      <w:r w:rsidRPr="002278A3">
        <w:t xml:space="preserve"> root</w:t>
      </w:r>
      <w:r w:rsidR="00D35B9E" w:rsidRPr="002278A3">
        <w:t>ing</w:t>
      </w:r>
      <w:r w:rsidRPr="002278A3">
        <w:t xml:space="preserve"> via a </w:t>
      </w:r>
      <w:r w:rsidR="00EC6005" w:rsidRPr="002278A3">
        <w:t>Ca</w:t>
      </w:r>
      <w:r w:rsidR="00EC6005">
        <w:rPr>
          <w:vertAlign w:val="superscript"/>
        </w:rPr>
        <w:t>2</w:t>
      </w:r>
      <w:r w:rsidR="00EC6005" w:rsidRPr="002278A3">
        <w:rPr>
          <w:vertAlign w:val="superscript"/>
        </w:rPr>
        <w:t>+</w:t>
      </w:r>
      <w:r w:rsidRPr="002278A3">
        <w:t>, MA</w:t>
      </w:r>
      <w:r w:rsidR="002D50DF" w:rsidRPr="002278A3">
        <w:t xml:space="preserve">PK, and cGMP dependent pathway </w:t>
      </w:r>
      <w:r w:rsidR="002D49F5">
        <w:fldChar w:fldCharType="begin">
          <w:fldData xml:space="preserve">PEVuZE5vdGU+PENpdGU+PEF1dGhvcj5MaTwvQXV0aG9yPjxZZWFyPjIwMTA8L1llYXI+PFJlY051
bT4zNzQ8L1JlY051bT48RGlzcGxheVRleHQ+KExpIGFuZCBYdWUgMjAxMCk8L0Rpc3BsYXlUZXh0
PjxyZWNvcmQ+PHJlYy1udW1iZXI+Mzc0PC9yZWMtbnVtYmVyPjxmb3JlaWduLWtleXM+PGtleSBh
cHA9IkVOIiBkYi1pZD0icHcyeHBzZnJzcmRmOTRlZXRhcjUwMHg5dmRyZnN3d2FlMDBhIiB0aW1l
c3RhbXA9IjE0NzQ4ODM4ODYiPjM3NDwva2V5PjwvZm9yZWlnbi1rZXlzPjxyZWYtdHlwZSBuYW1l
PSJKb3VybmFsIEFydGljbGUiPjE3PC9yZWYtdHlwZT48Y29udHJpYnV0b3JzPjxhdXRob3JzPjxh
dXRob3I+TGksIFMuIFcuPC9hdXRob3I+PGF1dGhvcj5YdWUsIEwuIEcuPC9hdXRob3I+PC9hdXRo
b3JzPjwvY29udHJpYnV0b3JzPjxhdXRoLWFkZHJlc3M+TGFuemhvdSBKaWFvdG9uZyBVbml2LCBT
Y2ggQ2hlbSAmYW1wOyBCaW9sIEVuZ24sIExhbnpob3UgNzMwMDcwLCBHYW5zdSwgUGVvcGxlcyBS
IENoaW5hPC9hdXRoLWFkZHJlc3M+PHRpdGxlcz48dGl0bGU+PHN0eWxlIGZhY2U9Im5vcm1hbCIg
Zm9udD0iZGVmYXVsdCIgc2l6ZT0iMTAwJSI+VGhlIGludGVyYWN0aW9uIGJldHdlZW4gSDwvc3R5
bGU+PHN0eWxlIGZhY2U9InN1YnNjcmlwdCIgZm9udD0iZGVmYXVsdCIgc2l6ZT0iMTAwJSI+Mjwv
c3R5bGU+PHN0eWxlIGZhY2U9Im5vcm1hbCIgZm9udD0iZGVmYXVsdCIgc2l6ZT0iMTAwJSI+Tzwv
c3R5bGU+PHN0eWxlIGZhY2U9InN1YnNjcmlwdCIgZm9udD0iZGVmYXVsdCIgc2l6ZT0iMTAwJSI+
Mjwvc3R5bGU+PHN0eWxlIGZhY2U9Im5vcm1hbCIgZm9udD0iZGVmYXVsdCIgc2l6ZT0iMTAwJSI+
IGFuZCBOTywgQ2E8L3N0eWxlPjxzdHlsZSBmYWNlPSJzdXBlcnNjcmlwdCIgZm9udD0iZGVmYXVs
dCIgc2l6ZT0iMTAwJSI+Mis8L3N0eWxlPjxzdHlsZSBmYWNlPSJub3JtYWwiIGZvbnQ9ImRlZmF1
bHQiIHNpemU9IjEwMCUiPiwgY0dNUCwgYW5kIE1BUEtzIGR1cmluZyBhZHZlbnRpdGlvdXMgcm9v
dGluZyBpbiBtdW5nIGJlYW4gc2VlZGxpbmdzPC9zdHlsZT48L3RpdGxlPjxzZWNvbmRhcnktdGl0
bGU+SW4gVml0cm8gQ2VsbHVsYXIgJmFtcDsgRGV2ZWxvcG1lbnRhbCBCaW9sb2d5LVBsYW50PC9z
ZWNvbmRhcnktdGl0bGU+PGFsdC10aXRsZT5JbiBWaXRybyBDZWxsIERldi1QbDwvYWx0LXRpdGxl
PjwvdGl0bGVzPjxwZXJpb2RpY2FsPjxmdWxsLXRpdGxlPkluIFZpdHJvIENlbGx1bGFyICZhbXA7
IERldmVsb3BtZW50YWwgQmlvbG9neS1QbGFudDwvZnVsbC10aXRsZT48YWJici0xPkluIFZpdHJv
IENlbGwgRGV2LVBsPC9hYmJyLTE+PC9wZXJpb2RpY2FsPjxhbHQtcGVyaW9kaWNhbD48ZnVsbC10
aXRsZT5JbiBWaXRybyBDZWxsdWxhciAmYW1wOyBEZXZlbG9wbWVudGFsIEJpb2xvZ3ktUGxhbnQ8
L2Z1bGwtdGl0bGU+PGFiYnItMT5JbiBWaXRybyBDZWxsIERldi1QbDwvYWJici0xPjwvYWx0LXBl
cmlvZGljYWw+PHBhZ2VzPjE0Mi0xNDg8L3BhZ2VzPjx2b2x1bWU+NDY8L3ZvbHVtZT48bnVtYmVy
PjI8L251bWJlcj48a2V5d29yZHM+PGtleXdvcmQ+aHlkcm9nZW4gcGVyb3hpZGU8L2tleXdvcmQ+
PGtleXdvcmQ+bml0cmljIG94aWRlPC9rZXl3b3JkPjxrZXl3b3JkPmNhbGNpdW08L2tleXdvcmQ+
PGtleXdvcmQ+Y3ljbGljIGd1YW5vc2luZSBtb25vcGhvc3BoYXRlPC9rZXl3b3JkPjxrZXl3b3Jk
Pm1pdG9nZW4tYWN0aXZhdGVkIHByb3RlaW4ga2luYXNlPC9rZXl3b3JkPjxrZXl3b3JkPmFkdmVu
dGl0aW91cyByb290czwva2V5d29yZD48a2V5d29yZD5tdW5nIGJlYW48L2tleXdvcmQ+PGtleXdv
cmQ+dmlnbmEgcmFkaWF0YSBsLjwva2V5d29yZD48a2V5d29yZD5udWNsZW90aWRlLWdhdGVkIGNo
YW5uZWw8L2tleXdvcmQ+PGtleXdvcmQ+cHJvdGVpbi1raW5hc2UgY2FzY2FkZTwva2V5d29yZD48
a2V5d29yZD5oeWRyb2dlbi1wZXJveGlkZTwva2V5d29yZD48a2V5d29yZD5uaXRyaWMtb3hpZGU8
L2tleXdvcmQ+PGtleXdvcmQ+YXJhYmlkb3BzaXMgc2VlZGxpbmdzPC9rZXl3b3JkPjxrZXl3b3Jk
Pmh5cG9jb3R5bCBjdXR0aW5nczwva2V5d29yZD48a2V5d29yZD5ndWFyZC1jZWxsczwva2V5d29y
ZD48a2V5d29yZD5jYWxjaXVtPC9rZXl3b3JkPjxrZXl3b3JkPmFjaWQ8L2tleXdvcmQ+PGtleXdv
cmQ+cGxhbnRzPC9rZXl3b3JkPjwva2V5d29yZHM+PGRhdGVzPjx5ZWFyPjIwMTA8L3llYXI+PHB1
Yi1kYXRlcz48ZGF0ZT5BcHI8L2RhdGU+PC9wdWItZGF0ZXM+PC9kYXRlcz48aXNibj4xMDU0LTU0
NzY8L2lzYm4+PGFjY2Vzc2lvbi1udW0+V09TOjAwMDI3NzU5NjIwMDAwNDwvYWNjZXNzaW9uLW51
bT48dXJscz48cmVsYXRlZC11cmxzPjx1cmw+Jmx0O0dvIHRvIElTSSZndDs6Ly9XT1M6MDAwMjc3
NTk2MjAwMDA0PC91cmw+PC9yZWxhdGVkLXVybHM+PC91cmxzPjxlbGVjdHJvbmljLXJlc291cmNl
LW51bT4xMC4xMDA3L3MxMTYyNy0wMDktOTI3NS14PC9lbGVjdHJvbmljLXJlc291cmNlLW51bT48
bGFuZ3VhZ2U+RW5nbGlzaDwvbGFuZ3VhZ2U+PC9yZWNvcmQ+PC9DaXRlPjwvRW5kTm90ZT4A
</w:fldData>
        </w:fldChar>
      </w:r>
      <w:r w:rsidR="002D49F5">
        <w:instrText xml:space="preserve"> ADDIN EN.CITE </w:instrText>
      </w:r>
      <w:r w:rsidR="002D49F5">
        <w:fldChar w:fldCharType="begin">
          <w:fldData xml:space="preserve">PEVuZE5vdGU+PENpdGU+PEF1dGhvcj5MaTwvQXV0aG9yPjxZZWFyPjIwMTA8L1llYXI+PFJlY051
bT4zNzQ8L1JlY051bT48RGlzcGxheVRleHQ+KExpIGFuZCBYdWUgMjAxMCk8L0Rpc3BsYXlUZXh0
PjxyZWNvcmQ+PHJlYy1udW1iZXI+Mzc0PC9yZWMtbnVtYmVyPjxmb3JlaWduLWtleXM+PGtleSBh
cHA9IkVOIiBkYi1pZD0icHcyeHBzZnJzcmRmOTRlZXRhcjUwMHg5dmRyZnN3d2FlMDBhIiB0aW1l
c3RhbXA9IjE0NzQ4ODM4ODYiPjM3NDwva2V5PjwvZm9yZWlnbi1rZXlzPjxyZWYtdHlwZSBuYW1l
PSJKb3VybmFsIEFydGljbGUiPjE3PC9yZWYtdHlwZT48Y29udHJpYnV0b3JzPjxhdXRob3JzPjxh
dXRob3I+TGksIFMuIFcuPC9hdXRob3I+PGF1dGhvcj5YdWUsIEwuIEcuPC9hdXRob3I+PC9hdXRo
b3JzPjwvY29udHJpYnV0b3JzPjxhdXRoLWFkZHJlc3M+TGFuemhvdSBKaWFvdG9uZyBVbml2LCBT
Y2ggQ2hlbSAmYW1wOyBCaW9sIEVuZ24sIExhbnpob3UgNzMwMDcwLCBHYW5zdSwgUGVvcGxlcyBS
IENoaW5hPC9hdXRoLWFkZHJlc3M+PHRpdGxlcz48dGl0bGU+PHN0eWxlIGZhY2U9Im5vcm1hbCIg
Zm9udD0iZGVmYXVsdCIgc2l6ZT0iMTAwJSI+VGhlIGludGVyYWN0aW9uIGJldHdlZW4gSDwvc3R5
bGU+PHN0eWxlIGZhY2U9InN1YnNjcmlwdCIgZm9udD0iZGVmYXVsdCIgc2l6ZT0iMTAwJSI+Mjwv
c3R5bGU+PHN0eWxlIGZhY2U9Im5vcm1hbCIgZm9udD0iZGVmYXVsdCIgc2l6ZT0iMTAwJSI+Tzwv
c3R5bGU+PHN0eWxlIGZhY2U9InN1YnNjcmlwdCIgZm9udD0iZGVmYXVsdCIgc2l6ZT0iMTAwJSI+
Mjwvc3R5bGU+PHN0eWxlIGZhY2U9Im5vcm1hbCIgZm9udD0iZGVmYXVsdCIgc2l6ZT0iMTAwJSI+
IGFuZCBOTywgQ2E8L3N0eWxlPjxzdHlsZSBmYWNlPSJzdXBlcnNjcmlwdCIgZm9udD0iZGVmYXVs
dCIgc2l6ZT0iMTAwJSI+Mis8L3N0eWxlPjxzdHlsZSBmYWNlPSJub3JtYWwiIGZvbnQ9ImRlZmF1
bHQiIHNpemU9IjEwMCUiPiwgY0dNUCwgYW5kIE1BUEtzIGR1cmluZyBhZHZlbnRpdGlvdXMgcm9v
dGluZyBpbiBtdW5nIGJlYW4gc2VlZGxpbmdzPC9zdHlsZT48L3RpdGxlPjxzZWNvbmRhcnktdGl0
bGU+SW4gVml0cm8gQ2VsbHVsYXIgJmFtcDsgRGV2ZWxvcG1lbnRhbCBCaW9sb2d5LVBsYW50PC9z
ZWNvbmRhcnktdGl0bGU+PGFsdC10aXRsZT5JbiBWaXRybyBDZWxsIERldi1QbDwvYWx0LXRpdGxl
PjwvdGl0bGVzPjxwZXJpb2RpY2FsPjxmdWxsLXRpdGxlPkluIFZpdHJvIENlbGx1bGFyICZhbXA7
IERldmVsb3BtZW50YWwgQmlvbG9neS1QbGFudDwvZnVsbC10aXRsZT48YWJici0xPkluIFZpdHJv
IENlbGwgRGV2LVBsPC9hYmJyLTE+PC9wZXJpb2RpY2FsPjxhbHQtcGVyaW9kaWNhbD48ZnVsbC10
aXRsZT5JbiBWaXRybyBDZWxsdWxhciAmYW1wOyBEZXZlbG9wbWVudGFsIEJpb2xvZ3ktUGxhbnQ8
L2Z1bGwtdGl0bGU+PGFiYnItMT5JbiBWaXRybyBDZWxsIERldi1QbDwvYWJici0xPjwvYWx0LXBl
cmlvZGljYWw+PHBhZ2VzPjE0Mi0xNDg8L3BhZ2VzPjx2b2x1bWU+NDY8L3ZvbHVtZT48bnVtYmVy
PjI8L251bWJlcj48a2V5d29yZHM+PGtleXdvcmQ+aHlkcm9nZW4gcGVyb3hpZGU8L2tleXdvcmQ+
PGtleXdvcmQ+bml0cmljIG94aWRlPC9rZXl3b3JkPjxrZXl3b3JkPmNhbGNpdW08L2tleXdvcmQ+
PGtleXdvcmQ+Y3ljbGljIGd1YW5vc2luZSBtb25vcGhvc3BoYXRlPC9rZXl3b3JkPjxrZXl3b3Jk
Pm1pdG9nZW4tYWN0aXZhdGVkIHByb3RlaW4ga2luYXNlPC9rZXl3b3JkPjxrZXl3b3JkPmFkdmVu
dGl0aW91cyByb290czwva2V5d29yZD48a2V5d29yZD5tdW5nIGJlYW48L2tleXdvcmQ+PGtleXdv
cmQ+dmlnbmEgcmFkaWF0YSBsLjwva2V5d29yZD48a2V5d29yZD5udWNsZW90aWRlLWdhdGVkIGNo
YW5uZWw8L2tleXdvcmQ+PGtleXdvcmQ+cHJvdGVpbi1raW5hc2UgY2FzY2FkZTwva2V5d29yZD48
a2V5d29yZD5oeWRyb2dlbi1wZXJveGlkZTwva2V5d29yZD48a2V5d29yZD5uaXRyaWMtb3hpZGU8
L2tleXdvcmQ+PGtleXdvcmQ+YXJhYmlkb3BzaXMgc2VlZGxpbmdzPC9rZXl3b3JkPjxrZXl3b3Jk
Pmh5cG9jb3R5bCBjdXR0aW5nczwva2V5d29yZD48a2V5d29yZD5ndWFyZC1jZWxsczwva2V5d29y
ZD48a2V5d29yZD5jYWxjaXVtPC9rZXl3b3JkPjxrZXl3b3JkPmFjaWQ8L2tleXdvcmQ+PGtleXdv
cmQ+cGxhbnRzPC9rZXl3b3JkPjwva2V5d29yZHM+PGRhdGVzPjx5ZWFyPjIwMTA8L3llYXI+PHB1
Yi1kYXRlcz48ZGF0ZT5BcHI8L2RhdGU+PC9wdWItZGF0ZXM+PC9kYXRlcz48aXNibj4xMDU0LTU0
NzY8L2lzYm4+PGFjY2Vzc2lvbi1udW0+V09TOjAwMDI3NzU5NjIwMDAwNDwvYWNjZXNzaW9uLW51
bT48dXJscz48cmVsYXRlZC11cmxzPjx1cmw+Jmx0O0dvIHRvIElTSSZndDs6Ly9XT1M6MDAwMjc3
NTk2MjAwMDA0PC91cmw+PC9yZWxhdGVkLXVybHM+PC91cmxzPjxlbGVjdHJvbmljLXJlc291cmNl
LW51bT4xMC4xMDA3L3MxMTYyNy0wMDktOTI3NS14PC9lbGVjdHJvbmljLXJlc291cmNlLW51bT48
bGFuZ3VhZ2U+RW5nbGlzaDwvbGFuZ3VhZ2U+PC9yZWNvcmQ+PC9DaXRlPjwvRW5kTm90ZT4A
</w:fldData>
        </w:fldChar>
      </w:r>
      <w:r w:rsidR="002D49F5">
        <w:instrText xml:space="preserve"> ADDIN EN.CITE.DATA </w:instrText>
      </w:r>
      <w:r w:rsidR="002D49F5">
        <w:fldChar w:fldCharType="end"/>
      </w:r>
      <w:r w:rsidR="002D49F5">
        <w:fldChar w:fldCharType="separate"/>
      </w:r>
      <w:r w:rsidR="002D49F5">
        <w:rPr>
          <w:noProof/>
        </w:rPr>
        <w:t>(Li and Xue 2010)</w:t>
      </w:r>
      <w:r w:rsidR="002D49F5">
        <w:fldChar w:fldCharType="end"/>
      </w:r>
      <w:r w:rsidRPr="002278A3">
        <w:t>. The GC inhibitor LY</w:t>
      </w:r>
      <w:r w:rsidR="004132F7" w:rsidRPr="002278A3">
        <w:t>83583</w:t>
      </w:r>
      <w:r w:rsidRPr="002278A3">
        <w:t xml:space="preserve"> </w:t>
      </w:r>
      <w:r w:rsidR="00BC7FD0" w:rsidRPr="002278A3">
        <w:t xml:space="preserve">was shown to prevent </w:t>
      </w:r>
      <w:r w:rsidR="00D35B9E" w:rsidRPr="002278A3">
        <w:t>elevation of c</w:t>
      </w:r>
      <w:r w:rsidR="00BC7FD0" w:rsidRPr="002278A3">
        <w:t xml:space="preserve">ytosolic </w:t>
      </w:r>
      <w:r w:rsidR="00EC6005" w:rsidRPr="002278A3">
        <w:t>Ca</w:t>
      </w:r>
      <w:r w:rsidR="00EC6005">
        <w:rPr>
          <w:vertAlign w:val="superscript"/>
        </w:rPr>
        <w:t>2</w:t>
      </w:r>
      <w:r w:rsidR="00EC6005" w:rsidRPr="002278A3">
        <w:rPr>
          <w:vertAlign w:val="superscript"/>
        </w:rPr>
        <w:t>+</w:t>
      </w:r>
      <w:r w:rsidR="00D35B9E" w:rsidRPr="002278A3">
        <w:t xml:space="preserve"> in this context</w:t>
      </w:r>
      <w:r w:rsidR="00BC7FD0" w:rsidRPr="002278A3">
        <w:t xml:space="preserve"> </w:t>
      </w:r>
      <w:r w:rsidRPr="002278A3">
        <w:t xml:space="preserve">and </w:t>
      </w:r>
      <w:r w:rsidR="00D35B9E" w:rsidRPr="002278A3">
        <w:t xml:space="preserve">the </w:t>
      </w:r>
      <w:r w:rsidRPr="002278A3">
        <w:t>CDPK</w:t>
      </w:r>
      <w:r w:rsidR="00D35B9E" w:rsidRPr="002278A3">
        <w:t>-mediated</w:t>
      </w:r>
      <w:r w:rsidRPr="002278A3">
        <w:t xml:space="preserve"> s</w:t>
      </w:r>
      <w:r w:rsidR="00C848E9" w:rsidRPr="002278A3">
        <w:t xml:space="preserve">ignal induced by auxins and NO </w:t>
      </w:r>
      <w:r w:rsidR="002D49F5">
        <w:fldChar w:fldCharType="begin"/>
      </w:r>
      <w:r w:rsidR="002D49F5">
        <w:instrText xml:space="preserve"> ADDIN EN.CITE &lt;EndNote&gt;&lt;Cite&gt;&lt;Author&gt;Lanteri&lt;/Author&gt;&lt;Year&gt;2006&lt;/Year&gt;&lt;RecNum&gt;378&lt;/RecNum&gt;&lt;DisplayText&gt;(Lanteri&lt;style face="italic"&gt; et al.&lt;/style&gt; 2006)&lt;/DisplayText&gt;&lt;record&gt;&lt;rec-number&gt;378&lt;/rec-number&gt;&lt;foreign-keys&gt;&lt;key app="EN" db-id="pw2xpsfrsrdf94eetar500x9vdrfswwae00a" timestamp="1474883944"&gt;378&lt;/key&gt;&lt;/foreign-keys&gt;&lt;ref-type name="Journal Article"&gt;17&lt;/ref-type&gt;&lt;contributors&gt;&lt;authors&gt;&lt;author&gt;Lanteri, M. L.&lt;/author&gt;&lt;author&gt;Pagnussat, G. C.&lt;/author&gt;&lt;author&gt;Lamattina, L.&lt;/author&gt;&lt;/authors&gt;&lt;/contributors&gt;&lt;auth-address&gt;Instituto de Investigaciones Biologicas, Facultad de Ciencias Exactas y Naturales, Universidad Nacional de Mar del Plata, CC 1245, 7600 Mar del Plata, Argentina.&lt;/auth-address&gt;&lt;titles&gt;&lt;title&gt;Calcium and calcium-dependent protein kinases are involved in nitric oxide- and auxin-induced adventitious root formation in cucumber&lt;/title&gt;&lt;secondary-title&gt;J Exp Bot&lt;/secondary-title&gt;&lt;/titles&gt;&lt;periodical&gt;&lt;full-title&gt;Journal of Experimental Botany&lt;/full-title&gt;&lt;abbr-1&gt;J Exp Bot&lt;/abbr-1&gt;&lt;/periodical&gt;&lt;pages&gt;1341-51&lt;/pages&gt;&lt;volume&gt;57&lt;/volume&gt;&lt;number&gt;6&lt;/number&gt;&lt;keywords&gt;&lt;keyword&gt;Aminoquinolines&lt;/keyword&gt;&lt;keyword&gt;Calcium/antagonists &amp;amp; inhibitors/*physiology&lt;/keyword&gt;&lt;keyword&gt;Calcium Channel Blockers/pharmacology&lt;/keyword&gt;&lt;keyword&gt;Cucumis sativus/enzymology/*growth &amp;amp; development&lt;/keyword&gt;&lt;keyword&gt;*Indoleacetic Acids&lt;/keyword&gt;&lt;keyword&gt;Nitric Oxide/physiology&lt;/keyword&gt;&lt;keyword&gt;Plant Roots/*growth &amp;amp; development&lt;/keyword&gt;&lt;keyword&gt;Protein Kinases/*metabolism&lt;/keyword&gt;&lt;keyword&gt;Signal Transduction&lt;/keyword&gt;&lt;/keywords&gt;&lt;dates&gt;&lt;year&gt;2006&lt;/year&gt;&lt;/dates&gt;&lt;isbn&gt;0022-0957 (Print)&amp;#xD;0022-0957 (Linking)&lt;/isbn&gt;&lt;accession-num&gt;16531462&lt;/accession-num&gt;&lt;urls&gt;&lt;related-urls&gt;&lt;url&gt;https://www.ncbi.nlm.nih.gov/pubmed/16531462&lt;/url&gt;&lt;/related-urls&gt;&lt;/urls&gt;&lt;electronic-resource-num&gt;10.1093/jxb/erj109&lt;/electronic-resource-num&gt;&lt;/record&gt;&lt;/Cite&gt;&lt;/EndNote&gt;</w:instrText>
      </w:r>
      <w:r w:rsidR="002D49F5">
        <w:fldChar w:fldCharType="separate"/>
      </w:r>
      <w:r w:rsidR="002D49F5">
        <w:rPr>
          <w:noProof/>
        </w:rPr>
        <w:t>(Lanteri</w:t>
      </w:r>
      <w:r w:rsidR="002D49F5" w:rsidRPr="002D49F5">
        <w:rPr>
          <w:i/>
          <w:noProof/>
        </w:rPr>
        <w:t xml:space="preserve"> et al.</w:t>
      </w:r>
      <w:r w:rsidR="002D49F5">
        <w:rPr>
          <w:noProof/>
        </w:rPr>
        <w:t xml:space="preserve"> 2006)</w:t>
      </w:r>
      <w:r w:rsidR="002D49F5">
        <w:fldChar w:fldCharType="end"/>
      </w:r>
      <w:r w:rsidRPr="002278A3">
        <w:t xml:space="preserve">. More </w:t>
      </w:r>
      <w:r w:rsidR="00BC7FD0" w:rsidRPr="002278A3">
        <w:t>precisely</w:t>
      </w:r>
      <w:r w:rsidRPr="002278A3">
        <w:t xml:space="preserve">, cGMP has been proposed to act </w:t>
      </w:r>
      <w:r w:rsidR="00D35B9E" w:rsidRPr="002278A3">
        <w:t>on</w:t>
      </w:r>
      <w:r w:rsidRPr="002278A3">
        <w:t xml:space="preserve"> the auxin </w:t>
      </w:r>
      <w:r w:rsidR="00BC7FD0" w:rsidRPr="002278A3">
        <w:t>gradient</w:t>
      </w:r>
      <w:r w:rsidRPr="002278A3">
        <w:t xml:space="preserve"> through the modulation of PINs </w:t>
      </w:r>
      <w:r w:rsidR="00D35B9E" w:rsidRPr="002278A3">
        <w:t xml:space="preserve">(auxin transporters) </w:t>
      </w:r>
      <w:r w:rsidRPr="002278A3">
        <w:t>localisation and expression</w:t>
      </w:r>
      <w:r w:rsidR="00D35B9E" w:rsidRPr="002278A3">
        <w:t>. Thus, cGMP may</w:t>
      </w:r>
      <w:r w:rsidRPr="002278A3">
        <w:t xml:space="preserve"> regulate lateral root formation by modulating polar auxin transport. cGMP also mediates NO and auxin transport induced gravitropic curvature in soybean roots</w:t>
      </w:r>
      <w:r w:rsidR="004132F7">
        <w:t xml:space="preserve"> </w:t>
      </w:r>
      <w:r w:rsidR="002D49F5">
        <w:fldChar w:fldCharType="begin"/>
      </w:r>
      <w:r w:rsidR="002D49F5">
        <w:instrText xml:space="preserve"> ADDIN EN.CITE &lt;EndNote&gt;&lt;Cite&gt;&lt;Author&gt;Hu&lt;/Author&gt;&lt;Year&gt;2005&lt;/Year&gt;&lt;RecNum&gt;673&lt;/RecNum&gt;&lt;DisplayText&gt;(Hu&lt;style face="italic"&gt; et al.&lt;/style&gt; 2005)&lt;/DisplayText&gt;&lt;record&gt;&lt;rec-number&gt;673&lt;/rec-number&gt;&lt;foreign-keys&gt;&lt;key app="EN" db-id="pw2xpsfrsrdf94eetar500x9vdrfswwae00a" timestamp="1474927257"&gt;673&lt;/key&gt;&lt;/foreign-keys&gt;&lt;ref-type name="Journal Article"&gt;17&lt;/ref-type&gt;&lt;contributors&gt;&lt;authors&gt;&lt;author&gt;Hu, X.&lt;/author&gt;&lt;author&gt;Neill, S. J.&lt;/author&gt;&lt;author&gt;Tang, Z.&lt;/author&gt;&lt;author&gt;Cai, W.&lt;/author&gt;&lt;/authors&gt;&lt;/contributors&gt;&lt;auth-address&gt;Institute of Plant Physiology and Ecology, Shanghai Institutes for Biological Sciences, Chinese Academy of Sciences, Graduate School of the Chinese Academy of Sciences, Shanghai 200032, China.&lt;/auth-address&gt;&lt;titles&gt;&lt;title&gt;Nitric oxide mediates gravitropic bending in soybean roots&lt;/title&gt;&lt;secondary-title&gt;Plant Physiol&lt;/secondary-title&gt;&lt;/titles&gt;&lt;periodical&gt;&lt;full-title&gt;Plant Physiology&lt;/full-title&gt;&lt;abbr-1&gt;Plant Physiol&lt;/abbr-1&gt;&lt;/periodical&gt;&lt;pages&gt;663-70&lt;/pages&gt;&lt;volume&gt;137&lt;/volume&gt;&lt;number&gt;2&lt;/number&gt;&lt;keywords&gt;&lt;keyword&gt;Cyclic GMP/physiology&lt;/keyword&gt;&lt;keyword&gt;Gravitropism/*physiology&lt;/keyword&gt;&lt;keyword&gt;Nitric Oxide/*physiology&lt;/keyword&gt;&lt;keyword&gt;Plant Roots/*growth &amp;amp; development&lt;/keyword&gt;&lt;keyword&gt;Signal Transduction&lt;/keyword&gt;&lt;keyword&gt;Soybeans/*growth &amp;amp; development&lt;/keyword&gt;&lt;keyword&gt;Time Factors&lt;/keyword&gt;&lt;/keywords&gt;&lt;dates&gt;&lt;year&gt;2005&lt;/year&gt;&lt;pub-dates&gt;&lt;date&gt;Feb&lt;/date&gt;&lt;/pub-dates&gt;&lt;/dates&gt;&lt;isbn&gt;0032-0889 (Print)&amp;#xD;0032-0889 (Linking)&lt;/isbn&gt;&lt;accession-num&gt;15681661&lt;/accession-num&gt;&lt;urls&gt;&lt;related-urls&gt;&lt;url&gt;https://www.ncbi.nlm.nih.gov/pubmed/15681661&lt;/url&gt;&lt;/related-urls&gt;&lt;/urls&gt;&lt;custom2&gt;PMC1065366&lt;/custom2&gt;&lt;electronic-resource-num&gt;10.1104/pp.104.054494&lt;/electronic-resource-num&gt;&lt;/record&gt;&lt;/Cite&gt;&lt;/EndNote&gt;</w:instrText>
      </w:r>
      <w:r w:rsidR="002D49F5">
        <w:fldChar w:fldCharType="separate"/>
      </w:r>
      <w:r w:rsidR="002D49F5">
        <w:rPr>
          <w:noProof/>
        </w:rPr>
        <w:t>(Hu</w:t>
      </w:r>
      <w:r w:rsidR="002D49F5" w:rsidRPr="002D49F5">
        <w:rPr>
          <w:i/>
          <w:noProof/>
        </w:rPr>
        <w:t xml:space="preserve"> et al.</w:t>
      </w:r>
      <w:r w:rsidR="002D49F5">
        <w:rPr>
          <w:noProof/>
        </w:rPr>
        <w:t xml:space="preserve"> 2005)</w:t>
      </w:r>
      <w:r w:rsidR="002D49F5">
        <w:fldChar w:fldCharType="end"/>
      </w:r>
      <w:r w:rsidRPr="002278A3">
        <w:t>.</w:t>
      </w:r>
      <w:r w:rsidR="00BC7FD0" w:rsidRPr="002278A3">
        <w:t xml:space="preserve"> Finally</w:t>
      </w:r>
      <w:r w:rsidRPr="002278A3">
        <w:t xml:space="preserve">, cGMP levels increase after IAA treatment in </w:t>
      </w:r>
      <w:r w:rsidR="00BC7FD0" w:rsidRPr="002278A3">
        <w:t xml:space="preserve">protoplasts </w:t>
      </w:r>
      <w:r w:rsidR="002D49F5">
        <w:fldChar w:fldCharType="begin">
          <w:fldData xml:space="preserve">PEVuZE5vdGU+PENpdGU+PEF1dGhvcj5Jc25lcjwvQXV0aG9yPjxZZWFyPjIwMTI8L1llYXI+PFJl
Y051bT4yOTwvUmVjTnVtPjxEaXNwbGF5VGV4dD4oSXNuZXI8c3R5bGUgZmFjZT0iaXRhbGljIj4g
ZXQgYWwuPC9zdHlsZT4gMjAxMik8L0Rpc3BsYXlUZXh0PjxyZWNvcmQ+PHJlYy1udW1iZXI+Mjk8
L3JlYy1udW1iZXI+PGZvcmVpZ24ta2V5cz48a2V5IGFwcD0iRU4iIGRiLWlkPSJwdzJ4cHNmcnNy
ZGY5NGVldGFyNTAweDl2ZHJmc3d3YWUwMGEiIHRpbWVzdGFtcD0iMTQ3NDcwNjgxMSI+Mjk8L2tl
eT48L2ZvcmVpZ24ta2V5cz48cmVmLXR5cGUgbmFtZT0iSm91cm5hbCBBcnRpY2xlIj4xNzwvcmVm
LXR5cGU+PGNvbnRyaWJ1dG9ycz48YXV0aG9ycz48YXV0aG9yPklzbmVyLCBKLiBDLjwvYXV0aG9y
PjxhdXRob3I+TnVoc2UsIFQuPC9hdXRob3I+PGF1dGhvcj5NYWF0aHVpcywgRi4gSi4gTS48L2F1
dGhvcj48L2F1dGhvcnM+PC9jb250cmlidXRvcnM+PGF1dGgtYWRkcmVzcz5Vbml2IFlvcmssIERl
cHQgQmlvbCBBcmVhIDksIFlvcmsgWU8xMCA1REQsIE4gWW9ya3NoaXJlLCBFbmdsYW5kJiN4RDtG
YWMgTGlmZSBTY2ksIE1hbmNoZXN0ZXIgTTEzIDlQVCwgTGFuY3MsIEVuZ2xhbmQ8L2F1dGgtYWRk
cmVzcz48dGl0bGVzPjx0aXRsZT48c3R5bGUgZmFjZT0ibm9ybWFsIiBmb250PSJkZWZhdWx0IiBz
aXplPSIxMDAlIj5UaGUgY3ljbGljIG51Y2xlb3RpZGUgY0dNUCBpcyBpbnZvbHZlZCBpbiBwbGFu
dCBob3Jtb25lIHNpZ25hbGxpbmcgYW5kIGFsdGVycyBwaG9zcGhvcnlsYXRpb24gb2Y8L3N0eWxl
PjxzdHlsZSBmYWNlPSJpdGFsaWMiIGZvbnQ9ImRlZmF1bHQiIHNpemU9IjEwMCUiPiBBcmFiaWRv
cHNpcyB0aGFsaWFuYTwvc3R5bGU+PHN0eWxlIGZhY2U9Im5vcm1hbCIgZm9udD0iZGVmYXVsdCIg
c2l6ZT0iMTAwJSI+IHJvb3QgcHJvdGVpbnM8L3N0eWxlPjwvdGl0bGU+PHNlY29uZGFyeS10aXRs
ZT5Kb3VybmFsIG9mIEV4cGVyaW1lbnRhbCBCb3Rhbnk8L3NlY29uZGFyeS10aXRsZT48YWx0LXRp
dGxlPkogRXhwIEJvdDwvYWx0LXRpdGxlPjwvdGl0bGVzPjxwZXJpb2RpY2FsPjxmdWxsLXRpdGxl
PkpvdXJuYWwgb2YgRXhwZXJpbWVudGFsIEJvdGFueTwvZnVsbC10aXRsZT48YWJici0xPkogRXhw
IEJvdDwvYWJici0xPjwvcGVyaW9kaWNhbD48YWx0LXBlcmlvZGljYWw+PGZ1bGwtdGl0bGU+Sm91
cm5hbCBvZiBFeHBlcmltZW50YWwgQm90YW55PC9mdWxsLXRpdGxlPjxhYmJyLTE+SiBFeHAgQm90
PC9hYmJyLTE+PC9hbHQtcGVyaW9kaWNhbD48cGFnZXM+MzE5OS0zMjA1PC9wYWdlcz48dm9sdW1l
PjYzPC92b2x1bWU+PG51bWJlcj44PC9udW1iZXI+PGtleXdvcmRzPjxrZXl3b3JkPmFic2Npc2lj
IGFjaWQ8L2tleXdvcmQ+PGtleXdvcmQ+YXJhYmlkb3BzaXM8L2tleXdvcmQ+PGtleXdvcmQ+YXV4
aW48L2tleXdvcmQ+PGtleXdvcmQ+Y2dtcDwva2V5d29yZD48a2V5d29yZD5qYXNtb25pYyBhY2lk
PC9rZXl3b3JkPjxrZXl3b3JkPnBob3NwaG9wcm90ZW9taWNzPC9rZXl3b3JkPjxrZXl3b3JkPnBo
b3NwaG9yeWxhdGlvbjwva2V5d29yZD48a2V5d29yZD5wcm90ZWluPC9rZXl3b3JkPjxrZXl3b3Jk
PnJvb3Q8L2tleXdvcmQ+PGtleXdvcmQ+c3RyZXNzPC9rZXl3b3JkPjxrZXl3b3JkPmd1YW55bHls
IGN5Y2xhc2UgYWN0aXZpdHk8L2tleXdvcmQ+PGtleXdvcmQ+YWJzY2lzaWMtYWNpZCBjb250ZW50
PC9rZXl3b3JkPjxrZXl3b3JkPm5pdHJpYy1veGlkZTwva2V5d29yZD48a2V5d29yZD5zYWNjaGFy
b215Y2VzLWNlcmV2aXNpYWU8L2tleXdvcmQ+PGtleXdvcmQ+Y2F0aW9uLXRyYW5zcG9ydDwva2V5
d29yZD48a2V5d29yZD5ndWFyZC1jZWxsczwva2V5d29yZD48a2V5d29yZD5hY2N1bXVsYXRpb248
L2tleXdvcmQ+PGtleXdvcmQ+cmVjZXB0b3I8L2tleXdvcmQ+PGtleXdvcmQ+Y2FsY2l1bTwva2V5
d29yZD48a2V5d29yZD5jYW1wPC9rZXl3b3JkPjwva2V5d29yZHM+PGRhdGVzPjx5ZWFyPjIwMTI8
L3llYXI+PHB1Yi1kYXRlcz48ZGF0ZT5NYXk8L2RhdGU+PC9wdWItZGF0ZXM+PC9kYXRlcz48aXNi
bj4wMDIyLTA5NTc8L2lzYm4+PGFjY2Vzc2lvbi1udW0+V09TOjAwMDMwNDE5NjkwMDAyNzwvYWNj
ZXNzaW9uLW51bT48dXJscz48cmVsYXRlZC11cmxzPjx1cmw+Jmx0O0dvIHRvIElTSSZndDs6Ly9X
T1M6MDAwMzA0MTk2OTAwMDI3PC91cmw+PC9yZWxhdGVkLXVybHM+PC91cmxzPjxlbGVjdHJvbmlj
LXJlc291cmNlLW51bT4xMC4xMDkzL2p4Yi9lcnMwNDU8L2VsZWN0cm9uaWMtcmVzb3VyY2UtbnVt
PjxsYW5ndWFnZT5FbmdsaXNoPC9sYW5ndWFnZT48L3JlY29yZD48L0NpdGU+PC9FbmROb3RlPgB=
</w:fldData>
        </w:fldChar>
      </w:r>
      <w:r w:rsidR="002D49F5">
        <w:instrText xml:space="preserve"> ADDIN EN.CITE </w:instrText>
      </w:r>
      <w:r w:rsidR="002D49F5">
        <w:fldChar w:fldCharType="begin">
          <w:fldData xml:space="preserve">PEVuZE5vdGU+PENpdGU+PEF1dGhvcj5Jc25lcjwvQXV0aG9yPjxZZWFyPjIwMTI8L1llYXI+PFJl
Y051bT4yOTwvUmVjTnVtPjxEaXNwbGF5VGV4dD4oSXNuZXI8c3R5bGUgZmFjZT0iaXRhbGljIj4g
ZXQgYWwuPC9zdHlsZT4gMjAxMik8L0Rpc3BsYXlUZXh0PjxyZWNvcmQ+PHJlYy1udW1iZXI+Mjk8
L3JlYy1udW1iZXI+PGZvcmVpZ24ta2V5cz48a2V5IGFwcD0iRU4iIGRiLWlkPSJwdzJ4cHNmcnNy
ZGY5NGVldGFyNTAweDl2ZHJmc3d3YWUwMGEiIHRpbWVzdGFtcD0iMTQ3NDcwNjgxMSI+Mjk8L2tl
eT48L2ZvcmVpZ24ta2V5cz48cmVmLXR5cGUgbmFtZT0iSm91cm5hbCBBcnRpY2xlIj4xNzwvcmVm
LXR5cGU+PGNvbnRyaWJ1dG9ycz48YXV0aG9ycz48YXV0aG9yPklzbmVyLCBKLiBDLjwvYXV0aG9y
PjxhdXRob3I+TnVoc2UsIFQuPC9hdXRob3I+PGF1dGhvcj5NYWF0aHVpcywgRi4gSi4gTS48L2F1
dGhvcj48L2F1dGhvcnM+PC9jb250cmlidXRvcnM+PGF1dGgtYWRkcmVzcz5Vbml2IFlvcmssIERl
cHQgQmlvbCBBcmVhIDksIFlvcmsgWU8xMCA1REQsIE4gWW9ya3NoaXJlLCBFbmdsYW5kJiN4RDtG
YWMgTGlmZSBTY2ksIE1hbmNoZXN0ZXIgTTEzIDlQVCwgTGFuY3MsIEVuZ2xhbmQ8L2F1dGgtYWRk
cmVzcz48dGl0bGVzPjx0aXRsZT48c3R5bGUgZmFjZT0ibm9ybWFsIiBmb250PSJkZWZhdWx0IiBz
aXplPSIxMDAlIj5UaGUgY3ljbGljIG51Y2xlb3RpZGUgY0dNUCBpcyBpbnZvbHZlZCBpbiBwbGFu
dCBob3Jtb25lIHNpZ25hbGxpbmcgYW5kIGFsdGVycyBwaG9zcGhvcnlsYXRpb24gb2Y8L3N0eWxl
PjxzdHlsZSBmYWNlPSJpdGFsaWMiIGZvbnQ9ImRlZmF1bHQiIHNpemU9IjEwMCUiPiBBcmFiaWRv
cHNpcyB0aGFsaWFuYTwvc3R5bGU+PHN0eWxlIGZhY2U9Im5vcm1hbCIgZm9udD0iZGVmYXVsdCIg
c2l6ZT0iMTAwJSI+IHJvb3QgcHJvdGVpbnM8L3N0eWxlPjwvdGl0bGU+PHNlY29uZGFyeS10aXRs
ZT5Kb3VybmFsIG9mIEV4cGVyaW1lbnRhbCBCb3Rhbnk8L3NlY29uZGFyeS10aXRsZT48YWx0LXRp
dGxlPkogRXhwIEJvdDwvYWx0LXRpdGxlPjwvdGl0bGVzPjxwZXJpb2RpY2FsPjxmdWxsLXRpdGxl
PkpvdXJuYWwgb2YgRXhwZXJpbWVudGFsIEJvdGFueTwvZnVsbC10aXRsZT48YWJici0xPkogRXhw
IEJvdDwvYWJici0xPjwvcGVyaW9kaWNhbD48YWx0LXBlcmlvZGljYWw+PGZ1bGwtdGl0bGU+Sm91
cm5hbCBvZiBFeHBlcmltZW50YWwgQm90YW55PC9mdWxsLXRpdGxlPjxhYmJyLTE+SiBFeHAgQm90
PC9hYmJyLTE+PC9hbHQtcGVyaW9kaWNhbD48cGFnZXM+MzE5OS0zMjA1PC9wYWdlcz48dm9sdW1l
PjYzPC92b2x1bWU+PG51bWJlcj44PC9udW1iZXI+PGtleXdvcmRzPjxrZXl3b3JkPmFic2Npc2lj
IGFjaWQ8L2tleXdvcmQ+PGtleXdvcmQ+YXJhYmlkb3BzaXM8L2tleXdvcmQ+PGtleXdvcmQ+YXV4
aW48L2tleXdvcmQ+PGtleXdvcmQ+Y2dtcDwva2V5d29yZD48a2V5d29yZD5qYXNtb25pYyBhY2lk
PC9rZXl3b3JkPjxrZXl3b3JkPnBob3NwaG9wcm90ZW9taWNzPC9rZXl3b3JkPjxrZXl3b3JkPnBo
b3NwaG9yeWxhdGlvbjwva2V5d29yZD48a2V5d29yZD5wcm90ZWluPC9rZXl3b3JkPjxrZXl3b3Jk
PnJvb3Q8L2tleXdvcmQ+PGtleXdvcmQ+c3RyZXNzPC9rZXl3b3JkPjxrZXl3b3JkPmd1YW55bHls
IGN5Y2xhc2UgYWN0aXZpdHk8L2tleXdvcmQ+PGtleXdvcmQ+YWJzY2lzaWMtYWNpZCBjb250ZW50
PC9rZXl3b3JkPjxrZXl3b3JkPm5pdHJpYy1veGlkZTwva2V5d29yZD48a2V5d29yZD5zYWNjaGFy
b215Y2VzLWNlcmV2aXNpYWU8L2tleXdvcmQ+PGtleXdvcmQ+Y2F0aW9uLXRyYW5zcG9ydDwva2V5
d29yZD48a2V5d29yZD5ndWFyZC1jZWxsczwva2V5d29yZD48a2V5d29yZD5hY2N1bXVsYXRpb248
L2tleXdvcmQ+PGtleXdvcmQ+cmVjZXB0b3I8L2tleXdvcmQ+PGtleXdvcmQ+Y2FsY2l1bTwva2V5
d29yZD48a2V5d29yZD5jYW1wPC9rZXl3b3JkPjwva2V5d29yZHM+PGRhdGVzPjx5ZWFyPjIwMTI8
L3llYXI+PHB1Yi1kYXRlcz48ZGF0ZT5NYXk8L2RhdGU+PC9wdWItZGF0ZXM+PC9kYXRlcz48aXNi
bj4wMDIyLTA5NTc8L2lzYm4+PGFjY2Vzc2lvbi1udW0+V09TOjAwMDMwNDE5NjkwMDAyNzwvYWNj
ZXNzaW9uLW51bT48dXJscz48cmVsYXRlZC11cmxzPjx1cmw+Jmx0O0dvIHRvIElTSSZndDs6Ly9X
T1M6MDAwMzA0MTk2OTAwMDI3PC91cmw+PC9yZWxhdGVkLXVybHM+PC91cmxzPjxlbGVjdHJvbmlj
LXJlc291cmNlLW51bT4xMC4xMDkzL2p4Yi9lcnMwNDU8L2VsZWN0cm9uaWMtcmVzb3VyY2UtbnVt
PjxsYW5ndWFnZT5FbmdsaXNoPC9sYW5ndWFnZT48L3JlY29yZD48L0NpdGU+PC9FbmROb3RlPgB=
</w:fldData>
        </w:fldChar>
      </w:r>
      <w:r w:rsidR="002D49F5">
        <w:instrText xml:space="preserve"> ADDIN EN.CITE.DATA </w:instrText>
      </w:r>
      <w:r w:rsidR="002D49F5">
        <w:fldChar w:fldCharType="end"/>
      </w:r>
      <w:r w:rsidR="002D49F5">
        <w:fldChar w:fldCharType="separate"/>
      </w:r>
      <w:r w:rsidR="002D49F5">
        <w:rPr>
          <w:noProof/>
        </w:rPr>
        <w:t>(Isner</w:t>
      </w:r>
      <w:r w:rsidR="002D49F5" w:rsidRPr="002D49F5">
        <w:rPr>
          <w:i/>
          <w:noProof/>
        </w:rPr>
        <w:t xml:space="preserve"> et al.</w:t>
      </w:r>
      <w:r w:rsidR="002D49F5">
        <w:rPr>
          <w:noProof/>
        </w:rPr>
        <w:t xml:space="preserve"> 2012)</w:t>
      </w:r>
      <w:r w:rsidR="002D49F5">
        <w:fldChar w:fldCharType="end"/>
      </w:r>
      <w:r w:rsidR="00C848E9" w:rsidRPr="002278A3">
        <w:t>.</w:t>
      </w:r>
    </w:p>
    <w:p w:rsidR="00BC7FD0" w:rsidRPr="002278A3" w:rsidRDefault="00BC7FD0" w:rsidP="00684122">
      <w:pPr>
        <w:ind w:firstLine="720"/>
        <w:jc w:val="both"/>
      </w:pPr>
    </w:p>
    <w:p w:rsidR="00684122" w:rsidRPr="002278A3" w:rsidRDefault="00D35B9E" w:rsidP="00D35B9E">
      <w:pPr>
        <w:jc w:val="both"/>
      </w:pPr>
      <w:r w:rsidRPr="002278A3">
        <w:t xml:space="preserve">As mentioned before, </w:t>
      </w:r>
      <w:r w:rsidR="006833C6" w:rsidRPr="002278A3">
        <w:t>studies</w:t>
      </w:r>
      <w:r w:rsidRPr="002278A3">
        <w:t xml:space="preserve"> on barley germination inferred a strong link between </w:t>
      </w:r>
      <w:r w:rsidR="00FE6CD1" w:rsidRPr="002278A3">
        <w:t>gibberellin</w:t>
      </w:r>
      <w:r w:rsidRPr="002278A3">
        <w:t xml:space="preserve"> (GA) and cGMP</w:t>
      </w:r>
      <w:r w:rsidR="006833C6" w:rsidRPr="002278A3">
        <w:t xml:space="preserve"> </w:t>
      </w:r>
      <w:r w:rsidR="002D49F5">
        <w:fldChar w:fldCharType="begin"/>
      </w:r>
      <w:r w:rsidR="002D49F5">
        <w:instrText xml:space="preserve"> ADDIN EN.CITE &lt;EndNote&gt;&lt;Cite&gt;&lt;Author&gt;Penson&lt;/Author&gt;&lt;Year&gt;1996&lt;/Year&gt;&lt;RecNum&gt;91&lt;/RecNum&gt;&lt;DisplayText&gt;(Penson&lt;style face="italic"&gt; et al.&lt;/style&gt; 1996)&lt;/DisplayText&gt;&lt;record&gt;&lt;rec-number&gt;91&lt;/rec-number&gt;&lt;foreign-keys&gt;&lt;key app="EN" db-id="pw2xpsfrsrdf94eetar500x9vdrfswwae00a" timestamp="1474709272"&gt;91&lt;/key&gt;&lt;/foreign-keys&gt;&lt;ref-type name="Journal Article"&gt;17&lt;/ref-type&gt;&lt;contributors&gt;&lt;authors&gt;&lt;author&gt;Penson, S. P.&lt;/author&gt;&lt;author&gt;Schuurink, R. C.&lt;/author&gt;&lt;author&gt;Fath, A.&lt;/author&gt;&lt;author&gt;Gubler, F.&lt;/author&gt;&lt;author&gt;Jacobsen, J. V.&lt;/author&gt;&lt;author&gt;Jones, R. L.&lt;/author&gt;&lt;/authors&gt;&lt;/contributors&gt;&lt;auth-address&gt;Univ Calif Berkeley,Dept Plant Biol,Berkeley,Ca 94720&amp;#xD;Cooperat Res Ctr Plant Sci,Canberra,Act 2601,Australia&amp;#xD;Cooperat Res Ctr Plant Sci,Div Plant Ind,Canberra,Act 1600,Australia&lt;/auth-address&gt;&lt;titles&gt;&lt;title&gt;cGMP is required for gibberellic acid-induced gene expression in barley aleurone&lt;/title&gt;&lt;secondary-title&gt;Plant Cell&lt;/secondary-title&gt;&lt;alt-title&gt;Plant Cell&lt;/alt-title&gt;&lt;/titles&gt;&lt;periodical&gt;&lt;full-title&gt;Plant Cell&lt;/full-title&gt;&lt;abbr-1&gt;Plant Cell&lt;/abbr-1&gt;&lt;/periodical&gt;&lt;alt-periodical&gt;&lt;full-title&gt;Plant Cell&lt;/full-title&gt;&lt;abbr-1&gt;Plant Cell&lt;/abbr-1&gt;&lt;/alt-periodical&gt;&lt;pages&gt;2325-2333&lt;/pages&gt;&lt;volume&gt;8&lt;/volume&gt;&lt;number&gt;12&lt;/number&gt;&lt;keywords&gt;&lt;keyword&gt;nucleotide-gated channel&lt;/keyword&gt;&lt;keyword&gt;cyclic-amp&lt;/keyword&gt;&lt;keyword&gt;alpha-amylase&lt;/keyword&gt;&lt;keyword&gt;plasma-membrane&lt;/keyword&gt;&lt;keyword&gt;abscisic-acid&lt;/keyword&gt;&lt;keyword&gt;higher-plants&lt;/keyword&gt;&lt;keyword&gt;calcium&lt;/keyword&gt;&lt;keyword&gt;cells&lt;/keyword&gt;&lt;keyword&gt;protoplasts&lt;/keyword&gt;&lt;keyword&gt;messenger&lt;/keyword&gt;&lt;/keywords&gt;&lt;dates&gt;&lt;year&gt;1996&lt;/year&gt;&lt;pub-dates&gt;&lt;date&gt;Dec&lt;/date&gt;&lt;/pub-dates&gt;&lt;/dates&gt;&lt;isbn&gt;1040-4651&lt;/isbn&gt;&lt;accession-num&gt;WOS:A1996WB35100015&lt;/accession-num&gt;&lt;urls&gt;&lt;related-urls&gt;&lt;url&gt;&amp;lt;Go to ISI&amp;gt;://WOS:A1996WB35100015&lt;/url&gt;&lt;/related-urls&gt;&lt;/urls&gt;&lt;language&gt;English&lt;/language&gt;&lt;/record&gt;&lt;/Cite&gt;&lt;/EndNote&gt;</w:instrText>
      </w:r>
      <w:r w:rsidR="002D49F5">
        <w:fldChar w:fldCharType="separate"/>
      </w:r>
      <w:r w:rsidR="002D49F5">
        <w:rPr>
          <w:noProof/>
        </w:rPr>
        <w:t>(Penson</w:t>
      </w:r>
      <w:r w:rsidR="002D49F5" w:rsidRPr="002D49F5">
        <w:rPr>
          <w:i/>
          <w:noProof/>
        </w:rPr>
        <w:t xml:space="preserve"> et al.</w:t>
      </w:r>
      <w:r w:rsidR="002D49F5">
        <w:rPr>
          <w:noProof/>
        </w:rPr>
        <w:t xml:space="preserve"> 1996)</w:t>
      </w:r>
      <w:r w:rsidR="002D49F5">
        <w:fldChar w:fldCharType="end"/>
      </w:r>
      <w:r w:rsidR="005C0833" w:rsidRPr="002278A3">
        <w:t xml:space="preserve"> </w:t>
      </w:r>
      <w:r w:rsidR="006833C6" w:rsidRPr="002278A3">
        <w:t xml:space="preserve">with </w:t>
      </w:r>
      <w:r w:rsidR="00684122" w:rsidRPr="002278A3">
        <w:t xml:space="preserve">GA </w:t>
      </w:r>
      <w:r w:rsidR="006833C6" w:rsidRPr="002278A3">
        <w:t>generating an</w:t>
      </w:r>
      <w:r w:rsidR="00684122" w:rsidRPr="002278A3">
        <w:t xml:space="preserve"> increase </w:t>
      </w:r>
      <w:r w:rsidR="006833C6" w:rsidRPr="002278A3">
        <w:t xml:space="preserve">in </w:t>
      </w:r>
      <w:r w:rsidR="00684122" w:rsidRPr="002278A3">
        <w:t>cGMP levels</w:t>
      </w:r>
      <w:r w:rsidR="006833C6" w:rsidRPr="002278A3">
        <w:t xml:space="preserve"> which were</w:t>
      </w:r>
      <w:r w:rsidR="00A94B46">
        <w:t xml:space="preserve"> instrumental</w:t>
      </w:r>
      <w:r w:rsidR="006833C6" w:rsidRPr="002278A3">
        <w:t xml:space="preserve"> in activation of </w:t>
      </w:r>
      <w:r w:rsidR="00684122" w:rsidRPr="002278A3">
        <w:t xml:space="preserve">α-amylase gene </w:t>
      </w:r>
      <w:r w:rsidR="006833C6" w:rsidRPr="002278A3">
        <w:t xml:space="preserve">transcription and subsequent </w:t>
      </w:r>
      <w:r w:rsidR="00684122" w:rsidRPr="002278A3">
        <w:t xml:space="preserve">enzyme secretion. </w:t>
      </w:r>
      <w:r w:rsidR="006833C6" w:rsidRPr="002278A3">
        <w:t xml:space="preserve">Similarly, </w:t>
      </w:r>
      <w:r w:rsidR="00684122" w:rsidRPr="002278A3">
        <w:t>Teng et al. (2010) showed that both cGMP and GA are required for seed germination</w:t>
      </w:r>
      <w:r w:rsidR="006833C6" w:rsidRPr="002278A3">
        <w:t xml:space="preserve"> in </w:t>
      </w:r>
      <w:r w:rsidR="002F10E2" w:rsidRPr="002F10E2">
        <w:rPr>
          <w:i/>
        </w:rPr>
        <w:t>Arabidopsis</w:t>
      </w:r>
      <w:r w:rsidR="006833C6" w:rsidRPr="002278A3">
        <w:t>, suggesting that cGMP may be a common component in plant seed germination</w:t>
      </w:r>
      <w:r w:rsidR="00684122" w:rsidRPr="002278A3">
        <w:t xml:space="preserve">. </w:t>
      </w:r>
      <w:r w:rsidR="006833C6" w:rsidRPr="002278A3">
        <w:t xml:space="preserve">Direct measurement using endogenous reporters showed that cGMP levels rose within seconds after exposure of rice protoplasts to </w:t>
      </w:r>
      <w:r w:rsidR="00684122" w:rsidRPr="002278A3">
        <w:t>GA</w:t>
      </w:r>
      <w:r w:rsidR="00BC7FD0" w:rsidRPr="002278A3">
        <w:t xml:space="preserve"> </w:t>
      </w:r>
      <w:r w:rsidR="002D49F5">
        <w:fldChar w:fldCharType="begin">
          <w:fldData xml:space="preserve">PEVuZE5vdGU+PENpdGU+PEF1dGhvcj5Jc25lcjwvQXV0aG9yPjxZZWFyPjIwMTI8L1llYXI+PFJl
Y051bT4yOTwvUmVjTnVtPjxEaXNwbGF5VGV4dD4oSXNuZXI8c3R5bGUgZmFjZT0iaXRhbGljIj4g
ZXQgYWwuPC9zdHlsZT4gMjAxMik8L0Rpc3BsYXlUZXh0PjxyZWNvcmQ+PHJlYy1udW1iZXI+Mjk8
L3JlYy1udW1iZXI+PGZvcmVpZ24ta2V5cz48a2V5IGFwcD0iRU4iIGRiLWlkPSJwdzJ4cHNmcnNy
ZGY5NGVldGFyNTAweDl2ZHJmc3d3YWUwMGEiIHRpbWVzdGFtcD0iMTQ3NDcwNjgxMSI+Mjk8L2tl
eT48L2ZvcmVpZ24ta2V5cz48cmVmLXR5cGUgbmFtZT0iSm91cm5hbCBBcnRpY2xlIj4xNzwvcmVm
LXR5cGU+PGNvbnRyaWJ1dG9ycz48YXV0aG9ycz48YXV0aG9yPklzbmVyLCBKLiBDLjwvYXV0aG9y
PjxhdXRob3I+TnVoc2UsIFQuPC9hdXRob3I+PGF1dGhvcj5NYWF0aHVpcywgRi4gSi4gTS48L2F1
dGhvcj48L2F1dGhvcnM+PC9jb250cmlidXRvcnM+PGF1dGgtYWRkcmVzcz5Vbml2IFlvcmssIERl
cHQgQmlvbCBBcmVhIDksIFlvcmsgWU8xMCA1REQsIE4gWW9ya3NoaXJlLCBFbmdsYW5kJiN4RDtG
YWMgTGlmZSBTY2ksIE1hbmNoZXN0ZXIgTTEzIDlQVCwgTGFuY3MsIEVuZ2xhbmQ8L2F1dGgtYWRk
cmVzcz48dGl0bGVzPjx0aXRsZT48c3R5bGUgZmFjZT0ibm9ybWFsIiBmb250PSJkZWZhdWx0IiBz
aXplPSIxMDAlIj5UaGUgY3ljbGljIG51Y2xlb3RpZGUgY0dNUCBpcyBpbnZvbHZlZCBpbiBwbGFu
dCBob3Jtb25lIHNpZ25hbGxpbmcgYW5kIGFsdGVycyBwaG9zcGhvcnlsYXRpb24gb2Y8L3N0eWxl
PjxzdHlsZSBmYWNlPSJpdGFsaWMiIGZvbnQ9ImRlZmF1bHQiIHNpemU9IjEwMCUiPiBBcmFiaWRv
cHNpcyB0aGFsaWFuYTwvc3R5bGU+PHN0eWxlIGZhY2U9Im5vcm1hbCIgZm9udD0iZGVmYXVsdCIg
c2l6ZT0iMTAwJSI+IHJvb3QgcHJvdGVpbnM8L3N0eWxlPjwvdGl0bGU+PHNlY29uZGFyeS10aXRs
ZT5Kb3VybmFsIG9mIEV4cGVyaW1lbnRhbCBCb3Rhbnk8L3NlY29uZGFyeS10aXRsZT48YWx0LXRp
dGxlPkogRXhwIEJvdDwvYWx0LXRpdGxlPjwvdGl0bGVzPjxwZXJpb2RpY2FsPjxmdWxsLXRpdGxl
PkpvdXJuYWwgb2YgRXhwZXJpbWVudGFsIEJvdGFueTwvZnVsbC10aXRsZT48YWJici0xPkogRXhw
IEJvdDwvYWJici0xPjwvcGVyaW9kaWNhbD48YWx0LXBlcmlvZGljYWw+PGZ1bGwtdGl0bGU+Sm91
cm5hbCBvZiBFeHBlcmltZW50YWwgQm90YW55PC9mdWxsLXRpdGxlPjxhYmJyLTE+SiBFeHAgQm90
PC9hYmJyLTE+PC9hbHQtcGVyaW9kaWNhbD48cGFnZXM+MzE5OS0zMjA1PC9wYWdlcz48dm9sdW1l
PjYzPC92b2x1bWU+PG51bWJlcj44PC9udW1iZXI+PGtleXdvcmRzPjxrZXl3b3JkPmFic2Npc2lj
IGFjaWQ8L2tleXdvcmQ+PGtleXdvcmQ+YXJhYmlkb3BzaXM8L2tleXdvcmQ+PGtleXdvcmQ+YXV4
aW48L2tleXdvcmQ+PGtleXdvcmQ+Y2dtcDwva2V5d29yZD48a2V5d29yZD5qYXNtb25pYyBhY2lk
PC9rZXl3b3JkPjxrZXl3b3JkPnBob3NwaG9wcm90ZW9taWNzPC9rZXl3b3JkPjxrZXl3b3JkPnBo
b3NwaG9yeWxhdGlvbjwva2V5d29yZD48a2V5d29yZD5wcm90ZWluPC9rZXl3b3JkPjxrZXl3b3Jk
PnJvb3Q8L2tleXdvcmQ+PGtleXdvcmQ+c3RyZXNzPC9rZXl3b3JkPjxrZXl3b3JkPmd1YW55bHls
IGN5Y2xhc2UgYWN0aXZpdHk8L2tleXdvcmQ+PGtleXdvcmQ+YWJzY2lzaWMtYWNpZCBjb250ZW50
PC9rZXl3b3JkPjxrZXl3b3JkPm5pdHJpYy1veGlkZTwva2V5d29yZD48a2V5d29yZD5zYWNjaGFy
b215Y2VzLWNlcmV2aXNpYWU8L2tleXdvcmQ+PGtleXdvcmQ+Y2F0aW9uLXRyYW5zcG9ydDwva2V5
d29yZD48a2V5d29yZD5ndWFyZC1jZWxsczwva2V5d29yZD48a2V5d29yZD5hY2N1bXVsYXRpb248
L2tleXdvcmQ+PGtleXdvcmQ+cmVjZXB0b3I8L2tleXdvcmQ+PGtleXdvcmQ+Y2FsY2l1bTwva2V5
d29yZD48a2V5d29yZD5jYW1wPC9rZXl3b3JkPjwva2V5d29yZHM+PGRhdGVzPjx5ZWFyPjIwMTI8
L3llYXI+PHB1Yi1kYXRlcz48ZGF0ZT5NYXk8L2RhdGU+PC9wdWItZGF0ZXM+PC9kYXRlcz48aXNi
bj4wMDIyLTA5NTc8L2lzYm4+PGFjY2Vzc2lvbi1udW0+V09TOjAwMDMwNDE5NjkwMDAyNzwvYWNj
ZXNzaW9uLW51bT48dXJscz48cmVsYXRlZC11cmxzPjx1cmw+Jmx0O0dvIHRvIElTSSZndDs6Ly9X
T1M6MDAwMzA0MTk2OTAwMDI3PC91cmw+PC9yZWxhdGVkLXVybHM+PC91cmxzPjxlbGVjdHJvbmlj
LXJlc291cmNlLW51bT4xMC4xMDkzL2p4Yi9lcnMwNDU8L2VsZWN0cm9uaWMtcmVzb3VyY2UtbnVt
PjxsYW5ndWFnZT5FbmdsaXNoPC9sYW5ndWFnZT48L3JlY29yZD48L0NpdGU+PC9FbmROb3RlPgB=
</w:fldData>
        </w:fldChar>
      </w:r>
      <w:r w:rsidR="002D49F5">
        <w:instrText xml:space="preserve"> ADDIN EN.CITE </w:instrText>
      </w:r>
      <w:r w:rsidR="002D49F5">
        <w:fldChar w:fldCharType="begin">
          <w:fldData xml:space="preserve">PEVuZE5vdGU+PENpdGU+PEF1dGhvcj5Jc25lcjwvQXV0aG9yPjxZZWFyPjIwMTI8L1llYXI+PFJl
Y051bT4yOTwvUmVjTnVtPjxEaXNwbGF5VGV4dD4oSXNuZXI8c3R5bGUgZmFjZT0iaXRhbGljIj4g
ZXQgYWwuPC9zdHlsZT4gMjAxMik8L0Rpc3BsYXlUZXh0PjxyZWNvcmQ+PHJlYy1udW1iZXI+Mjk8
L3JlYy1udW1iZXI+PGZvcmVpZ24ta2V5cz48a2V5IGFwcD0iRU4iIGRiLWlkPSJwdzJ4cHNmcnNy
ZGY5NGVldGFyNTAweDl2ZHJmc3d3YWUwMGEiIHRpbWVzdGFtcD0iMTQ3NDcwNjgxMSI+Mjk8L2tl
eT48L2ZvcmVpZ24ta2V5cz48cmVmLXR5cGUgbmFtZT0iSm91cm5hbCBBcnRpY2xlIj4xNzwvcmVm
LXR5cGU+PGNvbnRyaWJ1dG9ycz48YXV0aG9ycz48YXV0aG9yPklzbmVyLCBKLiBDLjwvYXV0aG9y
PjxhdXRob3I+TnVoc2UsIFQuPC9hdXRob3I+PGF1dGhvcj5NYWF0aHVpcywgRi4gSi4gTS48L2F1
dGhvcj48L2F1dGhvcnM+PC9jb250cmlidXRvcnM+PGF1dGgtYWRkcmVzcz5Vbml2IFlvcmssIERl
cHQgQmlvbCBBcmVhIDksIFlvcmsgWU8xMCA1REQsIE4gWW9ya3NoaXJlLCBFbmdsYW5kJiN4RDtG
YWMgTGlmZSBTY2ksIE1hbmNoZXN0ZXIgTTEzIDlQVCwgTGFuY3MsIEVuZ2xhbmQ8L2F1dGgtYWRk
cmVzcz48dGl0bGVzPjx0aXRsZT48c3R5bGUgZmFjZT0ibm9ybWFsIiBmb250PSJkZWZhdWx0IiBz
aXplPSIxMDAlIj5UaGUgY3ljbGljIG51Y2xlb3RpZGUgY0dNUCBpcyBpbnZvbHZlZCBpbiBwbGFu
dCBob3Jtb25lIHNpZ25hbGxpbmcgYW5kIGFsdGVycyBwaG9zcGhvcnlsYXRpb24gb2Y8L3N0eWxl
PjxzdHlsZSBmYWNlPSJpdGFsaWMiIGZvbnQ9ImRlZmF1bHQiIHNpemU9IjEwMCUiPiBBcmFiaWRv
cHNpcyB0aGFsaWFuYTwvc3R5bGU+PHN0eWxlIGZhY2U9Im5vcm1hbCIgZm9udD0iZGVmYXVsdCIg
c2l6ZT0iMTAwJSI+IHJvb3QgcHJvdGVpbnM8L3N0eWxlPjwvdGl0bGU+PHNlY29uZGFyeS10aXRs
ZT5Kb3VybmFsIG9mIEV4cGVyaW1lbnRhbCBCb3Rhbnk8L3NlY29uZGFyeS10aXRsZT48YWx0LXRp
dGxlPkogRXhwIEJvdDwvYWx0LXRpdGxlPjwvdGl0bGVzPjxwZXJpb2RpY2FsPjxmdWxsLXRpdGxl
PkpvdXJuYWwgb2YgRXhwZXJpbWVudGFsIEJvdGFueTwvZnVsbC10aXRsZT48YWJici0xPkogRXhw
IEJvdDwvYWJici0xPjwvcGVyaW9kaWNhbD48YWx0LXBlcmlvZGljYWw+PGZ1bGwtdGl0bGU+Sm91
cm5hbCBvZiBFeHBlcmltZW50YWwgQm90YW55PC9mdWxsLXRpdGxlPjxhYmJyLTE+SiBFeHAgQm90
PC9hYmJyLTE+PC9hbHQtcGVyaW9kaWNhbD48cGFnZXM+MzE5OS0zMjA1PC9wYWdlcz48dm9sdW1l
PjYzPC92b2x1bWU+PG51bWJlcj44PC9udW1iZXI+PGtleXdvcmRzPjxrZXl3b3JkPmFic2Npc2lj
IGFjaWQ8L2tleXdvcmQ+PGtleXdvcmQ+YXJhYmlkb3BzaXM8L2tleXdvcmQ+PGtleXdvcmQ+YXV4
aW48L2tleXdvcmQ+PGtleXdvcmQ+Y2dtcDwva2V5d29yZD48a2V5d29yZD5qYXNtb25pYyBhY2lk
PC9rZXl3b3JkPjxrZXl3b3JkPnBob3NwaG9wcm90ZW9taWNzPC9rZXl3b3JkPjxrZXl3b3JkPnBo
b3NwaG9yeWxhdGlvbjwva2V5d29yZD48a2V5d29yZD5wcm90ZWluPC9rZXl3b3JkPjxrZXl3b3Jk
PnJvb3Q8L2tleXdvcmQ+PGtleXdvcmQ+c3RyZXNzPC9rZXl3b3JkPjxrZXl3b3JkPmd1YW55bHls
IGN5Y2xhc2UgYWN0aXZpdHk8L2tleXdvcmQ+PGtleXdvcmQ+YWJzY2lzaWMtYWNpZCBjb250ZW50
PC9rZXl3b3JkPjxrZXl3b3JkPm5pdHJpYy1veGlkZTwva2V5d29yZD48a2V5d29yZD5zYWNjaGFy
b215Y2VzLWNlcmV2aXNpYWU8L2tleXdvcmQ+PGtleXdvcmQ+Y2F0aW9uLXRyYW5zcG9ydDwva2V5
d29yZD48a2V5d29yZD5ndWFyZC1jZWxsczwva2V5d29yZD48a2V5d29yZD5hY2N1bXVsYXRpb248
L2tleXdvcmQ+PGtleXdvcmQ+cmVjZXB0b3I8L2tleXdvcmQ+PGtleXdvcmQ+Y2FsY2l1bTwva2V5
d29yZD48a2V5d29yZD5jYW1wPC9rZXl3b3JkPjwva2V5d29yZHM+PGRhdGVzPjx5ZWFyPjIwMTI8
L3llYXI+PHB1Yi1kYXRlcz48ZGF0ZT5NYXk8L2RhdGU+PC9wdWItZGF0ZXM+PC9kYXRlcz48aXNi
bj4wMDIyLTA5NTc8L2lzYm4+PGFjY2Vzc2lvbi1udW0+V09TOjAwMDMwNDE5NjkwMDAyNzwvYWNj
ZXNzaW9uLW51bT48dXJscz48cmVsYXRlZC11cmxzPjx1cmw+Jmx0O0dvIHRvIElTSSZndDs6Ly9X
T1M6MDAwMzA0MTk2OTAwMDI3PC91cmw+PC9yZWxhdGVkLXVybHM+PC91cmxzPjxlbGVjdHJvbmlj
LXJlc291cmNlLW51bT4xMC4xMDkzL2p4Yi9lcnMwNDU8L2VsZWN0cm9uaWMtcmVzb3VyY2UtbnVt
PjxsYW5ndWFnZT5FbmdsaXNoPC9sYW5ndWFnZT48L3JlY29yZD48L0NpdGU+PC9FbmROb3RlPgB=
</w:fldData>
        </w:fldChar>
      </w:r>
      <w:r w:rsidR="002D49F5">
        <w:instrText xml:space="preserve"> ADDIN EN.CITE.DATA </w:instrText>
      </w:r>
      <w:r w:rsidR="002D49F5">
        <w:fldChar w:fldCharType="end"/>
      </w:r>
      <w:r w:rsidR="002D49F5">
        <w:fldChar w:fldCharType="separate"/>
      </w:r>
      <w:r w:rsidR="002D49F5">
        <w:rPr>
          <w:noProof/>
        </w:rPr>
        <w:t>(Isner</w:t>
      </w:r>
      <w:r w:rsidR="002D49F5" w:rsidRPr="002D49F5">
        <w:rPr>
          <w:i/>
          <w:noProof/>
        </w:rPr>
        <w:t xml:space="preserve"> et al.</w:t>
      </w:r>
      <w:r w:rsidR="002D49F5">
        <w:rPr>
          <w:noProof/>
        </w:rPr>
        <w:t xml:space="preserve"> 2012)</w:t>
      </w:r>
      <w:r w:rsidR="002D49F5">
        <w:fldChar w:fldCharType="end"/>
      </w:r>
      <w:r w:rsidR="006833C6" w:rsidRPr="002278A3">
        <w:t xml:space="preserve"> while</w:t>
      </w:r>
      <w:r w:rsidR="00684122" w:rsidRPr="002278A3">
        <w:t xml:space="preserve"> a reporter gene fused </w:t>
      </w:r>
      <w:r w:rsidR="006833C6" w:rsidRPr="002278A3">
        <w:t>to</w:t>
      </w:r>
      <w:r w:rsidR="00684122" w:rsidRPr="002278A3">
        <w:t xml:space="preserve"> a </w:t>
      </w:r>
      <w:r w:rsidR="006833C6" w:rsidRPr="002278A3">
        <w:t xml:space="preserve">cGMP-induced </w:t>
      </w:r>
      <w:r w:rsidR="00684122" w:rsidRPr="002278A3">
        <w:t>promoter</w:t>
      </w:r>
      <w:r w:rsidR="00BC7FD0" w:rsidRPr="002278A3">
        <w:t xml:space="preserve"> </w:t>
      </w:r>
      <w:r w:rsidR="006833C6" w:rsidRPr="002278A3">
        <w:t>showed an</w:t>
      </w:r>
      <w:r w:rsidR="00BC7FD0" w:rsidRPr="002278A3">
        <w:t xml:space="preserve"> enhanced </w:t>
      </w:r>
      <w:r w:rsidR="006833C6" w:rsidRPr="002278A3">
        <w:t>signal after</w:t>
      </w:r>
      <w:r w:rsidR="00BC7FD0" w:rsidRPr="002278A3">
        <w:t xml:space="preserve"> adding</w:t>
      </w:r>
      <w:r w:rsidR="00684122" w:rsidRPr="002278A3">
        <w:t xml:space="preserve"> five GA re</w:t>
      </w:r>
      <w:r w:rsidR="006833C6" w:rsidRPr="002278A3">
        <w:t>s</w:t>
      </w:r>
      <w:r w:rsidR="00684122" w:rsidRPr="002278A3">
        <w:t xml:space="preserve">ponse elements </w:t>
      </w:r>
      <w:r w:rsidR="005D6CC1" w:rsidRPr="002278A3">
        <w:t>to the promoter</w:t>
      </w:r>
      <w:r w:rsidR="00684122" w:rsidRPr="002278A3">
        <w:t xml:space="preserve"> </w:t>
      </w:r>
      <w:r w:rsidR="002D49F5">
        <w:fldChar w:fldCharType="begin"/>
      </w:r>
      <w:r w:rsidR="002D49F5">
        <w:instrText xml:space="preserve"> ADDIN EN.CITE &lt;EndNote&gt;&lt;Cite&gt;&lt;Author&gt;Wheeler&lt;/Author&gt;&lt;Year&gt;2013&lt;/Year&gt;&lt;RecNum&gt;10&lt;/RecNum&gt;&lt;DisplayText&gt;(Wheeler&lt;style face="italic"&gt; et al.&lt;/style&gt; 2013)&lt;/DisplayText&gt;&lt;record&gt;&lt;rec-number&gt;10&lt;/rec-number&gt;&lt;foreign-keys&gt;&lt;key app="EN" db-id="pw2xpsfrsrdf94eetar500x9vdrfswwae00a" timestamp="1474619398"&gt;10&lt;/key&gt;&lt;/foreign-keys&gt;&lt;ref-type name="Journal Article"&gt;17&lt;/ref-type&gt;&lt;contributors&gt;&lt;authors&gt;&lt;author&gt;Wheeler, J. I.&lt;/author&gt;&lt;author&gt;Freihat, L.&lt;/author&gt;&lt;author&gt;Irving, H. R.&lt;/author&gt;&lt;/authors&gt;&lt;/contributors&gt;&lt;auth-address&gt;Monash Univ, Monash Inst Pharmaceut Sci, Parkville, Vic 3052, Australia&lt;/auth-address&gt;&lt;titles&gt;&lt;title&gt;A cyclic nucleotide sensitive promoter reporter system suitable for bacteria and plant cells&lt;/title&gt;&lt;secondary-title&gt;Bmc Biotechnology&lt;/secondary-title&gt;&lt;alt-title&gt;Bmc Biotechnol&lt;/alt-title&gt;&lt;/titles&gt;&lt;periodical&gt;&lt;full-title&gt;Bmc Biotechnology&lt;/full-title&gt;&lt;abbr-1&gt;Bmc Biotechnol&lt;/abbr-1&gt;&lt;/periodical&gt;&lt;alt-periodical&gt;&lt;full-title&gt;Bmc Biotechnology&lt;/full-title&gt;&lt;abbr-1&gt;Bmc Biotechnol&lt;/abbr-1&gt;&lt;/alt-periodical&gt;&lt;pages&gt;97&lt;/pages&gt;&lt;volume&gt;13&lt;/volume&gt;&lt;keywords&gt;&lt;keyword&gt;cyclic gmp&lt;/keyword&gt;&lt;keyword&gt;cyclic amp&lt;/keyword&gt;&lt;keyword&gt;luciferase reporter&lt;/keyword&gt;&lt;keyword&gt;optx promoter&lt;/keyword&gt;&lt;keyword&gt;guanylyl cyclase activity&lt;/keyword&gt;&lt;keyword&gt;cgmp-response element&lt;/keyword&gt;&lt;keyword&gt;arabidopsis-thaliana&lt;/keyword&gt;&lt;keyword&gt;gene-expression&lt;/keyword&gt;&lt;keyword&gt;nitric-oxide&lt;/keyword&gt;&lt;keyword&gt;selective inhibitors&lt;/keyword&gt;&lt;keyword&gt;peptide receptor&lt;/keyword&gt;&lt;keyword&gt;gmp&lt;/keyword&gt;&lt;keyword&gt;protein&lt;/keyword&gt;&lt;keyword&gt;assay&lt;/keyword&gt;&lt;/keywords&gt;&lt;dates&gt;&lt;year&gt;2013&lt;/year&gt;&lt;pub-dates&gt;&lt;date&gt;Nov 9&lt;/date&gt;&lt;/pub-dates&gt;&lt;/dates&gt;&lt;isbn&gt;1472-6750&lt;/isbn&gt;&lt;accession-num&gt;WOS:000327430000001&lt;/accession-num&gt;&lt;urls&gt;&lt;related-urls&gt;&lt;url&gt;&amp;lt;Go to ISI&amp;gt;://WOS:000327430000001&lt;/url&gt;&lt;/related-urls&gt;&lt;/urls&gt;&lt;electronic-resource-num&gt;Unsp 97&amp;#xD;10.1186/1472-6750-13-97&lt;/electronic-resource-num&gt;&lt;language&gt;English&lt;/language&gt;&lt;/record&gt;&lt;/Cite&gt;&lt;/EndNote&gt;</w:instrText>
      </w:r>
      <w:r w:rsidR="002D49F5">
        <w:fldChar w:fldCharType="separate"/>
      </w:r>
      <w:r w:rsidR="002D49F5">
        <w:rPr>
          <w:noProof/>
        </w:rPr>
        <w:t>(Wheeler</w:t>
      </w:r>
      <w:r w:rsidR="002D49F5" w:rsidRPr="002D49F5">
        <w:rPr>
          <w:i/>
          <w:noProof/>
        </w:rPr>
        <w:t xml:space="preserve"> et al.</w:t>
      </w:r>
      <w:r w:rsidR="002D49F5">
        <w:rPr>
          <w:noProof/>
        </w:rPr>
        <w:t xml:space="preserve"> 2013)</w:t>
      </w:r>
      <w:r w:rsidR="002D49F5">
        <w:fldChar w:fldCharType="end"/>
      </w:r>
      <w:r w:rsidR="00C848E9" w:rsidRPr="002278A3">
        <w:t xml:space="preserve"> </w:t>
      </w:r>
      <w:r w:rsidR="00684122" w:rsidRPr="002278A3">
        <w:t xml:space="preserve">. </w:t>
      </w:r>
    </w:p>
    <w:p w:rsidR="00BC7FD0" w:rsidRPr="002278A3" w:rsidRDefault="00BC7FD0" w:rsidP="00684122">
      <w:pPr>
        <w:ind w:firstLine="720"/>
        <w:jc w:val="both"/>
      </w:pPr>
    </w:p>
    <w:p w:rsidR="005D6CC1" w:rsidRPr="002278A3" w:rsidRDefault="00684122" w:rsidP="005D6CC1">
      <w:pPr>
        <w:jc w:val="both"/>
      </w:pPr>
      <w:r w:rsidRPr="002278A3">
        <w:t xml:space="preserve">Isner et al (2012) showed that ABA induced cGMP in </w:t>
      </w:r>
      <w:r w:rsidR="005D6CC1" w:rsidRPr="002278A3">
        <w:t xml:space="preserve">rice </w:t>
      </w:r>
      <w:r w:rsidRPr="002278A3">
        <w:t>protoplasts</w:t>
      </w:r>
      <w:r w:rsidR="005D6CC1" w:rsidRPr="002278A3">
        <w:t>, seconds after treatment</w:t>
      </w:r>
      <w:r w:rsidRPr="002278A3">
        <w:t xml:space="preserve">. </w:t>
      </w:r>
      <w:r w:rsidR="00BC7FD0" w:rsidRPr="002278A3">
        <w:t>Salt</w:t>
      </w:r>
      <w:r w:rsidRPr="002278A3">
        <w:t xml:space="preserve"> and osmotic stress </w:t>
      </w:r>
      <w:r w:rsidR="005D6CC1" w:rsidRPr="002278A3">
        <w:t xml:space="preserve">are </w:t>
      </w:r>
      <w:r w:rsidRPr="002278A3">
        <w:t xml:space="preserve">known to increase ABA levels </w:t>
      </w:r>
      <w:r w:rsidR="005D6CC1" w:rsidRPr="002278A3">
        <w:t>and</w:t>
      </w:r>
      <w:r w:rsidRPr="002278A3">
        <w:t xml:space="preserve"> induce a rapid increase in cGMP levels in </w:t>
      </w:r>
      <w:r w:rsidR="002F10E2" w:rsidRPr="002F10E2">
        <w:rPr>
          <w:i/>
        </w:rPr>
        <w:t>Arabidopsis</w:t>
      </w:r>
      <w:r w:rsidRPr="002278A3">
        <w:t xml:space="preserve"> seedling (Donaldson et al., 2004). cGMP content of pea epidermis and </w:t>
      </w:r>
      <w:r w:rsidR="002F10E2" w:rsidRPr="002F10E2">
        <w:rPr>
          <w:i/>
        </w:rPr>
        <w:t>Arabidopsis</w:t>
      </w:r>
      <w:r w:rsidRPr="002278A3">
        <w:t xml:space="preserve"> guard cell fragments transiently increases following ABA treatment </w:t>
      </w:r>
      <w:r w:rsidR="005D6CC1" w:rsidRPr="002278A3">
        <w:t xml:space="preserve">and </w:t>
      </w:r>
      <w:r w:rsidR="002D49F5">
        <w:fldChar w:fldCharType="begin"/>
      </w:r>
      <w:r w:rsidR="002D49F5">
        <w:instrText xml:space="preserve"> ADDIN EN.CITE &lt;EndNote&gt;&lt;Cite&gt;&lt;Author&gt;Neill&lt;/Author&gt;&lt;Year&gt;2008&lt;/Year&gt;&lt;RecNum&gt;33&lt;/RecNum&gt;&lt;DisplayText&gt;(Neill&lt;style face="italic"&gt; et al.&lt;/style&gt; 2008)&lt;/DisplayText&gt;&lt;record&gt;&lt;rec-number&gt;33&lt;/rec-number&gt;&lt;foreign-keys&gt;&lt;key app="EN" db-id="pw2xpsfrsrdf94eetar500x9vdrfswwae00a" timestamp="1474706896"&gt;33&lt;/key&gt;&lt;/foreign-keys&gt;&lt;ref-type name="Journal Article"&gt;17&lt;/ref-type&gt;&lt;contributors&gt;&lt;authors&gt;&lt;author&gt;Neill, S.&lt;/author&gt;&lt;author&gt;Barros, R.&lt;/author&gt;&lt;author&gt;Bright, J.&lt;/author&gt;&lt;author&gt;Desikan, R.&lt;/author&gt;&lt;author&gt;Hancock, J.&lt;/author&gt;&lt;author&gt;Harrison, J.&lt;/author&gt;&lt;author&gt;Morris, P.&lt;/author&gt;&lt;author&gt;Ribeiro, D.&lt;/author&gt;&lt;author&gt;Wilson, I.&lt;/author&gt;&lt;/authors&gt;&lt;/contributors&gt;&lt;auth-address&gt;Centre for Research in Plant Science, Faculty of Health and Life Sciences, University of the West of England, Bristol BS16 1QY, UK. Steven.Neill@uwe.ac.uk&lt;/auth-address&gt;&lt;titles&gt;&lt;title&gt;Nitric oxide, stomatal closure, and abiotic stress&lt;/title&gt;&lt;secondary-title&gt;J Exp Bot&lt;/secondary-title&gt;&lt;/titles&gt;&lt;periodical&gt;&lt;full-title&gt;Journal of Experimental Botany&lt;/full-title&gt;&lt;abbr-1&gt;J Exp Bot&lt;/abbr-1&gt;&lt;/periodical&gt;&lt;pages&gt;165-76&lt;/pages&gt;&lt;volume&gt;59&lt;/volume&gt;&lt;number&gt;2&lt;/number&gt;&lt;keywords&gt;&lt;keyword&gt;Abscisic Acid/*metabolism&lt;/keyword&gt;&lt;keyword&gt;*Adaptation, Physiological&lt;/keyword&gt;&lt;keyword&gt;Antioxidants/physiology&lt;/keyword&gt;&lt;keyword&gt;Arabidopsis/*metabolism/microbiology/physiology&lt;/keyword&gt;&lt;keyword&gt;Hydrogen Peroxide/metabolism&lt;/keyword&gt;&lt;keyword&gt;Light&lt;/keyword&gt;&lt;keyword&gt;Nitric Oxide/biosynthesis/*metabolism/physiology&lt;/keyword&gt;&lt;keyword&gt;Plant Diseases&lt;/keyword&gt;&lt;keyword&gt;Plant Stomata/microbiology/*physiology&lt;/keyword&gt;&lt;keyword&gt;Signal Transduction/physiology&lt;/keyword&gt;&lt;keyword&gt;Water/metabolism&lt;/keyword&gt;&lt;/keywords&gt;&lt;dates&gt;&lt;year&gt;2008&lt;/year&gt;&lt;/dates&gt;&lt;isbn&gt;1460-2431 (Electronic)&amp;#xD;0022-0957 (Linking)&lt;/isbn&gt;&lt;accession-num&gt;18332225&lt;/accession-num&gt;&lt;urls&gt;&lt;related-urls&gt;&lt;url&gt;https://www.ncbi.nlm.nih.gov/pubmed/18332225&lt;/url&gt;&lt;/related-urls&gt;&lt;/urls&gt;&lt;electronic-resource-num&gt;10.1093/jxb/erm293&lt;/electronic-resource-num&gt;&lt;/record&gt;&lt;/Cite&gt;&lt;/EndNote&gt;</w:instrText>
      </w:r>
      <w:r w:rsidR="002D49F5">
        <w:fldChar w:fldCharType="separate"/>
      </w:r>
      <w:r w:rsidR="002D49F5">
        <w:rPr>
          <w:noProof/>
        </w:rPr>
        <w:t>(Neill</w:t>
      </w:r>
      <w:r w:rsidR="002D49F5" w:rsidRPr="002D49F5">
        <w:rPr>
          <w:i/>
          <w:noProof/>
        </w:rPr>
        <w:t xml:space="preserve"> et al.</w:t>
      </w:r>
      <w:r w:rsidR="002D49F5">
        <w:rPr>
          <w:noProof/>
        </w:rPr>
        <w:t xml:space="preserve"> 2008)</w:t>
      </w:r>
      <w:r w:rsidR="002D49F5">
        <w:fldChar w:fldCharType="end"/>
      </w:r>
      <w:r w:rsidR="005D6CC1" w:rsidRPr="002278A3">
        <w:t xml:space="preserve"> while the same investigators </w:t>
      </w:r>
      <w:r w:rsidR="002D49F5">
        <w:fldChar w:fldCharType="begin"/>
      </w:r>
      <w:r w:rsidR="002D49F5">
        <w:instrText xml:space="preserve"> ADDIN EN.CITE &lt;EndNote&gt;&lt;Cite&gt;&lt;Author&gt;Neill&lt;/Author&gt;&lt;Year&gt;2002&lt;/Year&gt;&lt;RecNum&gt;87&lt;/RecNum&gt;&lt;DisplayText&gt;(Neill&lt;style face="italic"&gt; et al.&lt;/style&gt; 2002)&lt;/DisplayText&gt;&lt;record&gt;&lt;rec-number&gt;87&lt;/rec-number&gt;&lt;foreign-keys&gt;&lt;key app="EN" db-id="pw2xpsfrsrdf94eetar500x9vdrfswwae00a" timestamp="1474709272"&gt;87&lt;/key&gt;&lt;/foreign-keys&gt;&lt;ref-type name="Journal Article"&gt;17&lt;/ref-type&gt;&lt;contributors&gt;&lt;authors&gt;&lt;author&gt;Neill, S. J.&lt;/author&gt;&lt;author&gt;Desikan, R.&lt;/author&gt;&lt;author&gt;Clarke, A.&lt;/author&gt;&lt;author&gt;Hancock, J. T.&lt;/author&gt;&lt;/authors&gt;&lt;/contributors&gt;&lt;auth-address&gt;Univ W England, Ctr Res Plant Sci, Bristol BS16 1QY, Avon, England&lt;/auth-address&gt;&lt;titles&gt;&lt;title&gt;Nitric oxide is a novel component of abscisic acid signaling in stomatal guard cells&lt;/title&gt;&lt;secondary-title&gt;Plant Physiology&lt;/secondary-title&gt;&lt;alt-title&gt;Plant Physiol&lt;/alt-title&gt;&lt;/titles&gt;&lt;periodical&gt;&lt;full-title&gt;Plant Physiology&lt;/full-title&gt;&lt;abbr-1&gt;Plant Physiol&lt;/abbr-1&gt;&lt;/periodical&gt;&lt;alt-periodical&gt;&lt;full-title&gt;Plant Physiology&lt;/full-title&gt;&lt;abbr-1&gt;Plant Physiol&lt;/abbr-1&gt;&lt;/alt-periodical&gt;&lt;pages&gt;13-16&lt;/pages&gt;&lt;volume&gt;128&lt;/volume&gt;&lt;number&gt;1&lt;/number&gt;&lt;keywords&gt;&lt;keyword&gt;cyclic adp-ribose&lt;/keyword&gt;&lt;keyword&gt;responses&lt;/keyword&gt;&lt;keyword&gt;channels&lt;/keyword&gt;&lt;keyword&gt;tobacco&lt;/keyword&gt;&lt;keyword&gt;burst&lt;/keyword&gt;&lt;/keywords&gt;&lt;dates&gt;&lt;year&gt;2002&lt;/year&gt;&lt;pub-dates&gt;&lt;date&gt;Jan&lt;/date&gt;&lt;/pub-dates&gt;&lt;/dates&gt;&lt;isbn&gt;0032-0889&lt;/isbn&gt;&lt;accession-num&gt;WOS:000173351600005&lt;/accession-num&gt;&lt;urls&gt;&lt;related-urls&gt;&lt;url&gt;&amp;lt;Go to ISI&amp;gt;://WOS:000173351600005&lt;/url&gt;&lt;/related-urls&gt;&lt;/urls&gt;&lt;electronic-resource-num&gt;DOI 10.1104/pp.010707&lt;/electronic-resource-num&gt;&lt;language&gt;English&lt;/language&gt;&lt;/record&gt;&lt;/Cite&gt;&lt;/EndNote&gt;</w:instrText>
      </w:r>
      <w:r w:rsidR="002D49F5">
        <w:fldChar w:fldCharType="separate"/>
      </w:r>
      <w:r w:rsidR="002D49F5">
        <w:rPr>
          <w:noProof/>
        </w:rPr>
        <w:t>(Neill</w:t>
      </w:r>
      <w:r w:rsidR="002D49F5" w:rsidRPr="002D49F5">
        <w:rPr>
          <w:i/>
          <w:noProof/>
        </w:rPr>
        <w:t xml:space="preserve"> et al.</w:t>
      </w:r>
      <w:r w:rsidR="002D49F5">
        <w:rPr>
          <w:noProof/>
        </w:rPr>
        <w:t xml:space="preserve"> 2002)</w:t>
      </w:r>
      <w:r w:rsidR="002D49F5">
        <w:fldChar w:fldCharType="end"/>
      </w:r>
      <w:r w:rsidRPr="002278A3">
        <w:t xml:space="preserve"> showed that cGMP was required for ABA induced closing </w:t>
      </w:r>
      <w:r w:rsidR="005D6CC1" w:rsidRPr="002278A3">
        <w:t xml:space="preserve">of </w:t>
      </w:r>
      <w:r w:rsidRPr="002278A3">
        <w:t xml:space="preserve">stomata. </w:t>
      </w:r>
      <w:r w:rsidR="005D6CC1" w:rsidRPr="002278A3">
        <w:t xml:space="preserve">Other studies </w:t>
      </w:r>
      <w:r w:rsidR="002D49F5">
        <w:fldChar w:fldCharType="begin">
          <w:fldData xml:space="preserve">PEVuZE5vdGU+PENpdGU+PEF1dGhvcj5Kb3Vkb2k8L0F1dGhvcj48WWVhcj4yMDEzPC9ZZWFyPjxS
ZWNOdW0+Nzg8L1JlY051bT48RGlzcGxheVRleHQ+KEpvdWRvaTxzdHlsZSBmYWNlPSJpdGFsaWMi
PiBldCBhbC48L3N0eWxlPiAyMDEzKTwvRGlzcGxheVRleHQ+PHJlY29yZD48cmVjLW51bWJlcj43
ODwvcmVjLW51bWJlcj48Zm9yZWlnbi1rZXlzPjxrZXkgYXBwPSJFTiIgZGItaWQ9InB3Mnhwc2Zy
c3JkZjk0ZWV0YXI1MDB4OXZkcmZzd3dhZTAwYSIgdGltZXN0YW1wPSIxNDc0NzA5MjcyIj43ODwv
a2V5PjwvZm9yZWlnbi1rZXlzPjxyZWYtdHlwZSBuYW1lPSJKb3VybmFsIEFydGljbGUiPjE3PC9y
ZWYtdHlwZT48Y29udHJpYnV0b3JzPjxhdXRob3JzPjxhdXRob3I+Sm91ZG9pLCBULjwvYXV0aG9y
PjxhdXRob3I+U2hpY2hpcmksIFkuPC9hdXRob3I+PGF1dGhvcj5LYW1pem9ubywgTi48L2F1dGhv
cj48YXV0aG9yPkFrYWlrZSwgVC48L2F1dGhvcj48YXV0aG9yPlNhd2EsIFQuPC9hdXRob3I+PGF1
dGhvcj5Zb3NoaXRha2UsIEouPC9hdXRob3I+PGF1dGhvcj5ZYW1hZGEsIE4uPC9hdXRob3I+PGF1
dGhvcj5Jd2FpLCBTLjwvYXV0aG9yPjwvYXV0aG9ycz48L2NvbnRyaWJ1dG9ycz48YXV0aC1hZGRy
ZXNzPkthZ29zaGltYSBVbml2LCBEZXB0IEhvcnQgU2NpLCBGYWMgQWdyLCBLYWdvc2hpbWEgODkw
MDA2NSwgSmFwYW4mI3hEO0t1bWFtb3RvIFVuaXYsIEdyYWQgU2NoIE1lZCBTY2ksIERlcHQgTWlj
cm9iaW9sLCBLdW1hbW90byA4NjA4NTU2LCBKYXBhbiYjeEQ7S3l1c2h1IFVuaXYsIERlcHQgQmlv
c2NpICZhbXA7IEJpb3RlY2hub2wsIEZhYyBBZ3IsIEhpZ2FzaGkgS3UsIEZ1a3Vva2EgODEyODU4
MSwgSmFwYW48L2F1dGgtYWRkcmVzcz48dGl0bGVzPjx0aXRsZT48c3R5bGUgZmFjZT0ibm9ybWFs
IiBmb250PSJkZWZhdWx0IiBzaXplPSIxMDAlIj5OaXRyYXRlZCBDeWNsaWMgR01QIE1vZHVsYXRl
cyBHdWFyZCBDZWxsIFNpZ25hbGluZyBpbiA8L3N0eWxlPjxzdHlsZSBmYWNlPSJpdGFsaWMiIGZv
bnQ9ImRlZmF1bHQiIHNpemU9IjEwMCUiPkFyYWJpZG9wc2lzPC9zdHlsZT48L3RpdGxlPjxzZWNv
bmRhcnktdGl0bGU+UGxhbnQgQ2VsbDwvc2Vjb25kYXJ5LXRpdGxlPjxhbHQtdGl0bGU+UGxhbnQg
Q2VsbDwvYWx0LXRpdGxlPjwvdGl0bGVzPjxwZXJpb2RpY2FsPjxmdWxsLXRpdGxlPlBsYW50IENl
bGw8L2Z1bGwtdGl0bGU+PGFiYnItMT5QbGFudCBDZWxsPC9hYmJyLTE+PC9wZXJpb2RpY2FsPjxh
bHQtcGVyaW9kaWNhbD48ZnVsbC10aXRsZT5QbGFudCBDZWxsPC9mdWxsLXRpdGxlPjxhYmJyLTE+
UGxhbnQgQ2VsbDwvYWJici0xPjwvYWx0LXBlcmlvZGljYWw+PHBhZ2VzPjU1OC01NzE8L3BhZ2Vz
Pjx2b2x1bWU+MjU8L3ZvbHVtZT48bnVtYmVyPjI8L251bWJlcj48a2V5d29yZHM+PGtleXdvcmQ+
aW5kdWNlZCBzdG9tYXRhbCBjbG9zdXJlPC9rZXl3b3JkPjxrZXl3b3JkPnByb3RlaW4gcy1ndWFu
eWxhdGlvbjwva2V5d29yZD48a2V5d29yZD5hbmlvbiBjaGFubmVsIHNsYWMxPC9rZXl3b3JkPjxr
ZXl3b3JkPm5pdHJpYy1veGlkZTwva2V5d29yZD48a2V5d29yZD5oeWRyb2dlbi1wZXJveGlkZTwv
a2V5d29yZD48a2V5d29yZD5uYXRyaXVyZXRpYyBwZXB0aWRlczwva2V5d29yZD48a2V5d29yZD5j
b21tZWxpbmEtY29tbXVuaXM8L2tleXdvcmQ+PGtleXdvcmQ+ZGlzZWFzZSByZXNpc3RhbmNlPC9r
ZXl3b3JkPjxrZXl3b3JkPnBpc3VtLXNhdGl2dW08L2tleXdvcmQ+PGtleXdvcmQ+YWRwLXJpYm9z
ZTwva2V5d29yZD48L2tleXdvcmRzPjxkYXRlcz48eWVhcj4yMDEzPC95ZWFyPjxwdWItZGF0ZXM+
PGRhdGU+RmViPC9kYXRlPjwvcHViLWRhdGVzPjwvZGF0ZXM+PGlzYm4+MTA0MC00NjUxPC9pc2Ju
PjxhY2Nlc3Npb24tbnVtPldPUzowMDAzMTY4MDU3MDAwMTg8L2FjY2Vzc2lvbi1udW0+PHVybHM+
PHJlbGF0ZWQtdXJscz48dXJsPiZsdDtHbyB0byBJU0kmZ3Q7Oi8vV09TOjAwMDMxNjgwNTcwMDAx
ODwvdXJsPjwvcmVsYXRlZC11cmxzPjwvdXJscz48ZWxlY3Ryb25pYy1yZXNvdXJjZS1udW0+MTAu
MTEwNS90cGMuMTEyLjEwNTA0OTwvZWxlY3Ryb25pYy1yZXNvdXJjZS1udW0+PGxhbmd1YWdlPkVu
Z2xpc2g8L2xhbmd1YWdlPjwvcmVjb3JkPjwvQ2l0ZT48L0VuZE5vdGU+AG==
</w:fldData>
        </w:fldChar>
      </w:r>
      <w:r w:rsidR="002D49F5">
        <w:instrText xml:space="preserve"> ADDIN EN.CITE </w:instrText>
      </w:r>
      <w:r w:rsidR="002D49F5">
        <w:fldChar w:fldCharType="begin">
          <w:fldData xml:space="preserve">PEVuZE5vdGU+PENpdGU+PEF1dGhvcj5Kb3Vkb2k8L0F1dGhvcj48WWVhcj4yMDEzPC9ZZWFyPjxS
ZWNOdW0+Nzg8L1JlY051bT48RGlzcGxheVRleHQ+KEpvdWRvaTxzdHlsZSBmYWNlPSJpdGFsaWMi
PiBldCBhbC48L3N0eWxlPiAyMDEzKTwvRGlzcGxheVRleHQ+PHJlY29yZD48cmVjLW51bWJlcj43
ODwvcmVjLW51bWJlcj48Zm9yZWlnbi1rZXlzPjxrZXkgYXBwPSJFTiIgZGItaWQ9InB3Mnhwc2Zy
c3JkZjk0ZWV0YXI1MDB4OXZkcmZzd3dhZTAwYSIgdGltZXN0YW1wPSIxNDc0NzA5MjcyIj43ODwv
a2V5PjwvZm9yZWlnbi1rZXlzPjxyZWYtdHlwZSBuYW1lPSJKb3VybmFsIEFydGljbGUiPjE3PC9y
ZWYtdHlwZT48Y29udHJpYnV0b3JzPjxhdXRob3JzPjxhdXRob3I+Sm91ZG9pLCBULjwvYXV0aG9y
PjxhdXRob3I+U2hpY2hpcmksIFkuPC9hdXRob3I+PGF1dGhvcj5LYW1pem9ubywgTi48L2F1dGhv
cj48YXV0aG9yPkFrYWlrZSwgVC48L2F1dGhvcj48YXV0aG9yPlNhd2EsIFQuPC9hdXRob3I+PGF1
dGhvcj5Zb3NoaXRha2UsIEouPC9hdXRob3I+PGF1dGhvcj5ZYW1hZGEsIE4uPC9hdXRob3I+PGF1
dGhvcj5Jd2FpLCBTLjwvYXV0aG9yPjwvYXV0aG9ycz48L2NvbnRyaWJ1dG9ycz48YXV0aC1hZGRy
ZXNzPkthZ29zaGltYSBVbml2LCBEZXB0IEhvcnQgU2NpLCBGYWMgQWdyLCBLYWdvc2hpbWEgODkw
MDA2NSwgSmFwYW4mI3hEO0t1bWFtb3RvIFVuaXYsIEdyYWQgU2NoIE1lZCBTY2ksIERlcHQgTWlj
cm9iaW9sLCBLdW1hbW90byA4NjA4NTU2LCBKYXBhbiYjeEQ7S3l1c2h1IFVuaXYsIERlcHQgQmlv
c2NpICZhbXA7IEJpb3RlY2hub2wsIEZhYyBBZ3IsIEhpZ2FzaGkgS3UsIEZ1a3Vva2EgODEyODU4
MSwgSmFwYW48L2F1dGgtYWRkcmVzcz48dGl0bGVzPjx0aXRsZT48c3R5bGUgZmFjZT0ibm9ybWFs
IiBmb250PSJkZWZhdWx0IiBzaXplPSIxMDAlIj5OaXRyYXRlZCBDeWNsaWMgR01QIE1vZHVsYXRl
cyBHdWFyZCBDZWxsIFNpZ25hbGluZyBpbiA8L3N0eWxlPjxzdHlsZSBmYWNlPSJpdGFsaWMiIGZv
bnQ9ImRlZmF1bHQiIHNpemU9IjEwMCUiPkFyYWJpZG9wc2lzPC9zdHlsZT48L3RpdGxlPjxzZWNv
bmRhcnktdGl0bGU+UGxhbnQgQ2VsbDwvc2Vjb25kYXJ5LXRpdGxlPjxhbHQtdGl0bGU+UGxhbnQg
Q2VsbDwvYWx0LXRpdGxlPjwvdGl0bGVzPjxwZXJpb2RpY2FsPjxmdWxsLXRpdGxlPlBsYW50IENl
bGw8L2Z1bGwtdGl0bGU+PGFiYnItMT5QbGFudCBDZWxsPC9hYmJyLTE+PC9wZXJpb2RpY2FsPjxh
bHQtcGVyaW9kaWNhbD48ZnVsbC10aXRsZT5QbGFudCBDZWxsPC9mdWxsLXRpdGxlPjxhYmJyLTE+
UGxhbnQgQ2VsbDwvYWJici0xPjwvYWx0LXBlcmlvZGljYWw+PHBhZ2VzPjU1OC01NzE8L3BhZ2Vz
Pjx2b2x1bWU+MjU8L3ZvbHVtZT48bnVtYmVyPjI8L251bWJlcj48a2V5d29yZHM+PGtleXdvcmQ+
aW5kdWNlZCBzdG9tYXRhbCBjbG9zdXJlPC9rZXl3b3JkPjxrZXl3b3JkPnByb3RlaW4gcy1ndWFu
eWxhdGlvbjwva2V5d29yZD48a2V5d29yZD5hbmlvbiBjaGFubmVsIHNsYWMxPC9rZXl3b3JkPjxr
ZXl3b3JkPm5pdHJpYy1veGlkZTwva2V5d29yZD48a2V5d29yZD5oeWRyb2dlbi1wZXJveGlkZTwv
a2V5d29yZD48a2V5d29yZD5uYXRyaXVyZXRpYyBwZXB0aWRlczwva2V5d29yZD48a2V5d29yZD5j
b21tZWxpbmEtY29tbXVuaXM8L2tleXdvcmQ+PGtleXdvcmQ+ZGlzZWFzZSByZXNpc3RhbmNlPC9r
ZXl3b3JkPjxrZXl3b3JkPnBpc3VtLXNhdGl2dW08L2tleXdvcmQ+PGtleXdvcmQ+YWRwLXJpYm9z
ZTwva2V5d29yZD48L2tleXdvcmRzPjxkYXRlcz48eWVhcj4yMDEzPC95ZWFyPjxwdWItZGF0ZXM+
PGRhdGU+RmViPC9kYXRlPjwvcHViLWRhdGVzPjwvZGF0ZXM+PGlzYm4+MTA0MC00NjUxPC9pc2Ju
PjxhY2Nlc3Npb24tbnVtPldPUzowMDAzMTY4MDU3MDAwMTg8L2FjY2Vzc2lvbi1udW0+PHVybHM+
PHJlbGF0ZWQtdXJscz48dXJsPiZsdDtHbyB0byBJU0kmZ3Q7Oi8vV09TOjAwMDMxNjgwNTcwMDAx
ODwvdXJsPjwvcmVsYXRlZC11cmxzPjwvdXJscz48ZWxlY3Ryb25pYy1yZXNvdXJjZS1udW0+MTAu
MTEwNS90cGMuMTEyLjEwNTA0OTwvZWxlY3Ryb25pYy1yZXNvdXJjZS1udW0+PGxhbmd1YWdlPkVu
Z2xpc2g8L2xhbmd1YWdlPjwvcmVjb3JkPjwvQ2l0ZT48L0VuZE5vdGU+AG==
</w:fldData>
        </w:fldChar>
      </w:r>
      <w:r w:rsidR="002D49F5">
        <w:instrText xml:space="preserve"> ADDIN EN.CITE.DATA </w:instrText>
      </w:r>
      <w:r w:rsidR="002D49F5">
        <w:fldChar w:fldCharType="end"/>
      </w:r>
      <w:r w:rsidR="002D49F5">
        <w:fldChar w:fldCharType="separate"/>
      </w:r>
      <w:r w:rsidR="002D49F5">
        <w:rPr>
          <w:noProof/>
        </w:rPr>
        <w:t>(Joudoi</w:t>
      </w:r>
      <w:r w:rsidR="002D49F5" w:rsidRPr="002D49F5">
        <w:rPr>
          <w:i/>
          <w:noProof/>
        </w:rPr>
        <w:t xml:space="preserve"> et al.</w:t>
      </w:r>
      <w:r w:rsidR="002D49F5">
        <w:rPr>
          <w:noProof/>
        </w:rPr>
        <w:t xml:space="preserve"> 2013)</w:t>
      </w:r>
      <w:r w:rsidR="002D49F5">
        <w:fldChar w:fldCharType="end"/>
      </w:r>
      <w:r w:rsidR="005D6CC1" w:rsidRPr="002278A3">
        <w:t xml:space="preserve"> detected a six-fold increase in </w:t>
      </w:r>
      <w:r w:rsidR="00BC7FD0" w:rsidRPr="002278A3">
        <w:t>8-nitro-</w:t>
      </w:r>
      <w:r w:rsidRPr="002278A3">
        <w:t xml:space="preserve">cGMP levels after </w:t>
      </w:r>
      <w:r w:rsidR="005D6CC1" w:rsidRPr="002278A3">
        <w:t xml:space="preserve">treatment with </w:t>
      </w:r>
      <w:r w:rsidRPr="002278A3">
        <w:t>10</w:t>
      </w:r>
      <w:r w:rsidR="00014F1D">
        <w:rPr>
          <w:rFonts w:cstheme="minorHAnsi"/>
        </w:rPr>
        <w:t>µ</w:t>
      </w:r>
      <w:r w:rsidRPr="002278A3">
        <w:t xml:space="preserve">M ABA. </w:t>
      </w:r>
      <w:r w:rsidR="005D6CC1" w:rsidRPr="002278A3">
        <w:t xml:space="preserve">Challenge with GC </w:t>
      </w:r>
      <w:r w:rsidRPr="002278A3">
        <w:t>inhibitor</w:t>
      </w:r>
      <w:r w:rsidR="005D6CC1" w:rsidRPr="002278A3">
        <w:t>s</w:t>
      </w:r>
      <w:r w:rsidRPr="002278A3">
        <w:t xml:space="preserve"> prevented </w:t>
      </w:r>
      <w:r w:rsidR="005D6CC1" w:rsidRPr="002278A3">
        <w:t xml:space="preserve">ABA-induced </w:t>
      </w:r>
      <w:r w:rsidRPr="002278A3">
        <w:t xml:space="preserve">stomatal closure. </w:t>
      </w:r>
      <w:r w:rsidR="005D6CC1" w:rsidRPr="002278A3">
        <w:t xml:space="preserve">All these observations point to an intricate relationship between cGMP and ABA however, the mechanistic details and sequence of components are clearly lacking. The use of mutants and genetics may improve this situation (for example, </w:t>
      </w:r>
      <w:r w:rsidRPr="002278A3">
        <w:t>cGMP was placed upstream of ABA</w:t>
      </w:r>
      <w:r w:rsidR="005D6CC1" w:rsidRPr="002278A3">
        <w:t xml:space="preserve"> </w:t>
      </w:r>
      <w:r w:rsidR="005D6CC1" w:rsidRPr="002278A3">
        <w:lastRenderedPageBreak/>
        <w:t xml:space="preserve">in the stomatal closing response by </w:t>
      </w:r>
      <w:r w:rsidR="00C848E9" w:rsidRPr="002278A3">
        <w:t xml:space="preserve">Dubovskaya </w:t>
      </w:r>
      <w:r w:rsidR="005D6CC1" w:rsidRPr="002278A3">
        <w:t>et al (2011) since</w:t>
      </w:r>
      <w:r w:rsidRPr="002278A3">
        <w:t xml:space="preserve"> cGMP-induced stomatal closure was abolished in</w:t>
      </w:r>
      <w:r w:rsidR="005D6CC1" w:rsidRPr="002278A3">
        <w:t xml:space="preserve"> the</w:t>
      </w:r>
      <w:r w:rsidRPr="002278A3">
        <w:t xml:space="preserve"> </w:t>
      </w:r>
      <w:r w:rsidRPr="002278A3">
        <w:rPr>
          <w:i/>
        </w:rPr>
        <w:t>abi1</w:t>
      </w:r>
      <w:r w:rsidRPr="002278A3">
        <w:t xml:space="preserve"> mutant</w:t>
      </w:r>
      <w:r w:rsidR="005D6CC1" w:rsidRPr="002278A3">
        <w:t>) but will require robust phenotypes which is not always forthcoming.</w:t>
      </w:r>
    </w:p>
    <w:p w:rsidR="005D6CC1" w:rsidRPr="002278A3" w:rsidRDefault="005D6CC1" w:rsidP="005D6CC1">
      <w:pPr>
        <w:jc w:val="both"/>
      </w:pPr>
    </w:p>
    <w:p w:rsidR="00BC7FD0" w:rsidRPr="002278A3" w:rsidRDefault="00C15C9D" w:rsidP="00C15C9D">
      <w:pPr>
        <w:jc w:val="both"/>
      </w:pPr>
      <w:r w:rsidRPr="002278A3">
        <w:t xml:space="preserve">Compared to ABA, relatively little evidence points to a connection between the gaseous hormone ethylene and cGMP. </w:t>
      </w:r>
      <w:r w:rsidR="00684122" w:rsidRPr="002278A3">
        <w:t>Ethylene play</w:t>
      </w:r>
      <w:r w:rsidR="00BC7FD0" w:rsidRPr="002278A3">
        <w:t>s</w:t>
      </w:r>
      <w:r w:rsidR="00684122" w:rsidRPr="002278A3">
        <w:t xml:space="preserve"> a role in plant developmental as well as a biotic and abiotic stresses. </w:t>
      </w:r>
      <w:r w:rsidR="00BC7FD0" w:rsidRPr="002278A3">
        <w:t>By using</w:t>
      </w:r>
      <w:r w:rsidR="00684122" w:rsidRPr="002278A3">
        <w:t xml:space="preserve"> membrane permeable cGMP, Li et al</w:t>
      </w:r>
      <w:r w:rsidR="00864890" w:rsidRPr="002278A3">
        <w:t xml:space="preserve"> </w:t>
      </w:r>
      <w:r w:rsidR="00BC7FD0" w:rsidRPr="002278A3">
        <w:t>(</w:t>
      </w:r>
      <w:r w:rsidR="00864890" w:rsidRPr="002278A3">
        <w:t>2014</w:t>
      </w:r>
      <w:r w:rsidR="00BC7FD0" w:rsidRPr="002278A3">
        <w:t>)</w:t>
      </w:r>
      <w:r w:rsidR="00684122" w:rsidRPr="002278A3">
        <w:t xml:space="preserve"> showed that cGMP induces an increase of ethylene</w:t>
      </w:r>
      <w:r w:rsidR="008F0D25">
        <w:t xml:space="preserve"> of</w:t>
      </w:r>
      <w:r w:rsidR="00684122" w:rsidRPr="002278A3">
        <w:t xml:space="preserve"> </w:t>
      </w:r>
      <w:r w:rsidRPr="002278A3">
        <w:t>around 50%</w:t>
      </w:r>
      <w:r w:rsidR="00684122" w:rsidRPr="002278A3">
        <w:t>, whereas the inhibit</w:t>
      </w:r>
      <w:r w:rsidRPr="002278A3">
        <w:t>ion of</w:t>
      </w:r>
      <w:r w:rsidR="00684122" w:rsidRPr="002278A3">
        <w:t xml:space="preserve"> GC</w:t>
      </w:r>
      <w:r w:rsidRPr="002278A3">
        <w:t>s</w:t>
      </w:r>
      <w:r w:rsidR="00684122" w:rsidRPr="002278A3">
        <w:t xml:space="preserve"> reduce</w:t>
      </w:r>
      <w:r w:rsidRPr="002278A3">
        <w:t>d</w:t>
      </w:r>
      <w:r w:rsidR="00684122" w:rsidRPr="002278A3">
        <w:t xml:space="preserve"> ethylene levels by about 30%. </w:t>
      </w:r>
      <w:r w:rsidR="005D03F8" w:rsidRPr="002278A3">
        <w:t xml:space="preserve">Although purely correlative, these findings indicate that cGMP is involved in ethylene production. </w:t>
      </w:r>
      <w:r w:rsidR="00014F1D">
        <w:t>T</w:t>
      </w:r>
      <w:r w:rsidR="005D03F8" w:rsidRPr="002278A3">
        <w:t xml:space="preserve">he </w:t>
      </w:r>
      <w:r w:rsidR="00684122" w:rsidRPr="002278A3">
        <w:t xml:space="preserve">cGMP improved ion homeostasis in </w:t>
      </w:r>
      <w:r w:rsidR="002F10E2" w:rsidRPr="002F10E2">
        <w:rPr>
          <w:i/>
        </w:rPr>
        <w:t>Arabidopsis</w:t>
      </w:r>
      <w:r w:rsidR="00684122" w:rsidRPr="002278A3">
        <w:t xml:space="preserve"> </w:t>
      </w:r>
      <w:r w:rsidR="005D03F8" w:rsidRPr="002278A3">
        <w:t>and its associated</w:t>
      </w:r>
      <w:r w:rsidR="00684122" w:rsidRPr="002278A3">
        <w:t xml:space="preserve"> protective effect in salt </w:t>
      </w:r>
      <w:r w:rsidR="00BC7FD0" w:rsidRPr="002278A3">
        <w:t>stress</w:t>
      </w:r>
      <w:r w:rsidR="00684122" w:rsidRPr="002278A3">
        <w:t xml:space="preserve"> disappeared </w:t>
      </w:r>
      <w:r w:rsidR="005D03F8" w:rsidRPr="002278A3">
        <w:t>when either plants were exposed to</w:t>
      </w:r>
      <w:r w:rsidR="00684122" w:rsidRPr="002278A3">
        <w:t xml:space="preserve"> the ethylene biosynthesis inhibitor aminooxyacetic acid</w:t>
      </w:r>
      <w:r w:rsidR="005D03F8" w:rsidRPr="002278A3">
        <w:t xml:space="preserve">, or when an </w:t>
      </w:r>
      <w:r w:rsidR="00684122" w:rsidRPr="002278A3">
        <w:t xml:space="preserve">ethylene receptor mutant </w:t>
      </w:r>
      <w:r w:rsidR="005D03F8" w:rsidRPr="002278A3">
        <w:t>(</w:t>
      </w:r>
      <w:r w:rsidR="00684122" w:rsidRPr="002278A3">
        <w:rPr>
          <w:i/>
        </w:rPr>
        <w:t>etr1</w:t>
      </w:r>
      <w:r w:rsidR="005D03F8" w:rsidRPr="002278A3">
        <w:t>)</w:t>
      </w:r>
      <w:r w:rsidR="00684122" w:rsidRPr="002278A3">
        <w:t xml:space="preserve"> </w:t>
      </w:r>
      <w:r w:rsidR="005D03F8" w:rsidRPr="002278A3">
        <w:t xml:space="preserve">was used. </w:t>
      </w:r>
      <w:r w:rsidR="00014F1D">
        <w:t>This</w:t>
      </w:r>
      <w:r w:rsidR="005D03F8" w:rsidRPr="002278A3">
        <w:t xml:space="preserve"> </w:t>
      </w:r>
      <w:r w:rsidR="00684122" w:rsidRPr="002278A3">
        <w:t>show</w:t>
      </w:r>
      <w:r w:rsidR="005D03F8" w:rsidRPr="002278A3">
        <w:t xml:space="preserve">s that </w:t>
      </w:r>
      <w:r w:rsidR="00684122" w:rsidRPr="002278A3">
        <w:t xml:space="preserve">cGMP </w:t>
      </w:r>
      <w:r w:rsidR="005D03F8" w:rsidRPr="002278A3">
        <w:t xml:space="preserve">is likely </w:t>
      </w:r>
      <w:r w:rsidR="00684122" w:rsidRPr="002278A3">
        <w:t xml:space="preserve">a downstream component of </w:t>
      </w:r>
      <w:r w:rsidR="005D03F8" w:rsidRPr="002278A3">
        <w:t xml:space="preserve">the </w:t>
      </w:r>
      <w:r w:rsidR="00684122" w:rsidRPr="002278A3">
        <w:t xml:space="preserve">ethylene signalling pathway. </w:t>
      </w:r>
      <w:r w:rsidR="00014F1D">
        <w:t>However</w:t>
      </w:r>
      <w:r w:rsidR="005D03F8" w:rsidRPr="002278A3">
        <w:t>, the molecular interactions are unknown.</w:t>
      </w:r>
      <w:r w:rsidR="00684122" w:rsidRPr="002278A3">
        <w:t xml:space="preserve">  </w:t>
      </w:r>
    </w:p>
    <w:p w:rsidR="00684122" w:rsidRPr="002278A3" w:rsidRDefault="00684122" w:rsidP="00684122">
      <w:pPr>
        <w:ind w:firstLine="720"/>
        <w:jc w:val="both"/>
      </w:pPr>
      <w:r w:rsidRPr="002278A3">
        <w:t xml:space="preserve">  </w:t>
      </w:r>
    </w:p>
    <w:p w:rsidR="00684122" w:rsidRPr="002278A3" w:rsidRDefault="00684122" w:rsidP="00160C21">
      <w:pPr>
        <w:jc w:val="both"/>
      </w:pPr>
      <w:r w:rsidRPr="002278A3">
        <w:t xml:space="preserve">Plant peptide signalling </w:t>
      </w:r>
      <w:r w:rsidR="00FE6CD1">
        <w:t xml:space="preserve">(Figure 3) </w:t>
      </w:r>
      <w:r w:rsidRPr="002278A3">
        <w:t xml:space="preserve">is a relatively new era of research. </w:t>
      </w:r>
      <w:r w:rsidR="00160C21" w:rsidRPr="002278A3">
        <w:t>Peptides</w:t>
      </w:r>
      <w:r w:rsidRPr="002278A3">
        <w:t xml:space="preserve"> regulate growth, cell development, root elongation, fertilisation </w:t>
      </w:r>
      <w:r w:rsidR="00BC7FD0" w:rsidRPr="002278A3">
        <w:t>and</w:t>
      </w:r>
      <w:r w:rsidRPr="002278A3">
        <w:t xml:space="preserve"> are involved in plant-pathogen interaction </w:t>
      </w:r>
      <w:r w:rsidR="002D49F5">
        <w:fldChar w:fldCharType="begin">
          <w:fldData xml:space="preserve">PEVuZE5vdGU+PENpdGU+PEF1dGhvcj5XaGVlbGVyPC9BdXRob3I+PFllYXI+MjAxMDwvWWVhcj48
UmVjTnVtPjk4PC9SZWNOdW0+PERpc3BsYXlUZXh0PihXaGVlbGVyIGFuZCBJcnZpbmcgMjAxMCk8
L0Rpc3BsYXlUZXh0PjxyZWNvcmQ+PHJlYy1udW1iZXI+OTg8L3JlYy1udW1iZXI+PGZvcmVpZ24t
a2V5cz48a2V5IGFwcD0iRU4iIGRiLWlkPSJwdzJ4cHNmcnNyZGY5NGVldGFyNTAweDl2ZHJmc3d3
YWUwMGEiIHRpbWVzdGFtcD0iMTQ3NDcwOTI3MiI+OTg8L2tleT48L2ZvcmVpZ24ta2V5cz48cmVm
LXR5cGUgbmFtZT0iSm91cm5hbCBBcnRpY2xlIj4xNzwvcmVmLXR5cGU+PGNvbnRyaWJ1dG9ycz48
YXV0aG9ycz48YXV0aG9yPldoZWVsZXIsIEouIEkuPC9hdXRob3I+PGF1dGhvcj5JcnZpbmcsIEgu
IFIuPC9hdXRob3I+PC9hdXRob3JzPjwvY29udHJpYnV0b3JzPjxhdXRoLWFkZHJlc3M+TW9uYXNo
IFVuaXYsIE1vbmFzaCBJbnN0IFBoYXJtYWNldXQgU2NpLCBQYXJrdmlsbGUsIFZpYyAzMDUyLCBB
dXN0cmFsaWE8L2F1dGgtYWRkcmVzcz48dGl0bGVzPjx0aXRsZT5Fdm9sdXRpb25hcnkgYWR2YW50
YWdlcyBvZiBzZWNyZXRlZCBwZXB0aWRlIHNpZ25hbGxpbmcgbW9sZWN1bGVzIGluIHBsYW50czwv
dGl0bGU+PHNlY29uZGFyeS10aXRsZT5GdW5jdGlvbmFsIFBsYW50IEJpb2xvZ3k8L3NlY29uZGFy
eS10aXRsZT48YWx0LXRpdGxlPkZ1bmN0IFBsYW50IEJpb2w8L2FsdC10aXRsZT48L3RpdGxlcz48
cGVyaW9kaWNhbD48ZnVsbC10aXRsZT5GdW5jdGlvbmFsIFBsYW50IEJpb2xvZ3k8L2Z1bGwtdGl0
bGU+PGFiYnItMT5GdW5jdCBQbGFudCBCaW9sPC9hYmJyLTE+PC9wZXJpb2RpY2FsPjxhbHQtcGVy
aW9kaWNhbD48ZnVsbC10aXRsZT5GdW5jdGlvbmFsIFBsYW50IEJpb2xvZ3k8L2Z1bGwtdGl0bGU+
PGFiYnItMT5GdW5jdCBQbGFudCBCaW9sPC9hYmJyLTE+PC9hbHQtcGVyaW9kaWNhbD48cGFnZXM+
MzgyLTM5NDwvcGFnZXM+PHZvbHVtZT4zNzwvdm9sdW1lPjxudW1iZXI+NTwvbnVtYmVyPjxrZXl3
b3Jkcz48a2V5d29yZD5jbGF2YXRhMyAoY2x2Myk8L2tleXdvcmQ+PGtleXdvcmQ+Y2xlIHBlcHRp
ZGVzPC9rZXl3b3JkPjxrZXl3b3JkPmMtdGVybWluYWxseSBlbmNvZGVkIHBlcHRpZGUgMSAoY2Vw
MSk8L2tleXdvcmQ+PGtleXdvcmQ+ZW1icnlvIHN1cnJvdW5kaW5nIHJlZ2lvbiAoZXNyKTwva2V5
d29yZD48a2V5d29yZD5lcGlkZXJtYWwgcGF0dGVybmluZyBmYWN0b3IgKGVwZik8L2tleXdvcmQ+
PGtleXdvcmQ+aW5mbG9yZXNjZW5jZSBkZWZpY2llbnQgaW4gYWJzY2lzc2lvbiAoaWRhKTwva2V5
d29yZD48a2V5d29yZD5sZXVjaW5lLXJpY2ggcmVwZWF0IHJlY2VwdG9yLWxpa2Uga2luYXNlcyAo
bHJyLXJsa3MpPC9rZXl3b3JkPjxrZXl3b3JkPnBlcDEgcGVwdGlkZTwva2V5d29yZD48a2V5d29y
ZD5waHl0b3N1bGZva2luZSAocHNrKTwva2V5d29yZD48a2V5d29yZD5wbGFudCBuYXRyaXVyZXRp
YyBwZXB0aWRlIChwbnApPC9rZXl3b3JkPjxrZXl3b3JkPnJhcGlkIGFsa2FsaXNhdGlvbiBmYWN0
b3IgKHJhbGYpPC9rZXl3b3JkPjxrZXl3b3JkPnMtbG9jdXMgY3lzdGVpbmUgcmljaCAoc2NyKSBw
cm90ZWluczwva2V5d29yZD48a2V5d29yZD50YXBldHVtIGRldGVybWluYW50MSAodHBkMSk8L2tl
eXdvcmQ+PGtleXdvcmQ+aW5uYXRlIGltbXVuZS1yZXNwb25zZTwva2V5d29yZD48a2V5d29yZD5y
ZWNlcHRvci1saWtlIGtpbmFzZTwva2V5d29yZD48a2V5d29yZD5uYXRyaXVyZXRpYyBwZXB0aWRl
czwva2V5d29yZD48a2V5d29yZD5tZXJpc3RlbSBkZXZlbG9wbWVudDwva2V5d29yZD48a2V5d29y
ZD5tZXNvcGh5bGwtY2VsbHM8L2tleXdvcmQ+PGtleXdvcmQ+aW5mbG9yZXNjZW5jZS1kZWZpY2ll
bnQ8L2tleXdvcmQ+PGtleXdvcmQ+eGFudGhvbW9uYXMtYXhvbm9wb2Rpczwva2V5d29yZD48a2V5
d29yZD5zZWxmLWluY29tcGF0aWJpbGl0eTwva2V5d29yZD48a2V5d29yZD5uaXRyb2dlbiBsaW1p
dGF0aW9uPC9rZXl3b3JkPjxrZXl3b3JkPm1ldGh5bCBqYXNtb25hdGU8L2tleXdvcmQ+PC9rZXl3
b3Jkcz48ZGF0ZXM+PHllYXI+MjAxMDwveWVhcj48L2RhdGVzPjxpc2JuPjE0NDUtNDQwODwvaXNi
bj48YWNjZXNzaW9uLW51bT5XT1M6MDAwMjc3MTcyMjAwMDAyPC9hY2Nlc3Npb24tbnVtPjx1cmxz
PjxyZWxhdGVkLXVybHM+PHVybD4mbHQ7R28gdG8gSVNJJmd0OzovL1dPUzowMDAyNzcxNzIyMDAw
MDI8L3VybD48L3JlbGF0ZWQtdXJscz48L3VybHM+PGVsZWN0cm9uaWMtcmVzb3VyY2UtbnVtPjEw
LjEwNzEvRnAwOTI0MjwvZWxlY3Ryb25pYy1yZXNvdXJjZS1udW0+PGxhbmd1YWdlPkVuZ2xpc2g8
L2xhbmd1YWdlPjwvcmVjb3JkPjwvQ2l0ZT48L0VuZE5vdGU+AG==
</w:fldData>
        </w:fldChar>
      </w:r>
      <w:r w:rsidR="002D49F5">
        <w:instrText xml:space="preserve"> ADDIN EN.CITE </w:instrText>
      </w:r>
      <w:r w:rsidR="002D49F5">
        <w:fldChar w:fldCharType="begin">
          <w:fldData xml:space="preserve">PEVuZE5vdGU+PENpdGU+PEF1dGhvcj5XaGVlbGVyPC9BdXRob3I+PFllYXI+MjAxMDwvWWVhcj48
UmVjTnVtPjk4PC9SZWNOdW0+PERpc3BsYXlUZXh0PihXaGVlbGVyIGFuZCBJcnZpbmcgMjAxMCk8
L0Rpc3BsYXlUZXh0PjxyZWNvcmQ+PHJlYy1udW1iZXI+OTg8L3JlYy1udW1iZXI+PGZvcmVpZ24t
a2V5cz48a2V5IGFwcD0iRU4iIGRiLWlkPSJwdzJ4cHNmcnNyZGY5NGVldGFyNTAweDl2ZHJmc3d3
YWUwMGEiIHRpbWVzdGFtcD0iMTQ3NDcwOTI3MiI+OTg8L2tleT48L2ZvcmVpZ24ta2V5cz48cmVm
LXR5cGUgbmFtZT0iSm91cm5hbCBBcnRpY2xlIj4xNzwvcmVmLXR5cGU+PGNvbnRyaWJ1dG9ycz48
YXV0aG9ycz48YXV0aG9yPldoZWVsZXIsIEouIEkuPC9hdXRob3I+PGF1dGhvcj5JcnZpbmcsIEgu
IFIuPC9hdXRob3I+PC9hdXRob3JzPjwvY29udHJpYnV0b3JzPjxhdXRoLWFkZHJlc3M+TW9uYXNo
IFVuaXYsIE1vbmFzaCBJbnN0IFBoYXJtYWNldXQgU2NpLCBQYXJrdmlsbGUsIFZpYyAzMDUyLCBB
dXN0cmFsaWE8L2F1dGgtYWRkcmVzcz48dGl0bGVzPjx0aXRsZT5Fdm9sdXRpb25hcnkgYWR2YW50
YWdlcyBvZiBzZWNyZXRlZCBwZXB0aWRlIHNpZ25hbGxpbmcgbW9sZWN1bGVzIGluIHBsYW50czwv
dGl0bGU+PHNlY29uZGFyeS10aXRsZT5GdW5jdGlvbmFsIFBsYW50IEJpb2xvZ3k8L3NlY29uZGFy
eS10aXRsZT48YWx0LXRpdGxlPkZ1bmN0IFBsYW50IEJpb2w8L2FsdC10aXRsZT48L3RpdGxlcz48
cGVyaW9kaWNhbD48ZnVsbC10aXRsZT5GdW5jdGlvbmFsIFBsYW50IEJpb2xvZ3k8L2Z1bGwtdGl0
bGU+PGFiYnItMT5GdW5jdCBQbGFudCBCaW9sPC9hYmJyLTE+PC9wZXJpb2RpY2FsPjxhbHQtcGVy
aW9kaWNhbD48ZnVsbC10aXRsZT5GdW5jdGlvbmFsIFBsYW50IEJpb2xvZ3k8L2Z1bGwtdGl0bGU+
PGFiYnItMT5GdW5jdCBQbGFudCBCaW9sPC9hYmJyLTE+PC9hbHQtcGVyaW9kaWNhbD48cGFnZXM+
MzgyLTM5NDwvcGFnZXM+PHZvbHVtZT4zNzwvdm9sdW1lPjxudW1iZXI+NTwvbnVtYmVyPjxrZXl3
b3Jkcz48a2V5d29yZD5jbGF2YXRhMyAoY2x2Myk8L2tleXdvcmQ+PGtleXdvcmQ+Y2xlIHBlcHRp
ZGVzPC9rZXl3b3JkPjxrZXl3b3JkPmMtdGVybWluYWxseSBlbmNvZGVkIHBlcHRpZGUgMSAoY2Vw
MSk8L2tleXdvcmQ+PGtleXdvcmQ+ZW1icnlvIHN1cnJvdW5kaW5nIHJlZ2lvbiAoZXNyKTwva2V5
d29yZD48a2V5d29yZD5lcGlkZXJtYWwgcGF0dGVybmluZyBmYWN0b3IgKGVwZik8L2tleXdvcmQ+
PGtleXdvcmQ+aW5mbG9yZXNjZW5jZSBkZWZpY2llbnQgaW4gYWJzY2lzc2lvbiAoaWRhKTwva2V5
d29yZD48a2V5d29yZD5sZXVjaW5lLXJpY2ggcmVwZWF0IHJlY2VwdG9yLWxpa2Uga2luYXNlcyAo
bHJyLXJsa3MpPC9rZXl3b3JkPjxrZXl3b3JkPnBlcDEgcGVwdGlkZTwva2V5d29yZD48a2V5d29y
ZD5waHl0b3N1bGZva2luZSAocHNrKTwva2V5d29yZD48a2V5d29yZD5wbGFudCBuYXRyaXVyZXRp
YyBwZXB0aWRlIChwbnApPC9rZXl3b3JkPjxrZXl3b3JkPnJhcGlkIGFsa2FsaXNhdGlvbiBmYWN0
b3IgKHJhbGYpPC9rZXl3b3JkPjxrZXl3b3JkPnMtbG9jdXMgY3lzdGVpbmUgcmljaCAoc2NyKSBw
cm90ZWluczwva2V5d29yZD48a2V5d29yZD50YXBldHVtIGRldGVybWluYW50MSAodHBkMSk8L2tl
eXdvcmQ+PGtleXdvcmQ+aW5uYXRlIGltbXVuZS1yZXNwb25zZTwva2V5d29yZD48a2V5d29yZD5y
ZWNlcHRvci1saWtlIGtpbmFzZTwva2V5d29yZD48a2V5d29yZD5uYXRyaXVyZXRpYyBwZXB0aWRl
czwva2V5d29yZD48a2V5d29yZD5tZXJpc3RlbSBkZXZlbG9wbWVudDwva2V5d29yZD48a2V5d29y
ZD5tZXNvcGh5bGwtY2VsbHM8L2tleXdvcmQ+PGtleXdvcmQ+aW5mbG9yZXNjZW5jZS1kZWZpY2ll
bnQ8L2tleXdvcmQ+PGtleXdvcmQ+eGFudGhvbW9uYXMtYXhvbm9wb2Rpczwva2V5d29yZD48a2V5
d29yZD5zZWxmLWluY29tcGF0aWJpbGl0eTwva2V5d29yZD48a2V5d29yZD5uaXRyb2dlbiBsaW1p
dGF0aW9uPC9rZXl3b3JkPjxrZXl3b3JkPm1ldGh5bCBqYXNtb25hdGU8L2tleXdvcmQ+PC9rZXl3
b3Jkcz48ZGF0ZXM+PHllYXI+MjAxMDwveWVhcj48L2RhdGVzPjxpc2JuPjE0NDUtNDQwODwvaXNi
bj48YWNjZXNzaW9uLW51bT5XT1M6MDAwMjc3MTcyMjAwMDAyPC9hY2Nlc3Npb24tbnVtPjx1cmxz
PjxyZWxhdGVkLXVybHM+PHVybD4mbHQ7R28gdG8gSVNJJmd0OzovL1dPUzowMDAyNzcxNzIyMDAw
MDI8L3VybD48L3JlbGF0ZWQtdXJscz48L3VybHM+PGVsZWN0cm9uaWMtcmVzb3VyY2UtbnVtPjEw
LjEwNzEvRnAwOTI0MjwvZWxlY3Ryb25pYy1yZXNvdXJjZS1udW0+PGxhbmd1YWdlPkVuZ2xpc2g8
L2xhbmd1YWdlPjwvcmVjb3JkPjwvQ2l0ZT48L0VuZE5vdGU+AG==
</w:fldData>
        </w:fldChar>
      </w:r>
      <w:r w:rsidR="002D49F5">
        <w:instrText xml:space="preserve"> ADDIN EN.CITE.DATA </w:instrText>
      </w:r>
      <w:r w:rsidR="002D49F5">
        <w:fldChar w:fldCharType="end"/>
      </w:r>
      <w:r w:rsidR="002D49F5">
        <w:fldChar w:fldCharType="separate"/>
      </w:r>
      <w:r w:rsidR="002D49F5">
        <w:rPr>
          <w:noProof/>
        </w:rPr>
        <w:t>(Wheeler and Irving 2010)</w:t>
      </w:r>
      <w:r w:rsidR="002D49F5">
        <w:fldChar w:fldCharType="end"/>
      </w:r>
      <w:r w:rsidRPr="002278A3">
        <w:t xml:space="preserve">. </w:t>
      </w:r>
      <w:r w:rsidR="00D7629A" w:rsidRPr="002278A3">
        <w:t>P</w:t>
      </w:r>
      <w:r w:rsidRPr="002278A3">
        <w:t>eptide</w:t>
      </w:r>
      <w:r w:rsidR="00BC7FD0" w:rsidRPr="002278A3">
        <w:t xml:space="preserve">s are </w:t>
      </w:r>
      <w:r w:rsidR="00D7629A" w:rsidRPr="002278A3">
        <w:t xml:space="preserve">typically </w:t>
      </w:r>
      <w:r w:rsidR="00BC7FD0" w:rsidRPr="002278A3">
        <w:t>released as pro</w:t>
      </w:r>
      <w:r w:rsidR="00D7629A" w:rsidRPr="002278A3">
        <w:t>-</w:t>
      </w:r>
      <w:r w:rsidR="00BC7FD0" w:rsidRPr="002278A3">
        <w:t>pe</w:t>
      </w:r>
      <w:r w:rsidR="00D7629A" w:rsidRPr="002278A3">
        <w:t>p</w:t>
      </w:r>
      <w:r w:rsidR="00BC7FD0" w:rsidRPr="002278A3">
        <w:t>tides</w:t>
      </w:r>
      <w:r w:rsidRPr="002278A3">
        <w:t xml:space="preserve"> in</w:t>
      </w:r>
      <w:r w:rsidR="00D7629A" w:rsidRPr="002278A3">
        <w:t>to</w:t>
      </w:r>
      <w:r w:rsidRPr="002278A3">
        <w:t xml:space="preserve"> the apoplast and</w:t>
      </w:r>
      <w:r w:rsidR="00B73E60" w:rsidRPr="002278A3">
        <w:t>,</w:t>
      </w:r>
      <w:r w:rsidRPr="002278A3">
        <w:t xml:space="preserve"> once cleaved, bind to LRR kinase</w:t>
      </w:r>
      <w:r w:rsidR="00B73E60" w:rsidRPr="002278A3">
        <w:t>s</w:t>
      </w:r>
      <w:r w:rsidRPr="002278A3">
        <w:t>. Interestingly, 3 pathways</w:t>
      </w:r>
      <w:r w:rsidR="00BC7FD0" w:rsidRPr="002278A3">
        <w:t xml:space="preserve"> </w:t>
      </w:r>
      <w:r w:rsidR="00683B2A" w:rsidRPr="002278A3">
        <w:t>that are initiated by</w:t>
      </w:r>
      <w:r w:rsidR="00BC7FD0" w:rsidRPr="002278A3">
        <w:t xml:space="preserve"> peptides (</w:t>
      </w:r>
      <w:r w:rsidRPr="002278A3">
        <w:t>CLAVATA3</w:t>
      </w:r>
      <w:r w:rsidR="00BC7FD0" w:rsidRPr="002278A3">
        <w:t xml:space="preserve"> (CLV3)</w:t>
      </w:r>
      <w:r w:rsidRPr="002278A3">
        <w:t>, phytosulfokine</w:t>
      </w:r>
      <w:r w:rsidR="00BC7FD0" w:rsidRPr="002278A3">
        <w:t xml:space="preserve"> (PSK)</w:t>
      </w:r>
      <w:r w:rsidRPr="002278A3">
        <w:t xml:space="preserve"> and </w:t>
      </w:r>
      <w:r w:rsidR="00BC7FD0" w:rsidRPr="002278A3">
        <w:t xml:space="preserve">peptide </w:t>
      </w:r>
      <w:r w:rsidR="001651B8" w:rsidRPr="002278A3">
        <w:t>PEP3)</w:t>
      </w:r>
      <w:r w:rsidRPr="002278A3">
        <w:t xml:space="preserve"> </w:t>
      </w:r>
      <w:r w:rsidR="001651B8" w:rsidRPr="002278A3">
        <w:t>use</w:t>
      </w:r>
      <w:r w:rsidRPr="002278A3">
        <w:t xml:space="preserve"> cGMP </w:t>
      </w:r>
      <w:r w:rsidR="001651B8" w:rsidRPr="002278A3">
        <w:t xml:space="preserve">as a </w:t>
      </w:r>
      <w:r w:rsidRPr="002278A3">
        <w:t xml:space="preserve">secondary messenger </w:t>
      </w:r>
      <w:r w:rsidR="001651B8" w:rsidRPr="002278A3">
        <w:t>to</w:t>
      </w:r>
      <w:r w:rsidRPr="002278A3">
        <w:t xml:space="preserve"> link with downstream signal</w:t>
      </w:r>
      <w:r w:rsidR="00683B2A" w:rsidRPr="002278A3">
        <w:t>s</w:t>
      </w:r>
      <w:r w:rsidR="00E615AB">
        <w:t xml:space="preserve"> </w:t>
      </w:r>
      <w:r w:rsidR="002D49F5">
        <w:fldChar w:fldCharType="begin">
          <w:fldData xml:space="preserve">PEVuZE5vdGU+PENpdGU+PEF1dGhvcj5DaG91PC9BdXRob3I+PFllYXI+MjAxNjwvWWVhcj48UmVj
TnVtPjIzPC9SZWNOdW0+PERpc3BsYXlUZXh0PihRaTxzdHlsZSBmYWNlPSJpdGFsaWMiPiBldCBh
bC48L3N0eWxlPiAyMDEwOyBLd2V6aTxzdHlsZSBmYWNlPSJpdGFsaWMiPiBldCBhbC48L3N0eWxl
PiAyMDExOyBDaG91PHN0eWxlIGZhY2U9Iml0YWxpYyI+IGV0IGFsLjwvc3R5bGU+IDIwMTYpPC9E
aXNwbGF5VGV4dD48cmVjb3JkPjxyZWMtbnVtYmVyPjIzPC9yZWMtbnVtYmVyPjxmb3JlaWduLWtl
eXM+PGtleSBhcHA9IkVOIiBkYi1pZD0icHcyeHBzZnJzcmRmOTRlZXRhcjUwMHg5dmRyZnN3d2Fl
MDBhIiB0aW1lc3RhbXA9IjE0NzQ3MDY2NDkiPjIzPC9rZXk+PC9mb3JlaWduLWtleXM+PHJlZi10
eXBlIG5hbWU9IkpvdXJuYWwgQXJ0aWNsZSI+MTc8L3JlZi10eXBlPjxjb250cmlidXRvcnM+PGF1
dGhvcnM+PGF1dGhvcj5DaG91LCBILjwvYXV0aG9yPjxhdXRob3I+Wmh1LCBZLiBGLjwvYXV0aG9y
PjxhdXRob3I+TWEsIFkuPC9hdXRob3I+PGF1dGhvcj5CZXJrb3dpdHosIEcuIEEuPC9hdXRob3I+
PC9hdXRob3JzPjwvY29udHJpYnV0b3JzPjxhdXRoLWFkZHJlc3M+VW5pdiBDb25uZWN0aWN1dCwg
RGVwdCBQbGFudCBTY2kgJmFtcDsgTGFuZHNjYXBlIEFyY2hpdGVjdHVyZSwgQWdyIEJpb3RlY2hu
b2wgTGFiLCBTdG9ycnMsIENUIDA2MjY5IFVTQSYjeEQ7TiBDYXJvbGluYSBTdGF0ZSBVbml2LCBE
ZXB0IEJpb2wgU2NpLCBSYWxlaWdoLCBOQyAyNzY5NSBVU0EmI3hEO1B1cmR1ZSBVbml2LCBEZXB0
IEhvcnQgJmFtcDsgTGFuZHNjYXBlIEFyY2hpdGVjdHVyZSwgVyBMYWZheWV0dGUsIElOIDQ3OTA3
IFVTQTwvYXV0aC1hZGRyZXNzPjx0aXRsZXM+PHRpdGxlPjxzdHlsZSBmYWNlPSJub3JtYWwiIGZv
bnQ9ImRlZmF1bHQiIHNpemU9IjEwMCUiPlRoZSBDTEFWQVRBIHNpZ25hbGluZyBwYXRod2F5IG1l
ZGlhdGluZyBzdGVtIGNlbGwgZmF0ZSBpbiBzaG9vdCBtZXJpc3RlbXMgcmVxdWlyZXMgQ2E8L3N0
eWxlPjxzdHlsZSBmYWNlPSJzdXBlcnNjcmlwdCIgZm9udD0iZGVmYXVsdCIgc2l6ZT0iMTAwJSI+
Mis8L3N0eWxlPjxzdHlsZSBmYWNlPSJub3JtYWwiIGZvbnQ9ImRlZmF1bHQiIHNpemU9IjEwMCUi
PiBhcyBhIHNlY29uZGFyeSBjeXRvc29saWMgbWVzc2VuZ2VyPC9zdHlsZT48L3RpdGxlPjxzZWNv
bmRhcnktdGl0bGU+UGxhbnQgSm91cm5hbDwvc2Vjb25kYXJ5LXRpdGxlPjxhbHQtdGl0bGU+UGxh
bnQgSjwvYWx0LXRpdGxlPjwvdGl0bGVzPjxwZXJpb2RpY2FsPjxmdWxsLXRpdGxlPlBsYW50IEpv
dXJuYWw8L2Z1bGwtdGl0bGU+PGFiYnItMT5QbGFudCBKPC9hYmJyLTE+PC9wZXJpb2RpY2FsPjxh
bHQtcGVyaW9kaWNhbD48ZnVsbC10aXRsZT5QbGFudCBKb3VybmFsPC9mdWxsLXRpdGxlPjxhYmJy
LTE+UGxhbnQgSjwvYWJici0xPjwvYWx0LXBlcmlvZGljYWw+PHBhZ2VzPjQ5NC01MDY8L3BhZ2Vz
Pjx2b2x1bWU+ODU8L3ZvbHVtZT48bnVtYmVyPjQ8L251bWJlcj48a2V5d29yZHM+PGtleXdvcmQ+
Y2EyKyBzaWduYWxpbmc8L2tleXdvcmQ+PGtleXdvcmQ+Y2xhdmF0YSBzaWduYWxpbmcgcGVwdGlk
ZTwva2V5d29yZD48a2V5d29yZD5jbGF2YXRhIHJlY2VwdG9yPC9rZXl3b3JkPjxrZXl3b3JkPmN5
Y2xpYyBudWNsZW90aWRlLWdhdGVkIGNhdGlvbiBjaGFubmVsczwva2V5d29yZD48a2V5d29yZD5j
Z21wPC9rZXl3b3JkPjxrZXl3b3JkPmFyYWJpZG9wc2lzIHRoYWxpYW5hPC9rZXl3b3JkPjxrZXl3
b3JkPmdhdGVkIGlvbi1jaGFubmVsPC9rZXl3b3JkPjxrZXl3b3JkPnJlY2VwdG9yLWxpa2Uga2lu
YXNlPC9rZXl3b3JkPjxrZXl3b3JkPmFyYWJpZG9wc2lzLXRoYWxpYW5hPC9rZXl3b3JkPjxrZXl3
b3JkPnBsYXNtYS1tZW1icmFuZTwva2V5d29yZD48a2V5d29yZD50cmFuc2R1Y3Rpb24gY2FzY2Fk
ZXM8L2tleXdvcmQ+PGtleXdvcmQ+b3JnYW4gZGV2ZWxvcG1lbnQ8L2tleXdvcmQ+PGtleXdvcmQ+
cGxhbnQgZGV2ZWxvcG1lbnQ8L2tleXdvcmQ+PGtleXdvcmQ+Y2FsY2l1bS1jaGFubmVsczwva2V5
d29yZD48a2V5d29yZD5jYXRpb24gY2hhbm5lbHM8L2tleXdvcmQ+PGtleXdvcmQ+bWVzb3BoeWxs
LWNlbGxzPC9rZXl3b3JkPjwva2V5d29yZHM+PGRhdGVzPjx5ZWFyPjIwMTY8L3llYXI+PHB1Yi1k
YXRlcz48ZGF0ZT5GZWI8L2RhdGU+PC9wdWItZGF0ZXM+PC9kYXRlcz48aXNibj4wOTYwLTc0MTI8
L2lzYm4+PGFjY2Vzc2lvbi1udW0+V09TOjAwMDM3MDMzOTAwMDAwNDwvYWNjZXNzaW9uLW51bT48
dXJscz48cmVsYXRlZC11cmxzPjx1cmw+Jmx0O0dvIHRvIElTSSZndDs6Ly9XT1M6MDAwMzcwMzM5
MDAwMDA0PC91cmw+PC9yZWxhdGVkLXVybHM+PC91cmxzPjxlbGVjdHJvbmljLXJlc291cmNlLW51
bT4xMC4xMTExL3Rwai4xMzEyMzwvZWxlY3Ryb25pYy1yZXNvdXJjZS1udW0+PGxhbmd1YWdlPkVu
Z2xpc2g8L2xhbmd1YWdlPjwvcmVjb3JkPjwvQ2l0ZT48Q2l0ZT48QXV0aG9yPkt3ZXppPC9BdXRo
b3I+PFllYXI+MjAxMTwvWWVhcj48UmVjTnVtPjc5PC9SZWNOdW0+PHJlY29yZD48cmVjLW51bWJl
cj43OTwvcmVjLW51bWJlcj48Zm9yZWlnbi1rZXlzPjxrZXkgYXBwPSJFTiIgZGItaWQ9InB3Mnhw
c2Zyc3JkZjk0ZWV0YXI1MDB4OXZkcmZzd3dhZTAwYSIgdGltZXN0YW1wPSIxNDc0NzA5MjcyIj43
OTwva2V5PjwvZm9yZWlnbi1rZXlzPjxyZWYtdHlwZSBuYW1lPSJKb3VybmFsIEFydGljbGUiPjE3
PC9yZWYtdHlwZT48Y29udHJpYnV0b3JzPjxhdXRob3JzPjxhdXRob3I+S3dlemksIEwuPC9hdXRo
b3I+PGF1dGhvcj5SdXp2aWR6bywgTy48L2F1dGhvcj48YXV0aG9yPldoZWVsZXIsIEouIEkuPC9h
dXRob3I+PGF1dGhvcj5Hb3ZlbmRlciwgSy48L2F1dGhvcj48YXV0aG9yPklhY3VvbmUsIFMuPC9h
dXRob3I+PGF1dGhvcj5UaG9tcHNvbiwgUC4gRS48L2F1dGhvcj48YXV0aG9yPkdlaHJpbmcsIEMu
PC9hdXRob3I+PGF1dGhvcj5JcnZpbmcsIEguIFIuPC9hdXRob3I+PC9hdXRob3JzPjwvY29udHJp
YnV0b3JzPjxhdXRoLWFkZHJlc3M+TW9uYXNoIFVuaXYsIE1vbmFzaCBJbnN0IFBoYXJtYWNldXQg
U2NpLCBQYXJrdmlsbGUsIFZpYyAzMDUyLCBBdXN0cmFsaWEmI3hEO1VuaXYgV2VzdGVybiBDYXBl
LCBEZXB0IEJpb3RlY2hub2wsIFpBLTc1MzUgQmVsbHZpbGxlLCBTb3V0aCBBZnJpY2EmI3hEO0tp
bmcgQWJkdWxsYWggVW5pdiBTY2kgJmFtcDsgVGVjaG5vbCwgRGl2IENoZW0gTGlmZSBTY2kgJmFt
cDsgRW5nbiwgVGh1d2FsIDIzOTU1NjkwMCwgU2F1ZGkgQXJhYmlhPC9hdXRoLWFkZHJlc3M+PHRp
dGxlcz48dGl0bGU+VGhlIHBoeXRvc3VsZm9raW5lIChwc2spIHJlY2VwdG9yIGlzIGNhcGFibGUg
b2YgZ3VhbnlsYXRlIGN5Y2xhc2UgYWN0aXZpdHkgYW5kIGVuYWJsaW5nIGN5Y2xpYyBHTVAtZGVw
ZW5kZW50IHNpZ25hbGluZyBpbiBwbGFudHM8L3RpdGxlPjxzZWNvbmRhcnktdGl0bGU+Sm91cm5h
bCBvZiBCaW9sb2dpY2FsIENoZW1pc3RyeTwvc2Vjb25kYXJ5LXRpdGxlPjxhbHQtdGl0bGU+SiBC
aW9sIENoZW08L2FsdC10aXRsZT48L3RpdGxlcz48cGVyaW9kaWNhbD48ZnVsbC10aXRsZT5Kb3Vy
bmFsIG9mIEJpb2xvZ2ljYWwgQ2hlbWlzdHJ5PC9mdWxsLXRpdGxlPjxhYmJyLTE+SiBCaW9sIENo
ZW08L2FiYnItMT48L3BlcmlvZGljYWw+PGFsdC1wZXJpb2RpY2FsPjxmdWxsLXRpdGxlPkpvdXJu
YWwgb2YgQmlvbG9naWNhbCBDaGVtaXN0cnk8L2Z1bGwtdGl0bGU+PGFiYnItMT5KIEJpb2wgQ2hl
bTwvYWJici0xPjwvYWx0LXBlcmlvZGljYWw+PHBhZ2VzPjIyNTgwLTIyNTg4PC9wYWdlcz48dm9s
dW1lPjI4Njwvdm9sdW1lPjxudW1iZXI+MjU8L251bWJlcj48a2V5d29yZHM+PGtleXdvcmQ+cGVw
dGlkZSBncm93dGgtZmFjdG9yPC9rZXl3b3JkPjxrZXl3b3JkPmFyYWJpZG9wc2lzLXRoYWxpYW5h
PC9rZXl3b3JkPjxrZXl3b3JkPnByb3RlaW4ta2luYXNlPC9rZXl3b3JkPjxrZXl3b3JkPmluLXZp
dHJvPC9rZXl3b3JkPjxrZXl3b3JkPmJpbmRpbmcgcHJvdGVpbnM8L2tleXdvcmQ+PGtleXdvcmQ+
Z2VuZS1leHByZXNzaW9uPC9rZXl3b3JkPjxrZXl3b3JkPm1lc29waHlsbC1jZWxsczwva2V5d29y
ZD48a2V5d29yZD5tZW1icmFuZSBmb3JtPC9rZXl3b3JkPjxrZXl3b3JkPmNnbXAgbGV2ZWxzPC9r
ZXl3b3JkPjxrZXl3b3JkPmlkZW50aWZpY2F0aW9uPC9rZXl3b3JkPjwva2V5d29yZHM+PGRhdGVz
Pjx5ZWFyPjIwMTE8L3llYXI+PHB1Yi1kYXRlcz48ZGF0ZT5KdW4gMjQ8L2RhdGU+PC9wdWItZGF0
ZXM+PC9kYXRlcz48aXNibj4wMDIxLTkyNTg8L2lzYm4+PGFjY2Vzc2lvbi1udW0+V09TOjAwMDI5
MTcxOTkwMDA2NTwvYWNjZXNzaW9uLW51bT48dXJscz48cmVsYXRlZC11cmxzPjx1cmw+Jmx0O0dv
IHRvIElTSSZndDs6Ly9XT1M6MDAwMjkxNzE5OTAwMDY1PC91cmw+PC9yZWxhdGVkLXVybHM+PC91
cmxzPjxlbGVjdHJvbmljLXJlc291cmNlLW51bT4xMC4xMDc0L2piYy5NMTEwLjE2ODgyMzwvZWxl
Y3Ryb25pYy1yZXNvdXJjZS1udW0+PGxhbmd1YWdlPkVuZ2xpc2g8L2xhbmd1YWdlPjwvcmVjb3Jk
PjwvQ2l0ZT48Q2l0ZT48QXV0aG9yPlFpPC9BdXRob3I+PFllYXI+MjAxMDwvWWVhcj48UmVjTnVt
PjkzPC9SZWNOdW0+PHJlY29yZD48cmVjLW51bWJlcj45MzwvcmVjLW51bWJlcj48Zm9yZWlnbi1r
ZXlzPjxrZXkgYXBwPSJFTiIgZGItaWQ9InB3Mnhwc2Zyc3JkZjk0ZWV0YXI1MDB4OXZkcmZzd3dh
ZTAwYSIgdGltZXN0YW1wPSIxNDc0NzA5MjcyIj45Mzwva2V5PjwvZm9yZWlnbi1rZXlzPjxyZWYt
dHlwZSBuYW1lPSJKb3VybmFsIEFydGljbGUiPjE3PC9yZWYtdHlwZT48Y29udHJpYnV0b3JzPjxh
dXRob3JzPjxhdXRob3I+UWksIFouPC9hdXRob3I+PGF1dGhvcj5WZXJtYSwgUi48L2F1dGhvcj48
YXV0aG9yPkdlaHJpbmcsIEMuPC9hdXRob3I+PGF1dGhvcj5ZYW1hZ3VjaGksIFkuPC9hdXRob3I+
PGF1dGhvcj5aaGFvLCBZLiBDLjwvYXV0aG9yPjxhdXRob3I+UnlhbiwgQy4gQS48L2F1dGhvcj48
YXV0aG9yPkJlcmtvd2l0eiwgRy4gQS48L2F1dGhvcj48L2F1dGhvcnM+PC9jb250cmlidXRvcnM+
PGF1dGgtYWRkcmVzcz5Vbml2IENvbm5lY3RpY3V0LCBEZXB0IFBsYW50IFNjaSwgQWdyIEJpb3Rl
Y2hub2wgTGFiLCBTdG9ycnMsIENUIDA2MjY5IFVTQSYjeEQ7SW5uZXIgTW9uZ29saWEgVW5pdiwg
Q29sbCBMaWZlIFNjaSwgSG9oaG90IDAxMDAyMSwgSW5uZXIgTW9uZ29saWEsIFBlb3BsZXMgUiBD
aGluYSYjeEQ7S2luZyBBYmR1bGxhaCBVbml2IFNjaSAmYW1wOyBUZWNobm9sLCBDb21wdXRhdCBC
aW9zY2kgUmVzIEN0ciwgVGh1d2FsIDIzOTU1NjkwMCwgU2F1ZGkgQXJhYmlhJiN4RDtIb2trYWlk
byBVbml2LCBHcmFkIFNjaCBBZ3IsIENyb3AgUGh5c2lvbCBMYWIsIFNhcHBvcm8sIEhva2thaWRv
IDA2MDg1ODksIEphcGFuJiN4RDtXYXNoaW5ndG9uIFN0YXRlIFVuaXYsIEluc3QgQmlvbCBDaGVt
LCBQdWxsbWFuLCBXQSA5OTE2NCBVU0E8L2F1dGgtYWRkcmVzcz48dGl0bGVzPjx0aXRsZT48c3R5
bGUgZmFjZT0ibm9ybWFsIiBmb250PSJkZWZhdWx0IiBzaXplPSIxMDAlIj5DYTwvc3R5bGU+PHN0
eWxlIGZhY2U9InN1cGVyc2NyaXB0IiBmb250PSJkZWZhdWx0IiBzaXplPSIxMDAlIj4yKzwvc3R5
bGU+PHN0eWxlIGZhY2U9Im5vcm1hbCIgZm9udD0iZGVmYXVsdCIgc2l6ZT0iMTAwJSI+IHNpZ25h
bGluZyBieSBwbGFudCBBcmFiaWRvcHNpcyB0aGFsaWFuYSBQZXAgcGVwdGlkZXMgZGVwZW5kcyBv
biBBdFBlcFIxLCBhIHJlY2VwdG9yIHdpdGggZ3VhbnlseWwgY3ljbGFzZSBhY3Rpdml0eSwgYW5k
IGNHTVAtYWN0aXZhdGVkIENhPC9zdHlsZT48c3R5bGUgZmFjZT0ic3VwZXJzY3JpcHQiIGZvbnQ9
ImRlZmF1bHQiIHNpemU9IjEwMCUiPjIrPC9zdHlsZT48c3R5bGUgZmFjZT0ibm9ybWFsIiBmb250
PSJkZWZhdWx0IiBzaXplPSIxMDAlIj4gY2hhbm5lbHM8L3N0eWxlPjwvdGl0bGU+PHNlY29uZGFy
eS10aXRsZT5Qcm9jZWVkaW5ncyBvZiB0aGUgTmF0aW9uYWwgQWNhZGVteSBvZiBTY2llbmNlcyBv
ZiB0aGUgVW5pdGVkIFN0YXRlcyBvZiBBbWVyaWNhPC9zZWNvbmRhcnktdGl0bGU+PGFsdC10aXRs
ZT5QIE5hdGwgQWNhZCBTY2kgVVNBPC9hbHQtdGl0bGU+PC90aXRsZXM+PHBlcmlvZGljYWw+PGZ1
bGwtdGl0bGU+UHJvY2VlZGluZ3Mgb2YgdGhlIE5hdGlvbmFsIEFjYWRlbXkgb2YgU2NpZW5jZXMg
b2YgdGhlIFVuaXRlZCBTdGF0ZXMgb2YgQW1lcmljYTwvZnVsbC10aXRsZT48YWJici0xPlAgTmF0
bCBBY2FkIFNjaSBVU0E8L2FiYnItMT48L3BlcmlvZGljYWw+PGFsdC1wZXJpb2RpY2FsPjxmdWxs
LXRpdGxlPlByb2NlZWRpbmdzIG9mIHRoZSBOYXRpb25hbCBBY2FkZW15IG9mIFNjaWVuY2VzIG9m
IHRoZSBVbml0ZWQgU3RhdGVzIG9mIEFtZXJpY2E8L2Z1bGwtdGl0bGU+PGFiYnItMT5QIE5hdGwg
QWNhZCBTY2kgVVNBPC9hYmJyLTE+PC9hbHQtcGVyaW9kaWNhbD48cGFnZXM+MjExOTMtMjExOTg8
L3BhZ2VzPjx2b2x1bWU+MTA3PC92b2x1bWU+PG51bWJlcj40OTwvbnVtYmVyPjxrZXl3b3Jkcz48
a2V5d29yZD5jYWxjaXVtIHNpZ25hbGluZzwva2V5d29yZD48a2V5d29yZD5wbGFudCBpbm5hdGUg
aW1tdW5pdHk8L2tleXdvcmQ+PGtleXdvcmQ+ZmxhZ2VsbGluIHJlY2VwdG9yIDI8L2tleXdvcmQ+
PGtleXdvcmQ+YnJhc3Npbm9zdGVyb2lkIGFzc29jaWF0ZWQga2luYXNlIDE8L2tleXdvcmQ+PGtl
eXdvcmQ+cGF0dGVybi1yZWNvZ25pdGlvbiByZWNlcHRvcnM8L2tleXdvcmQ+PGtleXdvcmQ+Z2F0
ZWQgY2F0aW9uIGNoYW5uZWw8L2tleXdvcmQ+PGtleXdvcmQ+aW5uYXRlIGltbXVuZS1yZXNwb25z
ZTwva2V5d29yZD48a2V5d29yZD5pb24tY2hhbm5lbDwva2V5d29yZD48a2V5d29yZD5pbm9zaXRv
bCAxLDQsNS10cmlzcGhvc3BoYXRlPC9rZXl3b3JkPjxrZXl3b3JkPmFkZW55bHlsLWN5Y2xhc2U8
L2tleXdvcmQ+PGtleXdvcmQ+cGxhc21hLW1lbWJyYW5lPC9rZXl3b3JkPjxrZXl3b3JkPmNlbGwt
ZGVhdGg8L2tleXdvcmQ+PGtleXdvcmQ+Y2FsY2l1bTwva2V5d29yZD48a2V5d29yZD5wZXJjZXB0
aW9uPC9rZXl3b3JkPjwva2V5d29yZHM+PGRhdGVzPjx5ZWFyPjIwMTA8L3llYXI+PHB1Yi1kYXRl
cz48ZGF0ZT5EZWMgNzwvZGF0ZT48L3B1Yi1kYXRlcz48L2RhdGVzPjxpc2JuPjAwMjctODQyNDwv
aXNibj48YWNjZXNzaW9uLW51bT5XT1M6MDAwMjg1MDUwODAwMDYzPC9hY2Nlc3Npb24tbnVtPjx1
cmxzPjxyZWxhdGVkLXVybHM+PHVybD4mbHQ7R28gdG8gSVNJJmd0OzovL1dPUzowMDAyODUwNTA4
MDAwNjM8L3VybD48L3JlbGF0ZWQtdXJscz48L3VybHM+PGVsZWN0cm9uaWMtcmVzb3VyY2UtbnVt
PjEwLjEwNzMvcG5hcy4xMDAwMTkxMTA3PC9lbGVjdHJvbmljLXJlc291cmNlLW51bT48bGFuZ3Vh
Z2U+RW5nbGlzaDwvbGFuZ3VhZ2U+PC9yZWNvcmQ+PC9DaXRlPjwvRW5kTm90ZT4A
</w:fldData>
        </w:fldChar>
      </w:r>
      <w:r w:rsidR="002D49F5">
        <w:instrText xml:space="preserve"> ADDIN EN.CITE </w:instrText>
      </w:r>
      <w:r w:rsidR="002D49F5">
        <w:fldChar w:fldCharType="begin">
          <w:fldData xml:space="preserve">PEVuZE5vdGU+PENpdGU+PEF1dGhvcj5DaG91PC9BdXRob3I+PFllYXI+MjAxNjwvWWVhcj48UmVj
TnVtPjIzPC9SZWNOdW0+PERpc3BsYXlUZXh0PihRaTxzdHlsZSBmYWNlPSJpdGFsaWMiPiBldCBh
bC48L3N0eWxlPiAyMDEwOyBLd2V6aTxzdHlsZSBmYWNlPSJpdGFsaWMiPiBldCBhbC48L3N0eWxl
PiAyMDExOyBDaG91PHN0eWxlIGZhY2U9Iml0YWxpYyI+IGV0IGFsLjwvc3R5bGU+IDIwMTYpPC9E
aXNwbGF5VGV4dD48cmVjb3JkPjxyZWMtbnVtYmVyPjIzPC9yZWMtbnVtYmVyPjxmb3JlaWduLWtl
eXM+PGtleSBhcHA9IkVOIiBkYi1pZD0icHcyeHBzZnJzcmRmOTRlZXRhcjUwMHg5dmRyZnN3d2Fl
MDBhIiB0aW1lc3RhbXA9IjE0NzQ3MDY2NDkiPjIzPC9rZXk+PC9mb3JlaWduLWtleXM+PHJlZi10
eXBlIG5hbWU9IkpvdXJuYWwgQXJ0aWNsZSI+MTc8L3JlZi10eXBlPjxjb250cmlidXRvcnM+PGF1
dGhvcnM+PGF1dGhvcj5DaG91LCBILjwvYXV0aG9yPjxhdXRob3I+Wmh1LCBZLiBGLjwvYXV0aG9y
PjxhdXRob3I+TWEsIFkuPC9hdXRob3I+PGF1dGhvcj5CZXJrb3dpdHosIEcuIEEuPC9hdXRob3I+
PC9hdXRob3JzPjwvY29udHJpYnV0b3JzPjxhdXRoLWFkZHJlc3M+VW5pdiBDb25uZWN0aWN1dCwg
RGVwdCBQbGFudCBTY2kgJmFtcDsgTGFuZHNjYXBlIEFyY2hpdGVjdHVyZSwgQWdyIEJpb3RlY2hu
b2wgTGFiLCBTdG9ycnMsIENUIDA2MjY5IFVTQSYjeEQ7TiBDYXJvbGluYSBTdGF0ZSBVbml2LCBE
ZXB0IEJpb2wgU2NpLCBSYWxlaWdoLCBOQyAyNzY5NSBVU0EmI3hEO1B1cmR1ZSBVbml2LCBEZXB0
IEhvcnQgJmFtcDsgTGFuZHNjYXBlIEFyY2hpdGVjdHVyZSwgVyBMYWZheWV0dGUsIElOIDQ3OTA3
IFVTQTwvYXV0aC1hZGRyZXNzPjx0aXRsZXM+PHRpdGxlPjxzdHlsZSBmYWNlPSJub3JtYWwiIGZv
bnQ9ImRlZmF1bHQiIHNpemU9IjEwMCUiPlRoZSBDTEFWQVRBIHNpZ25hbGluZyBwYXRod2F5IG1l
ZGlhdGluZyBzdGVtIGNlbGwgZmF0ZSBpbiBzaG9vdCBtZXJpc3RlbXMgcmVxdWlyZXMgQ2E8L3N0
eWxlPjxzdHlsZSBmYWNlPSJzdXBlcnNjcmlwdCIgZm9udD0iZGVmYXVsdCIgc2l6ZT0iMTAwJSI+
Mis8L3N0eWxlPjxzdHlsZSBmYWNlPSJub3JtYWwiIGZvbnQ9ImRlZmF1bHQiIHNpemU9IjEwMCUi
PiBhcyBhIHNlY29uZGFyeSBjeXRvc29saWMgbWVzc2VuZ2VyPC9zdHlsZT48L3RpdGxlPjxzZWNv
bmRhcnktdGl0bGU+UGxhbnQgSm91cm5hbDwvc2Vjb25kYXJ5LXRpdGxlPjxhbHQtdGl0bGU+UGxh
bnQgSjwvYWx0LXRpdGxlPjwvdGl0bGVzPjxwZXJpb2RpY2FsPjxmdWxsLXRpdGxlPlBsYW50IEpv
dXJuYWw8L2Z1bGwtdGl0bGU+PGFiYnItMT5QbGFudCBKPC9hYmJyLTE+PC9wZXJpb2RpY2FsPjxh
bHQtcGVyaW9kaWNhbD48ZnVsbC10aXRsZT5QbGFudCBKb3VybmFsPC9mdWxsLXRpdGxlPjxhYmJy
LTE+UGxhbnQgSjwvYWJici0xPjwvYWx0LXBlcmlvZGljYWw+PHBhZ2VzPjQ5NC01MDY8L3BhZ2Vz
Pjx2b2x1bWU+ODU8L3ZvbHVtZT48bnVtYmVyPjQ8L251bWJlcj48a2V5d29yZHM+PGtleXdvcmQ+
Y2EyKyBzaWduYWxpbmc8L2tleXdvcmQ+PGtleXdvcmQ+Y2xhdmF0YSBzaWduYWxpbmcgcGVwdGlk
ZTwva2V5d29yZD48a2V5d29yZD5jbGF2YXRhIHJlY2VwdG9yPC9rZXl3b3JkPjxrZXl3b3JkPmN5
Y2xpYyBudWNsZW90aWRlLWdhdGVkIGNhdGlvbiBjaGFubmVsczwva2V5d29yZD48a2V5d29yZD5j
Z21wPC9rZXl3b3JkPjxrZXl3b3JkPmFyYWJpZG9wc2lzIHRoYWxpYW5hPC9rZXl3b3JkPjxrZXl3
b3JkPmdhdGVkIGlvbi1jaGFubmVsPC9rZXl3b3JkPjxrZXl3b3JkPnJlY2VwdG9yLWxpa2Uga2lu
YXNlPC9rZXl3b3JkPjxrZXl3b3JkPmFyYWJpZG9wc2lzLXRoYWxpYW5hPC9rZXl3b3JkPjxrZXl3
b3JkPnBsYXNtYS1tZW1icmFuZTwva2V5d29yZD48a2V5d29yZD50cmFuc2R1Y3Rpb24gY2FzY2Fk
ZXM8L2tleXdvcmQ+PGtleXdvcmQ+b3JnYW4gZGV2ZWxvcG1lbnQ8L2tleXdvcmQ+PGtleXdvcmQ+
cGxhbnQgZGV2ZWxvcG1lbnQ8L2tleXdvcmQ+PGtleXdvcmQ+Y2FsY2l1bS1jaGFubmVsczwva2V5
d29yZD48a2V5d29yZD5jYXRpb24gY2hhbm5lbHM8L2tleXdvcmQ+PGtleXdvcmQ+bWVzb3BoeWxs
LWNlbGxzPC9rZXl3b3JkPjwva2V5d29yZHM+PGRhdGVzPjx5ZWFyPjIwMTY8L3llYXI+PHB1Yi1k
YXRlcz48ZGF0ZT5GZWI8L2RhdGU+PC9wdWItZGF0ZXM+PC9kYXRlcz48aXNibj4wOTYwLTc0MTI8
L2lzYm4+PGFjY2Vzc2lvbi1udW0+V09TOjAwMDM3MDMzOTAwMDAwNDwvYWNjZXNzaW9uLW51bT48
dXJscz48cmVsYXRlZC11cmxzPjx1cmw+Jmx0O0dvIHRvIElTSSZndDs6Ly9XT1M6MDAwMzcwMzM5
MDAwMDA0PC91cmw+PC9yZWxhdGVkLXVybHM+PC91cmxzPjxlbGVjdHJvbmljLXJlc291cmNlLW51
bT4xMC4xMTExL3Rwai4xMzEyMzwvZWxlY3Ryb25pYy1yZXNvdXJjZS1udW0+PGxhbmd1YWdlPkVu
Z2xpc2g8L2xhbmd1YWdlPjwvcmVjb3JkPjwvQ2l0ZT48Q2l0ZT48QXV0aG9yPkt3ZXppPC9BdXRo
b3I+PFllYXI+MjAxMTwvWWVhcj48UmVjTnVtPjc5PC9SZWNOdW0+PHJlY29yZD48cmVjLW51bWJl
cj43OTwvcmVjLW51bWJlcj48Zm9yZWlnbi1rZXlzPjxrZXkgYXBwPSJFTiIgZGItaWQ9InB3Mnhw
c2Zyc3JkZjk0ZWV0YXI1MDB4OXZkcmZzd3dhZTAwYSIgdGltZXN0YW1wPSIxNDc0NzA5MjcyIj43
OTwva2V5PjwvZm9yZWlnbi1rZXlzPjxyZWYtdHlwZSBuYW1lPSJKb3VybmFsIEFydGljbGUiPjE3
PC9yZWYtdHlwZT48Y29udHJpYnV0b3JzPjxhdXRob3JzPjxhdXRob3I+S3dlemksIEwuPC9hdXRo
b3I+PGF1dGhvcj5SdXp2aWR6bywgTy48L2F1dGhvcj48YXV0aG9yPldoZWVsZXIsIEouIEkuPC9h
dXRob3I+PGF1dGhvcj5Hb3ZlbmRlciwgSy48L2F1dGhvcj48YXV0aG9yPklhY3VvbmUsIFMuPC9h
dXRob3I+PGF1dGhvcj5UaG9tcHNvbiwgUC4gRS48L2F1dGhvcj48YXV0aG9yPkdlaHJpbmcsIEMu
PC9hdXRob3I+PGF1dGhvcj5JcnZpbmcsIEguIFIuPC9hdXRob3I+PC9hdXRob3JzPjwvY29udHJp
YnV0b3JzPjxhdXRoLWFkZHJlc3M+TW9uYXNoIFVuaXYsIE1vbmFzaCBJbnN0IFBoYXJtYWNldXQg
U2NpLCBQYXJrdmlsbGUsIFZpYyAzMDUyLCBBdXN0cmFsaWEmI3hEO1VuaXYgV2VzdGVybiBDYXBl
LCBEZXB0IEJpb3RlY2hub2wsIFpBLTc1MzUgQmVsbHZpbGxlLCBTb3V0aCBBZnJpY2EmI3hEO0tp
bmcgQWJkdWxsYWggVW5pdiBTY2kgJmFtcDsgVGVjaG5vbCwgRGl2IENoZW0gTGlmZSBTY2kgJmFt
cDsgRW5nbiwgVGh1d2FsIDIzOTU1NjkwMCwgU2F1ZGkgQXJhYmlhPC9hdXRoLWFkZHJlc3M+PHRp
dGxlcz48dGl0bGU+VGhlIHBoeXRvc3VsZm9raW5lIChwc2spIHJlY2VwdG9yIGlzIGNhcGFibGUg
b2YgZ3VhbnlsYXRlIGN5Y2xhc2UgYWN0aXZpdHkgYW5kIGVuYWJsaW5nIGN5Y2xpYyBHTVAtZGVw
ZW5kZW50IHNpZ25hbGluZyBpbiBwbGFudHM8L3RpdGxlPjxzZWNvbmRhcnktdGl0bGU+Sm91cm5h
bCBvZiBCaW9sb2dpY2FsIENoZW1pc3RyeTwvc2Vjb25kYXJ5LXRpdGxlPjxhbHQtdGl0bGU+SiBC
aW9sIENoZW08L2FsdC10aXRsZT48L3RpdGxlcz48cGVyaW9kaWNhbD48ZnVsbC10aXRsZT5Kb3Vy
bmFsIG9mIEJpb2xvZ2ljYWwgQ2hlbWlzdHJ5PC9mdWxsLXRpdGxlPjxhYmJyLTE+SiBCaW9sIENo
ZW08L2FiYnItMT48L3BlcmlvZGljYWw+PGFsdC1wZXJpb2RpY2FsPjxmdWxsLXRpdGxlPkpvdXJu
YWwgb2YgQmlvbG9naWNhbCBDaGVtaXN0cnk8L2Z1bGwtdGl0bGU+PGFiYnItMT5KIEJpb2wgQ2hl
bTwvYWJici0xPjwvYWx0LXBlcmlvZGljYWw+PHBhZ2VzPjIyNTgwLTIyNTg4PC9wYWdlcz48dm9s
dW1lPjI4Njwvdm9sdW1lPjxudW1iZXI+MjU8L251bWJlcj48a2V5d29yZHM+PGtleXdvcmQ+cGVw
dGlkZSBncm93dGgtZmFjdG9yPC9rZXl3b3JkPjxrZXl3b3JkPmFyYWJpZG9wc2lzLXRoYWxpYW5h
PC9rZXl3b3JkPjxrZXl3b3JkPnByb3RlaW4ta2luYXNlPC9rZXl3b3JkPjxrZXl3b3JkPmluLXZp
dHJvPC9rZXl3b3JkPjxrZXl3b3JkPmJpbmRpbmcgcHJvdGVpbnM8L2tleXdvcmQ+PGtleXdvcmQ+
Z2VuZS1leHByZXNzaW9uPC9rZXl3b3JkPjxrZXl3b3JkPm1lc29waHlsbC1jZWxsczwva2V5d29y
ZD48a2V5d29yZD5tZW1icmFuZSBmb3JtPC9rZXl3b3JkPjxrZXl3b3JkPmNnbXAgbGV2ZWxzPC9r
ZXl3b3JkPjxrZXl3b3JkPmlkZW50aWZpY2F0aW9uPC9rZXl3b3JkPjwva2V5d29yZHM+PGRhdGVz
Pjx5ZWFyPjIwMTE8L3llYXI+PHB1Yi1kYXRlcz48ZGF0ZT5KdW4gMjQ8L2RhdGU+PC9wdWItZGF0
ZXM+PC9kYXRlcz48aXNibj4wMDIxLTkyNTg8L2lzYm4+PGFjY2Vzc2lvbi1udW0+V09TOjAwMDI5
MTcxOTkwMDA2NTwvYWNjZXNzaW9uLW51bT48dXJscz48cmVsYXRlZC11cmxzPjx1cmw+Jmx0O0dv
IHRvIElTSSZndDs6Ly9XT1M6MDAwMjkxNzE5OTAwMDY1PC91cmw+PC9yZWxhdGVkLXVybHM+PC91
cmxzPjxlbGVjdHJvbmljLXJlc291cmNlLW51bT4xMC4xMDc0L2piYy5NMTEwLjE2ODgyMzwvZWxl
Y3Ryb25pYy1yZXNvdXJjZS1udW0+PGxhbmd1YWdlPkVuZ2xpc2g8L2xhbmd1YWdlPjwvcmVjb3Jk
PjwvQ2l0ZT48Q2l0ZT48QXV0aG9yPlFpPC9BdXRob3I+PFllYXI+MjAxMDwvWWVhcj48UmVjTnVt
PjkzPC9SZWNOdW0+PHJlY29yZD48cmVjLW51bWJlcj45MzwvcmVjLW51bWJlcj48Zm9yZWlnbi1r
ZXlzPjxrZXkgYXBwPSJFTiIgZGItaWQ9InB3Mnhwc2Zyc3JkZjk0ZWV0YXI1MDB4OXZkcmZzd3dh
ZTAwYSIgdGltZXN0YW1wPSIxNDc0NzA5MjcyIj45Mzwva2V5PjwvZm9yZWlnbi1rZXlzPjxyZWYt
dHlwZSBuYW1lPSJKb3VybmFsIEFydGljbGUiPjE3PC9yZWYtdHlwZT48Y29udHJpYnV0b3JzPjxh
dXRob3JzPjxhdXRob3I+UWksIFouPC9hdXRob3I+PGF1dGhvcj5WZXJtYSwgUi48L2F1dGhvcj48
YXV0aG9yPkdlaHJpbmcsIEMuPC9hdXRob3I+PGF1dGhvcj5ZYW1hZ3VjaGksIFkuPC9hdXRob3I+
PGF1dGhvcj5aaGFvLCBZLiBDLjwvYXV0aG9yPjxhdXRob3I+UnlhbiwgQy4gQS48L2F1dGhvcj48
YXV0aG9yPkJlcmtvd2l0eiwgRy4gQS48L2F1dGhvcj48L2F1dGhvcnM+PC9jb250cmlidXRvcnM+
PGF1dGgtYWRkcmVzcz5Vbml2IENvbm5lY3RpY3V0LCBEZXB0IFBsYW50IFNjaSwgQWdyIEJpb3Rl
Y2hub2wgTGFiLCBTdG9ycnMsIENUIDA2MjY5IFVTQSYjeEQ7SW5uZXIgTW9uZ29saWEgVW5pdiwg
Q29sbCBMaWZlIFNjaSwgSG9oaG90IDAxMDAyMSwgSW5uZXIgTW9uZ29saWEsIFBlb3BsZXMgUiBD
aGluYSYjeEQ7S2luZyBBYmR1bGxhaCBVbml2IFNjaSAmYW1wOyBUZWNobm9sLCBDb21wdXRhdCBC
aW9zY2kgUmVzIEN0ciwgVGh1d2FsIDIzOTU1NjkwMCwgU2F1ZGkgQXJhYmlhJiN4RDtIb2trYWlk
byBVbml2LCBHcmFkIFNjaCBBZ3IsIENyb3AgUGh5c2lvbCBMYWIsIFNhcHBvcm8sIEhva2thaWRv
IDA2MDg1ODksIEphcGFuJiN4RDtXYXNoaW5ndG9uIFN0YXRlIFVuaXYsIEluc3QgQmlvbCBDaGVt
LCBQdWxsbWFuLCBXQSA5OTE2NCBVU0E8L2F1dGgtYWRkcmVzcz48dGl0bGVzPjx0aXRsZT48c3R5
bGUgZmFjZT0ibm9ybWFsIiBmb250PSJkZWZhdWx0IiBzaXplPSIxMDAlIj5DYTwvc3R5bGU+PHN0
eWxlIGZhY2U9InN1cGVyc2NyaXB0IiBmb250PSJkZWZhdWx0IiBzaXplPSIxMDAlIj4yKzwvc3R5
bGU+PHN0eWxlIGZhY2U9Im5vcm1hbCIgZm9udD0iZGVmYXVsdCIgc2l6ZT0iMTAwJSI+IHNpZ25h
bGluZyBieSBwbGFudCBBcmFiaWRvcHNpcyB0aGFsaWFuYSBQZXAgcGVwdGlkZXMgZGVwZW5kcyBv
biBBdFBlcFIxLCBhIHJlY2VwdG9yIHdpdGggZ3VhbnlseWwgY3ljbGFzZSBhY3Rpdml0eSwgYW5k
IGNHTVAtYWN0aXZhdGVkIENhPC9zdHlsZT48c3R5bGUgZmFjZT0ic3VwZXJzY3JpcHQiIGZvbnQ9
ImRlZmF1bHQiIHNpemU9IjEwMCUiPjIrPC9zdHlsZT48c3R5bGUgZmFjZT0ibm9ybWFsIiBmb250
PSJkZWZhdWx0IiBzaXplPSIxMDAlIj4gY2hhbm5lbHM8L3N0eWxlPjwvdGl0bGU+PHNlY29uZGFy
eS10aXRsZT5Qcm9jZWVkaW5ncyBvZiB0aGUgTmF0aW9uYWwgQWNhZGVteSBvZiBTY2llbmNlcyBv
ZiB0aGUgVW5pdGVkIFN0YXRlcyBvZiBBbWVyaWNhPC9zZWNvbmRhcnktdGl0bGU+PGFsdC10aXRs
ZT5QIE5hdGwgQWNhZCBTY2kgVVNBPC9hbHQtdGl0bGU+PC90aXRsZXM+PHBlcmlvZGljYWw+PGZ1
bGwtdGl0bGU+UHJvY2VlZGluZ3Mgb2YgdGhlIE5hdGlvbmFsIEFjYWRlbXkgb2YgU2NpZW5jZXMg
b2YgdGhlIFVuaXRlZCBTdGF0ZXMgb2YgQW1lcmljYTwvZnVsbC10aXRsZT48YWJici0xPlAgTmF0
bCBBY2FkIFNjaSBVU0E8L2FiYnItMT48L3BlcmlvZGljYWw+PGFsdC1wZXJpb2RpY2FsPjxmdWxs
LXRpdGxlPlByb2NlZWRpbmdzIG9mIHRoZSBOYXRpb25hbCBBY2FkZW15IG9mIFNjaWVuY2VzIG9m
IHRoZSBVbml0ZWQgU3RhdGVzIG9mIEFtZXJpY2E8L2Z1bGwtdGl0bGU+PGFiYnItMT5QIE5hdGwg
QWNhZCBTY2kgVVNBPC9hYmJyLTE+PC9hbHQtcGVyaW9kaWNhbD48cGFnZXM+MjExOTMtMjExOTg8
L3BhZ2VzPjx2b2x1bWU+MTA3PC92b2x1bWU+PG51bWJlcj40OTwvbnVtYmVyPjxrZXl3b3Jkcz48
a2V5d29yZD5jYWxjaXVtIHNpZ25hbGluZzwva2V5d29yZD48a2V5d29yZD5wbGFudCBpbm5hdGUg
aW1tdW5pdHk8L2tleXdvcmQ+PGtleXdvcmQ+ZmxhZ2VsbGluIHJlY2VwdG9yIDI8L2tleXdvcmQ+
PGtleXdvcmQ+YnJhc3Npbm9zdGVyb2lkIGFzc29jaWF0ZWQga2luYXNlIDE8L2tleXdvcmQ+PGtl
eXdvcmQ+cGF0dGVybi1yZWNvZ25pdGlvbiByZWNlcHRvcnM8L2tleXdvcmQ+PGtleXdvcmQ+Z2F0
ZWQgY2F0aW9uIGNoYW5uZWw8L2tleXdvcmQ+PGtleXdvcmQ+aW5uYXRlIGltbXVuZS1yZXNwb25z
ZTwva2V5d29yZD48a2V5d29yZD5pb24tY2hhbm5lbDwva2V5d29yZD48a2V5d29yZD5pbm9zaXRv
bCAxLDQsNS10cmlzcGhvc3BoYXRlPC9rZXl3b3JkPjxrZXl3b3JkPmFkZW55bHlsLWN5Y2xhc2U8
L2tleXdvcmQ+PGtleXdvcmQ+cGxhc21hLW1lbWJyYW5lPC9rZXl3b3JkPjxrZXl3b3JkPmNlbGwt
ZGVhdGg8L2tleXdvcmQ+PGtleXdvcmQ+Y2FsY2l1bTwva2V5d29yZD48a2V5d29yZD5wZXJjZXB0
aW9uPC9rZXl3b3JkPjwva2V5d29yZHM+PGRhdGVzPjx5ZWFyPjIwMTA8L3llYXI+PHB1Yi1kYXRl
cz48ZGF0ZT5EZWMgNzwvZGF0ZT48L3B1Yi1kYXRlcz48L2RhdGVzPjxpc2JuPjAwMjctODQyNDwv
aXNibj48YWNjZXNzaW9uLW51bT5XT1M6MDAwMjg1MDUwODAwMDYzPC9hY2Nlc3Npb24tbnVtPjx1
cmxzPjxyZWxhdGVkLXVybHM+PHVybD4mbHQ7R28gdG8gSVNJJmd0OzovL1dPUzowMDAyODUwNTA4
MDAwNjM8L3VybD48L3JlbGF0ZWQtdXJscz48L3VybHM+PGVsZWN0cm9uaWMtcmVzb3VyY2UtbnVt
PjEwLjEwNzMvcG5hcy4xMDAwMTkxMTA3PC9lbGVjdHJvbmljLXJlc291cmNlLW51bT48bGFuZ3Vh
Z2U+RW5nbGlzaDwvbGFuZ3VhZ2U+PC9yZWNvcmQ+PC9DaXRlPjwvRW5kTm90ZT4A
</w:fldData>
        </w:fldChar>
      </w:r>
      <w:r w:rsidR="002D49F5">
        <w:instrText xml:space="preserve"> ADDIN EN.CITE.DATA </w:instrText>
      </w:r>
      <w:r w:rsidR="002D49F5">
        <w:fldChar w:fldCharType="end"/>
      </w:r>
      <w:r w:rsidR="002D49F5">
        <w:fldChar w:fldCharType="separate"/>
      </w:r>
      <w:r w:rsidR="002D49F5">
        <w:rPr>
          <w:noProof/>
        </w:rPr>
        <w:t>(Qi</w:t>
      </w:r>
      <w:r w:rsidR="002D49F5" w:rsidRPr="002D49F5">
        <w:rPr>
          <w:i/>
          <w:noProof/>
        </w:rPr>
        <w:t xml:space="preserve"> et al.</w:t>
      </w:r>
      <w:r w:rsidR="002D49F5">
        <w:rPr>
          <w:noProof/>
        </w:rPr>
        <w:t xml:space="preserve"> 2010; Kwezi</w:t>
      </w:r>
      <w:r w:rsidR="002D49F5" w:rsidRPr="002D49F5">
        <w:rPr>
          <w:i/>
          <w:noProof/>
        </w:rPr>
        <w:t xml:space="preserve"> et al.</w:t>
      </w:r>
      <w:r w:rsidR="002D49F5">
        <w:rPr>
          <w:noProof/>
        </w:rPr>
        <w:t xml:space="preserve"> 2011; Chou</w:t>
      </w:r>
      <w:r w:rsidR="002D49F5" w:rsidRPr="002D49F5">
        <w:rPr>
          <w:i/>
          <w:noProof/>
        </w:rPr>
        <w:t xml:space="preserve"> et al.</w:t>
      </w:r>
      <w:r w:rsidR="002D49F5">
        <w:rPr>
          <w:noProof/>
        </w:rPr>
        <w:t xml:space="preserve"> 2016)</w:t>
      </w:r>
      <w:r w:rsidR="002D49F5">
        <w:fldChar w:fldCharType="end"/>
      </w:r>
      <w:r w:rsidRPr="002278A3">
        <w:t xml:space="preserve">. </w:t>
      </w:r>
      <w:r w:rsidR="001651B8" w:rsidRPr="002278A3">
        <w:t>S</w:t>
      </w:r>
      <w:r w:rsidRPr="002278A3">
        <w:t>everal of</w:t>
      </w:r>
      <w:r w:rsidR="00A94B46">
        <w:t xml:space="preserve"> these r</w:t>
      </w:r>
      <w:r w:rsidR="00F223C8">
        <w:t>eceptors</w:t>
      </w:r>
      <w:r w:rsidRPr="002278A3">
        <w:t xml:space="preserve"> contain a GC domain within the</w:t>
      </w:r>
      <w:r w:rsidR="00683B2A" w:rsidRPr="002278A3">
        <w:t>ir</w:t>
      </w:r>
      <w:r w:rsidRPr="002278A3">
        <w:t xml:space="preserve"> kinase domain (</w:t>
      </w:r>
      <w:proofErr w:type="spellStart"/>
      <w:r w:rsidRPr="002278A3">
        <w:t>i.e</w:t>
      </w:r>
      <w:proofErr w:type="spellEnd"/>
      <w:r w:rsidRPr="002278A3">
        <w:t xml:space="preserve"> PEPR1, CLV1). Although the receptor of plant natriuretic peptide hasn’t been identified ye</w:t>
      </w:r>
      <w:r w:rsidR="001651B8" w:rsidRPr="002278A3">
        <w:t>t, PNP</w:t>
      </w:r>
      <w:r w:rsidR="00683B2A" w:rsidRPr="002278A3">
        <w:t>,</w:t>
      </w:r>
      <w:r w:rsidR="001651B8" w:rsidRPr="002278A3">
        <w:t xml:space="preserve"> within seconds</w:t>
      </w:r>
      <w:r w:rsidR="00683B2A" w:rsidRPr="002278A3">
        <w:t>,</w:t>
      </w:r>
      <w:r w:rsidR="001651B8" w:rsidRPr="002278A3">
        <w:t xml:space="preserve"> induces a</w:t>
      </w:r>
      <w:r w:rsidRPr="002278A3">
        <w:t xml:space="preserve"> cGMP level increase. Similarly, CLV3 induced a time dependent cytosolic cGMP </w:t>
      </w:r>
      <w:r w:rsidR="00683B2A" w:rsidRPr="002278A3">
        <w:t xml:space="preserve">response </w:t>
      </w:r>
      <w:r w:rsidRPr="002278A3">
        <w:t>in the root tips</w:t>
      </w:r>
      <w:r w:rsidR="00683B2A" w:rsidRPr="002278A3">
        <w:t>. T</w:t>
      </w:r>
      <w:r w:rsidRPr="002278A3">
        <w:t xml:space="preserve">he Phytosulfokine (PSK) Receptor was shown to be capable of cGMP synthesis upon binding of its peptide effector Phytosulfokine, and so did AtPepR1 when bound </w:t>
      </w:r>
      <w:r w:rsidR="00683B2A" w:rsidRPr="002278A3">
        <w:t>by its agonist the</w:t>
      </w:r>
      <w:r w:rsidRPr="002278A3">
        <w:t xml:space="preserve"> Atpep3 peptide. </w:t>
      </w:r>
    </w:p>
    <w:p w:rsidR="00683B2A" w:rsidRPr="002278A3" w:rsidRDefault="00683B2A" w:rsidP="00683B2A">
      <w:pPr>
        <w:jc w:val="both"/>
      </w:pPr>
    </w:p>
    <w:p w:rsidR="00684122" w:rsidRPr="002278A3" w:rsidRDefault="00684122" w:rsidP="00683B2A">
      <w:pPr>
        <w:jc w:val="both"/>
      </w:pPr>
      <w:r w:rsidRPr="002278A3">
        <w:t>Clavata1 is a receptor expressed in the shoot apical meristem that maintains stem cells at their undifferentiated stage by inhibiting WUSCHEL and FANTASTIC FOUR. The inhibition of WUCHSEL b</w:t>
      </w:r>
      <w:r w:rsidR="00A94B46">
        <w:t>y CLV3</w:t>
      </w:r>
      <w:r w:rsidRPr="002278A3">
        <w:t xml:space="preserve"> peptide was shown to be inhibited by </w:t>
      </w:r>
      <w:r w:rsidR="00EC6005" w:rsidRPr="002278A3">
        <w:t>Ca</w:t>
      </w:r>
      <w:r w:rsidR="00EC6005">
        <w:rPr>
          <w:vertAlign w:val="superscript"/>
        </w:rPr>
        <w:t>2</w:t>
      </w:r>
      <w:r w:rsidR="00EC6005" w:rsidRPr="002278A3">
        <w:rPr>
          <w:vertAlign w:val="superscript"/>
        </w:rPr>
        <w:t>+</w:t>
      </w:r>
      <w:r w:rsidRPr="002278A3">
        <w:t xml:space="preserve"> channel blocker</w:t>
      </w:r>
      <w:r w:rsidR="00683B2A" w:rsidRPr="002278A3">
        <w:t>s</w:t>
      </w:r>
      <w:r w:rsidRPr="002278A3">
        <w:t xml:space="preserve"> as well as guanylyl cyclase inhibitor</w:t>
      </w:r>
      <w:r w:rsidR="00683B2A" w:rsidRPr="002278A3">
        <w:t>s</w:t>
      </w:r>
      <w:r w:rsidRPr="002278A3">
        <w:t>. This inhibition was also observed in the dnd1 and dnd2 mutant</w:t>
      </w:r>
      <w:r w:rsidR="00683B2A" w:rsidRPr="002278A3">
        <w:t>s which</w:t>
      </w:r>
      <w:r w:rsidRPr="002278A3">
        <w:t xml:space="preserve"> lack the cyclic nucleotide gated channel 2 and 4 respectively. This suggests that when </w:t>
      </w:r>
      <w:r w:rsidR="00EF5157" w:rsidRPr="002278A3">
        <w:t>CLV</w:t>
      </w:r>
      <w:r w:rsidRPr="002278A3">
        <w:t>3 peptide binds to</w:t>
      </w:r>
      <w:r w:rsidR="00683B2A" w:rsidRPr="002278A3">
        <w:t xml:space="preserve"> the</w:t>
      </w:r>
      <w:r w:rsidRPr="002278A3">
        <w:t xml:space="preserve"> CLV1 receptor in the meristem, cGMP levels increase and activate CNGC2 channel</w:t>
      </w:r>
      <w:r w:rsidR="00EF5157" w:rsidRPr="002278A3">
        <w:t>s</w:t>
      </w:r>
      <w:r w:rsidR="00683B2A" w:rsidRPr="002278A3">
        <w:t>,</w:t>
      </w:r>
      <w:r w:rsidRPr="002278A3">
        <w:t xml:space="preserve"> lead</w:t>
      </w:r>
      <w:r w:rsidR="00683B2A" w:rsidRPr="002278A3">
        <w:t>ing</w:t>
      </w:r>
      <w:r w:rsidRPr="002278A3">
        <w:t xml:space="preserve"> to an increase of cytoplasmic </w:t>
      </w:r>
      <w:r w:rsidR="00EC6005" w:rsidRPr="002278A3">
        <w:t>Ca</w:t>
      </w:r>
      <w:r w:rsidR="00EC6005">
        <w:rPr>
          <w:vertAlign w:val="superscript"/>
        </w:rPr>
        <w:t>2</w:t>
      </w:r>
      <w:r w:rsidR="00EC6005" w:rsidRPr="002278A3">
        <w:rPr>
          <w:vertAlign w:val="superscript"/>
        </w:rPr>
        <w:t>+</w:t>
      </w:r>
      <w:r w:rsidRPr="002278A3">
        <w:t xml:space="preserve">. The elevated </w:t>
      </w:r>
      <w:r w:rsidR="00EC6005" w:rsidRPr="002278A3">
        <w:t>Ca</w:t>
      </w:r>
      <w:r w:rsidR="00EC6005">
        <w:rPr>
          <w:vertAlign w:val="superscript"/>
        </w:rPr>
        <w:t>2</w:t>
      </w:r>
      <w:r w:rsidR="00EC6005" w:rsidRPr="002278A3">
        <w:rPr>
          <w:vertAlign w:val="superscript"/>
        </w:rPr>
        <w:t>+</w:t>
      </w:r>
      <w:r w:rsidRPr="002278A3">
        <w:t xml:space="preserve"> levels </w:t>
      </w:r>
      <w:r w:rsidR="00683B2A" w:rsidRPr="002278A3">
        <w:t>cause altered</w:t>
      </w:r>
      <w:r w:rsidRPr="002278A3">
        <w:t xml:space="preserve"> expression of WUS and FAF2 and eventually change the fate of the meristem cell.  </w:t>
      </w:r>
    </w:p>
    <w:p w:rsidR="00683B2A" w:rsidRPr="002278A3" w:rsidRDefault="00683B2A" w:rsidP="00683B2A">
      <w:pPr>
        <w:jc w:val="both"/>
      </w:pPr>
    </w:p>
    <w:p w:rsidR="00684122" w:rsidRDefault="00684122" w:rsidP="00683B2A">
      <w:pPr>
        <w:jc w:val="both"/>
      </w:pPr>
      <w:r w:rsidRPr="002278A3">
        <w:t xml:space="preserve">Phytosulfokine (PSK) </w:t>
      </w:r>
      <w:r w:rsidR="00EF5157" w:rsidRPr="002278A3">
        <w:t>is a</w:t>
      </w:r>
      <w:r w:rsidRPr="002278A3">
        <w:t xml:space="preserve"> ubiquitous sulphated pentape</w:t>
      </w:r>
      <w:r w:rsidR="00683B2A" w:rsidRPr="002278A3">
        <w:t>p</w:t>
      </w:r>
      <w:r w:rsidRPr="002278A3">
        <w:t>tide that bind</w:t>
      </w:r>
      <w:r w:rsidR="00683B2A" w:rsidRPr="002278A3">
        <w:t>s</w:t>
      </w:r>
      <w:r w:rsidRPr="002278A3">
        <w:t xml:space="preserve"> </w:t>
      </w:r>
      <w:r w:rsidR="00683B2A" w:rsidRPr="002278A3">
        <w:t xml:space="preserve">the </w:t>
      </w:r>
      <w:r w:rsidRPr="002278A3">
        <w:t>LRR receptor PSKR1 or PSKR2. PSK promotes cell growth, acts in the quiescent centre cells of the root apical meristem,</w:t>
      </w:r>
      <w:r w:rsidR="00EF5157" w:rsidRPr="002278A3">
        <w:t xml:space="preserve"> </w:t>
      </w:r>
      <w:r w:rsidRPr="002278A3">
        <w:t>contributes to funicular pollen tube guidance and differentially alters immune respo</w:t>
      </w:r>
      <w:r w:rsidR="00C07E5F" w:rsidRPr="002278A3">
        <w:t xml:space="preserve">nses depending on the pathogen </w:t>
      </w:r>
      <w:r w:rsidR="002D49F5">
        <w:fldChar w:fldCharType="begin"/>
      </w:r>
      <w:r w:rsidR="002D49F5">
        <w:instrText xml:space="preserve"> ADDIN EN.CITE &lt;EndNote&gt;&lt;Cite&gt;&lt;Author&gt;Sauter&lt;/Author&gt;&lt;Year&gt;2015&lt;/Year&gt;&lt;RecNum&gt;52&lt;/RecNum&gt;&lt;DisplayText&gt;(Sauter 2015)&lt;/DisplayText&gt;&lt;record&gt;&lt;rec-number&gt;52&lt;/rec-number&gt;&lt;foreign-keys&gt;&lt;key app="EN" db-id="pw2xpsfrsrdf94eetar500x9vdrfswwae00a" timestamp="1474707714"&gt;52&lt;/key&gt;&lt;/foreign-keys&gt;&lt;ref-type name="Journal Article"&gt;17&lt;/ref-type&gt;&lt;contributors&gt;&lt;authors&gt;&lt;author&gt;Sauter, M.&lt;/author&gt;&lt;/authors&gt;&lt;/contributors&gt;&lt;auth-address&gt;Univ Kiel, Plant Dev Biol &amp;amp; Plant Physiol, D-24118 Kiel, Germany&lt;/auth-address&gt;&lt;titles&gt;&lt;title&gt;Phytosulfokine peptide signalling&lt;/title&gt;&lt;secondary-title&gt;Journal of Experimental Botany&lt;/secondary-title&gt;&lt;alt-title&gt;J Exp Bot&lt;/alt-title&gt;&lt;/titles&gt;&lt;periodical&gt;&lt;full-title&gt;Journal of Experimental Botany&lt;/full-title&gt;&lt;abbr-1&gt;J Exp Bot&lt;/abbr-1&gt;&lt;/periodical&gt;&lt;alt-periodical&gt;&lt;full-title&gt;Journal of Experimental Botany&lt;/full-title&gt;&lt;abbr-1&gt;J Exp Bot&lt;/abbr-1&gt;&lt;/alt-periodical&gt;&lt;pages&gt;5160-5168&lt;/pages&gt;&lt;volume&gt;66&lt;/volume&gt;&lt;number&gt;17&lt;/number&gt;&lt;keywords&gt;&lt;keyword&gt;calmodulin&lt;/keyword&gt;&lt;keyword&gt;cell elongation&lt;/keyword&gt;&lt;keyword&gt;cgmp&lt;/keyword&gt;&lt;keyword&gt;defence&lt;/keyword&gt;&lt;keyword&gt;guanylate cyclase&lt;/keyword&gt;&lt;keyword&gt;leucine-rich repeat receptor kinase&lt;/keyword&gt;&lt;keyword&gt;phosphorylation&lt;/keyword&gt;&lt;keyword&gt;phytosulfokine&lt;/keyword&gt;&lt;keyword&gt;reproduction&lt;/keyword&gt;&lt;keyword&gt;sulfated peptide growth factor&lt;/keyword&gt;&lt;keyword&gt;plant-growth factor&lt;/keyword&gt;&lt;keyword&gt;stem-cell niche&lt;/keyword&gt;&lt;keyword&gt;tyrosylprotein sulfotransferase&lt;/keyword&gt;&lt;keyword&gt;sulfated peptide&lt;/keyword&gt;&lt;keyword&gt;root-growth&lt;/keyword&gt;&lt;keyword&gt;guanylyl cyclase&lt;/keyword&gt;&lt;keyword&gt;mesophyll-cells&lt;/keyword&gt;&lt;keyword&gt;binding-sites&lt;/keyword&gt;&lt;keyword&gt;gene encodes&lt;/keyword&gt;&lt;keyword&gt;in-vitro&lt;/keyword&gt;&lt;/keywords&gt;&lt;dates&gt;&lt;year&gt;2015&lt;/year&gt;&lt;pub-dates&gt;&lt;date&gt;Aug&lt;/date&gt;&lt;/pub-dates&gt;&lt;/dates&gt;&lt;isbn&gt;0022-0957&lt;/isbn&gt;&lt;accession-num&gt;WOS:000359688700004&lt;/accession-num&gt;&lt;urls&gt;&lt;related-urls&gt;&lt;url&gt;&amp;lt;Go to ISI&amp;gt;://WOS:000359688700004&lt;/url&gt;&lt;/related-urls&gt;&lt;/urls&gt;&lt;electronic-resource-num&gt;10.1093/jxb/erv071&lt;/electronic-resource-num&gt;&lt;language&gt;English&lt;/language&gt;&lt;/record&gt;&lt;/Cite&gt;&lt;/EndNote&gt;</w:instrText>
      </w:r>
      <w:r w:rsidR="002D49F5">
        <w:fldChar w:fldCharType="separate"/>
      </w:r>
      <w:r w:rsidR="002D49F5">
        <w:rPr>
          <w:noProof/>
        </w:rPr>
        <w:t>(Sauter 2015)</w:t>
      </w:r>
      <w:r w:rsidR="002D49F5">
        <w:fldChar w:fldCharType="end"/>
      </w:r>
      <w:r w:rsidRPr="002278A3">
        <w:t xml:space="preserve">. </w:t>
      </w:r>
      <w:r w:rsidR="00683B2A" w:rsidRPr="002278A3">
        <w:t xml:space="preserve">As mentioned above for CLV1 and PEPR1, </w:t>
      </w:r>
      <w:r w:rsidRPr="002278A3">
        <w:t xml:space="preserve">PSKR1 </w:t>
      </w:r>
      <w:r w:rsidR="00683B2A" w:rsidRPr="002278A3">
        <w:t xml:space="preserve">has GC activity </w:t>
      </w:r>
      <w:r w:rsidRPr="002278A3">
        <w:t xml:space="preserve">in addition to its kinase function. </w:t>
      </w:r>
      <w:r w:rsidRPr="002278A3">
        <w:rPr>
          <w:i/>
        </w:rPr>
        <w:t>In vivo</w:t>
      </w:r>
      <w:r w:rsidRPr="002278A3">
        <w:t>, the overexpression of PSKR1 in leaf protoplasts raised the endogenous basal cGMP levels over 20 times</w:t>
      </w:r>
      <w:r w:rsidR="00683B2A" w:rsidRPr="002278A3">
        <w:t xml:space="preserve"> and</w:t>
      </w:r>
      <w:r w:rsidRPr="002278A3">
        <w:t xml:space="preserve"> GC </w:t>
      </w:r>
      <w:r w:rsidR="00683B2A" w:rsidRPr="002278A3">
        <w:t xml:space="preserve">activity </w:t>
      </w:r>
      <w:r w:rsidRPr="002278A3">
        <w:t xml:space="preserve">was </w:t>
      </w:r>
      <w:r w:rsidR="00683B2A" w:rsidRPr="002278A3">
        <w:t xml:space="preserve">induced after binding of the </w:t>
      </w:r>
      <w:r w:rsidRPr="002278A3">
        <w:t xml:space="preserve">sulphated effector PSK-alpha </w:t>
      </w:r>
      <w:r w:rsidR="00683B2A" w:rsidRPr="002278A3">
        <w:t xml:space="preserve">to the receptor, </w:t>
      </w:r>
      <w:r w:rsidRPr="002278A3">
        <w:t>and not</w:t>
      </w:r>
      <w:r w:rsidR="00EF5157" w:rsidRPr="002278A3">
        <w:t xml:space="preserve"> </w:t>
      </w:r>
      <w:r w:rsidR="00683B2A" w:rsidRPr="002278A3">
        <w:t xml:space="preserve">when a </w:t>
      </w:r>
      <w:r w:rsidRPr="002278A3">
        <w:t xml:space="preserve">non-phosphorylated backbone </w:t>
      </w:r>
      <w:r w:rsidR="00683B2A" w:rsidRPr="002278A3">
        <w:t xml:space="preserve">was added </w:t>
      </w:r>
      <w:r w:rsidR="002D49F5">
        <w:fldChar w:fldCharType="begin">
          <w:fldData xml:space="preserve">PEVuZE5vdGU+PENpdGU+PEF1dGhvcj5Ld2V6aTwvQXV0aG9yPjxZZWFyPjIwMTE8L1llYXI+PFJl
Y051bT43OTwvUmVjTnVtPjxEaXNwbGF5VGV4dD4oS3dlemk8c3R5bGUgZmFjZT0iaXRhbGljIj4g
ZXQgYWwuPC9zdHlsZT4gMjAxMSk8L0Rpc3BsYXlUZXh0PjxyZWNvcmQ+PHJlYy1udW1iZXI+Nzk8
L3JlYy1udW1iZXI+PGZvcmVpZ24ta2V5cz48a2V5IGFwcD0iRU4iIGRiLWlkPSJwdzJ4cHNmcnNy
ZGY5NGVldGFyNTAweDl2ZHJmc3d3YWUwMGEiIHRpbWVzdGFtcD0iMTQ3NDcwOTI3MiI+Nzk8L2tl
eT48L2ZvcmVpZ24ta2V5cz48cmVmLXR5cGUgbmFtZT0iSm91cm5hbCBBcnRpY2xlIj4xNzwvcmVm
LXR5cGU+PGNvbnRyaWJ1dG9ycz48YXV0aG9ycz48YXV0aG9yPkt3ZXppLCBMLjwvYXV0aG9yPjxh
dXRob3I+UnV6dmlkem8sIE8uPC9hdXRob3I+PGF1dGhvcj5XaGVlbGVyLCBKLiBJLjwvYXV0aG9y
PjxhdXRob3I+R292ZW5kZXIsIEsuPC9hdXRob3I+PGF1dGhvcj5JYWN1b25lLCBTLjwvYXV0aG9y
PjxhdXRob3I+VGhvbXBzb24sIFAuIEUuPC9hdXRob3I+PGF1dGhvcj5HZWhyaW5nLCBDLjwvYXV0
aG9yPjxhdXRob3I+SXJ2aW5nLCBILiBSLjwvYXV0aG9yPjwvYXV0aG9ycz48L2NvbnRyaWJ1dG9y
cz48YXV0aC1hZGRyZXNzPk1vbmFzaCBVbml2LCBNb25hc2ggSW5zdCBQaGFybWFjZXV0IFNjaSwg
UGFya3ZpbGxlLCBWaWMgMzA1MiwgQXVzdHJhbGlhJiN4RDtVbml2IFdlc3Rlcm4gQ2FwZSwgRGVw
dCBCaW90ZWNobm9sLCBaQS03NTM1IEJlbGx2aWxsZSwgU291dGggQWZyaWNhJiN4RDtLaW5nIEFi
ZHVsbGFoIFVuaXYgU2NpICZhbXA7IFRlY2hub2wsIERpdiBDaGVtIExpZmUgU2NpICZhbXA7IEVu
Z24sIFRodXdhbCAyMzk1NTY5MDAsIFNhdWRpIEFyYWJpYTwvYXV0aC1hZGRyZXNzPjx0aXRsZXM+
PHRpdGxlPlRoZSBwaHl0b3N1bGZva2luZSAocHNrKSByZWNlcHRvciBpcyBjYXBhYmxlIG9mIGd1
YW55bGF0ZSBjeWNsYXNlIGFjdGl2aXR5IGFuZCBlbmFibGluZyBjeWNsaWMgR01QLWRlcGVuZGVu
dCBzaWduYWxpbmcgaW4gcGxhbnRzPC90aXRsZT48c2Vjb25kYXJ5LXRpdGxlPkpvdXJuYWwgb2Yg
QmlvbG9naWNhbCBDaGVtaXN0cnk8L3NlY29uZGFyeS10aXRsZT48YWx0LXRpdGxlPkogQmlvbCBD
aGVtPC9hbHQtdGl0bGU+PC90aXRsZXM+PHBlcmlvZGljYWw+PGZ1bGwtdGl0bGU+Sm91cm5hbCBv
ZiBCaW9sb2dpY2FsIENoZW1pc3RyeTwvZnVsbC10aXRsZT48YWJici0xPkogQmlvbCBDaGVtPC9h
YmJyLTE+PC9wZXJpb2RpY2FsPjxhbHQtcGVyaW9kaWNhbD48ZnVsbC10aXRsZT5Kb3VybmFsIG9m
IEJpb2xvZ2ljYWwgQ2hlbWlzdHJ5PC9mdWxsLXRpdGxlPjxhYmJyLTE+SiBCaW9sIENoZW08L2Fi
YnItMT48L2FsdC1wZXJpb2RpY2FsPjxwYWdlcz4yMjU4MC0yMjU4ODwvcGFnZXM+PHZvbHVtZT4y
ODY8L3ZvbHVtZT48bnVtYmVyPjI1PC9udW1iZXI+PGtleXdvcmRzPjxrZXl3b3JkPnBlcHRpZGUg
Z3Jvd3RoLWZhY3Rvcjwva2V5d29yZD48a2V5d29yZD5hcmFiaWRvcHNpcy10aGFsaWFuYTwva2V5
d29yZD48a2V5d29yZD5wcm90ZWluLWtpbmFzZTwva2V5d29yZD48a2V5d29yZD5pbi12aXRybzwv
a2V5d29yZD48a2V5d29yZD5iaW5kaW5nIHByb3RlaW5zPC9rZXl3b3JkPjxrZXl3b3JkPmdlbmUt
ZXhwcmVzc2lvbjwva2V5d29yZD48a2V5d29yZD5tZXNvcGh5bGwtY2VsbHM8L2tleXdvcmQ+PGtl
eXdvcmQ+bWVtYnJhbmUgZm9ybTwva2V5d29yZD48a2V5d29yZD5jZ21wIGxldmVsczwva2V5d29y
ZD48a2V5d29yZD5pZGVudGlmaWNhdGlvbjwva2V5d29yZD48L2tleXdvcmRzPjxkYXRlcz48eWVh
cj4yMDExPC95ZWFyPjxwdWItZGF0ZXM+PGRhdGU+SnVuIDI0PC9kYXRlPjwvcHViLWRhdGVzPjwv
ZGF0ZXM+PGlzYm4+MDAyMS05MjU4PC9pc2JuPjxhY2Nlc3Npb24tbnVtPldPUzowMDAyOTE3MTk5
MDAwNjU8L2FjY2Vzc2lvbi1udW0+PHVybHM+PHJlbGF0ZWQtdXJscz48dXJsPiZsdDtHbyB0byBJ
U0kmZ3Q7Oi8vV09TOjAwMDI5MTcxOTkwMDA2NTwvdXJsPjwvcmVsYXRlZC11cmxzPjwvdXJscz48
ZWxlY3Ryb25pYy1yZXNvdXJjZS1udW0+MTAuMTA3NC9qYmMuTTExMC4xNjg4MjM8L2VsZWN0cm9u
aWMtcmVzb3VyY2UtbnVtPjxsYW5ndWFnZT5FbmdsaXNoPC9sYW5ndWFnZT48L3JlY29yZD48L0Np
dGU+PC9FbmROb3RlPgB=
</w:fldData>
        </w:fldChar>
      </w:r>
      <w:r w:rsidR="002D49F5">
        <w:instrText xml:space="preserve"> ADDIN EN.CITE </w:instrText>
      </w:r>
      <w:r w:rsidR="002D49F5">
        <w:fldChar w:fldCharType="begin">
          <w:fldData xml:space="preserve">PEVuZE5vdGU+PENpdGU+PEF1dGhvcj5Ld2V6aTwvQXV0aG9yPjxZZWFyPjIwMTE8L1llYXI+PFJl
Y051bT43OTwvUmVjTnVtPjxEaXNwbGF5VGV4dD4oS3dlemk8c3R5bGUgZmFjZT0iaXRhbGljIj4g
ZXQgYWwuPC9zdHlsZT4gMjAxMSk8L0Rpc3BsYXlUZXh0PjxyZWNvcmQ+PHJlYy1udW1iZXI+Nzk8
L3JlYy1udW1iZXI+PGZvcmVpZ24ta2V5cz48a2V5IGFwcD0iRU4iIGRiLWlkPSJwdzJ4cHNmcnNy
ZGY5NGVldGFyNTAweDl2ZHJmc3d3YWUwMGEiIHRpbWVzdGFtcD0iMTQ3NDcwOTI3MiI+Nzk8L2tl
eT48L2ZvcmVpZ24ta2V5cz48cmVmLXR5cGUgbmFtZT0iSm91cm5hbCBBcnRpY2xlIj4xNzwvcmVm
LXR5cGU+PGNvbnRyaWJ1dG9ycz48YXV0aG9ycz48YXV0aG9yPkt3ZXppLCBMLjwvYXV0aG9yPjxh
dXRob3I+UnV6dmlkem8sIE8uPC9hdXRob3I+PGF1dGhvcj5XaGVlbGVyLCBKLiBJLjwvYXV0aG9y
PjxhdXRob3I+R292ZW5kZXIsIEsuPC9hdXRob3I+PGF1dGhvcj5JYWN1b25lLCBTLjwvYXV0aG9y
PjxhdXRob3I+VGhvbXBzb24sIFAuIEUuPC9hdXRob3I+PGF1dGhvcj5HZWhyaW5nLCBDLjwvYXV0
aG9yPjxhdXRob3I+SXJ2aW5nLCBILiBSLjwvYXV0aG9yPjwvYXV0aG9ycz48L2NvbnRyaWJ1dG9y
cz48YXV0aC1hZGRyZXNzPk1vbmFzaCBVbml2LCBNb25hc2ggSW5zdCBQaGFybWFjZXV0IFNjaSwg
UGFya3ZpbGxlLCBWaWMgMzA1MiwgQXVzdHJhbGlhJiN4RDtVbml2IFdlc3Rlcm4gQ2FwZSwgRGVw
dCBCaW90ZWNobm9sLCBaQS03NTM1IEJlbGx2aWxsZSwgU291dGggQWZyaWNhJiN4RDtLaW5nIEFi
ZHVsbGFoIFVuaXYgU2NpICZhbXA7IFRlY2hub2wsIERpdiBDaGVtIExpZmUgU2NpICZhbXA7IEVu
Z24sIFRodXdhbCAyMzk1NTY5MDAsIFNhdWRpIEFyYWJpYTwvYXV0aC1hZGRyZXNzPjx0aXRsZXM+
PHRpdGxlPlRoZSBwaHl0b3N1bGZva2luZSAocHNrKSByZWNlcHRvciBpcyBjYXBhYmxlIG9mIGd1
YW55bGF0ZSBjeWNsYXNlIGFjdGl2aXR5IGFuZCBlbmFibGluZyBjeWNsaWMgR01QLWRlcGVuZGVu
dCBzaWduYWxpbmcgaW4gcGxhbnRzPC90aXRsZT48c2Vjb25kYXJ5LXRpdGxlPkpvdXJuYWwgb2Yg
QmlvbG9naWNhbCBDaGVtaXN0cnk8L3NlY29uZGFyeS10aXRsZT48YWx0LXRpdGxlPkogQmlvbCBD
aGVtPC9hbHQtdGl0bGU+PC90aXRsZXM+PHBlcmlvZGljYWw+PGZ1bGwtdGl0bGU+Sm91cm5hbCBv
ZiBCaW9sb2dpY2FsIENoZW1pc3RyeTwvZnVsbC10aXRsZT48YWJici0xPkogQmlvbCBDaGVtPC9h
YmJyLTE+PC9wZXJpb2RpY2FsPjxhbHQtcGVyaW9kaWNhbD48ZnVsbC10aXRsZT5Kb3VybmFsIG9m
IEJpb2xvZ2ljYWwgQ2hlbWlzdHJ5PC9mdWxsLXRpdGxlPjxhYmJyLTE+SiBCaW9sIENoZW08L2Fi
YnItMT48L2FsdC1wZXJpb2RpY2FsPjxwYWdlcz4yMjU4MC0yMjU4ODwvcGFnZXM+PHZvbHVtZT4y
ODY8L3ZvbHVtZT48bnVtYmVyPjI1PC9udW1iZXI+PGtleXdvcmRzPjxrZXl3b3JkPnBlcHRpZGUg
Z3Jvd3RoLWZhY3Rvcjwva2V5d29yZD48a2V5d29yZD5hcmFiaWRvcHNpcy10aGFsaWFuYTwva2V5
d29yZD48a2V5d29yZD5wcm90ZWluLWtpbmFzZTwva2V5d29yZD48a2V5d29yZD5pbi12aXRybzwv
a2V5d29yZD48a2V5d29yZD5iaW5kaW5nIHByb3RlaW5zPC9rZXl3b3JkPjxrZXl3b3JkPmdlbmUt
ZXhwcmVzc2lvbjwva2V5d29yZD48a2V5d29yZD5tZXNvcGh5bGwtY2VsbHM8L2tleXdvcmQ+PGtl
eXdvcmQ+bWVtYnJhbmUgZm9ybTwva2V5d29yZD48a2V5d29yZD5jZ21wIGxldmVsczwva2V5d29y
ZD48a2V5d29yZD5pZGVudGlmaWNhdGlvbjwva2V5d29yZD48L2tleXdvcmRzPjxkYXRlcz48eWVh
cj4yMDExPC95ZWFyPjxwdWItZGF0ZXM+PGRhdGU+SnVuIDI0PC9kYXRlPjwvcHViLWRhdGVzPjwv
ZGF0ZXM+PGlzYm4+MDAyMS05MjU4PC9pc2JuPjxhY2Nlc3Npb24tbnVtPldPUzowMDAyOTE3MTk5
MDAwNjU8L2FjY2Vzc2lvbi1udW0+PHVybHM+PHJlbGF0ZWQtdXJscz48dXJsPiZsdDtHbyB0byBJ
U0kmZ3Q7Oi8vV09TOjAwMDI5MTcxOTkwMDA2NTwvdXJsPjwvcmVsYXRlZC11cmxzPjwvdXJscz48
ZWxlY3Ryb25pYy1yZXNvdXJjZS1udW0+MTAuMTA3NC9qYmMuTTExMC4xNjg4MjM8L2VsZWN0cm9u
aWMtcmVzb3VyY2UtbnVtPjxsYW5ndWFnZT5FbmdsaXNoPC9sYW5ndWFnZT48L3JlY29yZD48L0Np
dGU+PC9FbmROb3RlPgB=
</w:fldData>
        </w:fldChar>
      </w:r>
      <w:r w:rsidR="002D49F5">
        <w:instrText xml:space="preserve"> ADDIN EN.CITE.DATA </w:instrText>
      </w:r>
      <w:r w:rsidR="002D49F5">
        <w:fldChar w:fldCharType="end"/>
      </w:r>
      <w:r w:rsidR="002D49F5">
        <w:fldChar w:fldCharType="separate"/>
      </w:r>
      <w:r w:rsidR="002D49F5">
        <w:rPr>
          <w:noProof/>
        </w:rPr>
        <w:t>(Kwezi</w:t>
      </w:r>
      <w:r w:rsidR="002D49F5" w:rsidRPr="002D49F5">
        <w:rPr>
          <w:i/>
          <w:noProof/>
        </w:rPr>
        <w:t xml:space="preserve"> et al.</w:t>
      </w:r>
      <w:r w:rsidR="002D49F5">
        <w:rPr>
          <w:noProof/>
        </w:rPr>
        <w:t xml:space="preserve"> 2011)</w:t>
      </w:r>
      <w:r w:rsidR="002D49F5">
        <w:fldChar w:fldCharType="end"/>
      </w:r>
      <w:r w:rsidRPr="002278A3">
        <w:t xml:space="preserve">. </w:t>
      </w:r>
      <w:r w:rsidR="00683B2A" w:rsidRPr="002278A3">
        <w:t xml:space="preserve">In all, these data suggest that plant peptide signalling transduction depends on </w:t>
      </w:r>
      <w:r w:rsidR="004B1E8A" w:rsidRPr="002278A3">
        <w:t xml:space="preserve">peptide binding to </w:t>
      </w:r>
      <w:r w:rsidR="00683B2A" w:rsidRPr="002278A3">
        <w:t xml:space="preserve">membrane localised </w:t>
      </w:r>
      <w:r w:rsidR="004B1E8A" w:rsidRPr="002278A3">
        <w:t>LRRs with dual function. The kinase activity may directly alter cytoplasmic targets but the in many cases the GC activity is required to produce cGMP which catalyses downstream signalling.</w:t>
      </w:r>
      <w:r w:rsidRPr="002278A3">
        <w:t xml:space="preserve"> </w:t>
      </w:r>
    </w:p>
    <w:p w:rsidR="002D49F5" w:rsidRPr="002278A3" w:rsidRDefault="002D49F5" w:rsidP="00683B2A">
      <w:pPr>
        <w:jc w:val="both"/>
      </w:pPr>
    </w:p>
    <w:p w:rsidR="005C572A" w:rsidRPr="002278A3" w:rsidRDefault="005C572A" w:rsidP="00092374">
      <w:pPr>
        <w:jc w:val="both"/>
        <w:rPr>
          <w:b/>
        </w:rPr>
      </w:pPr>
      <w:r w:rsidRPr="002278A3">
        <w:rPr>
          <w:b/>
        </w:rPr>
        <w:t>Role</w:t>
      </w:r>
      <w:r w:rsidR="00092374" w:rsidRPr="002278A3">
        <w:rPr>
          <w:b/>
        </w:rPr>
        <w:t>s</w:t>
      </w:r>
      <w:r w:rsidRPr="002278A3">
        <w:rPr>
          <w:b/>
        </w:rPr>
        <w:t xml:space="preserve"> of cGMP in plant stress</w:t>
      </w:r>
    </w:p>
    <w:p w:rsidR="00613AD4" w:rsidRPr="002278A3" w:rsidRDefault="00613AD4" w:rsidP="00092374">
      <w:pPr>
        <w:jc w:val="both"/>
      </w:pPr>
      <w:r w:rsidRPr="002278A3">
        <w:t xml:space="preserve">Like any other living organism, plants are constantly exposed to </w:t>
      </w:r>
      <w:r w:rsidR="004B1E8A" w:rsidRPr="002278A3">
        <w:t xml:space="preserve">adverse physical conditions such as extremes in water provision, temperature and salinity. Furthermore, </w:t>
      </w:r>
      <w:r w:rsidRPr="002278A3">
        <w:t>potential pathogens such as viruses, bacteria and fungi</w:t>
      </w:r>
      <w:r w:rsidR="004B1E8A" w:rsidRPr="002278A3">
        <w:t xml:space="preserve"> are around in all environments while</w:t>
      </w:r>
      <w:r w:rsidRPr="002278A3">
        <w:t xml:space="preserve"> hordes of insects and herbivores that forage on plant material</w:t>
      </w:r>
      <w:r w:rsidR="004B1E8A" w:rsidRPr="002278A3">
        <w:t xml:space="preserve"> are abundant in most places</w:t>
      </w:r>
      <w:r w:rsidRPr="002278A3">
        <w:t xml:space="preserve">. Not surprisingly, plants have evolved, and still are evolving, </w:t>
      </w:r>
      <w:r w:rsidR="0026603C" w:rsidRPr="002278A3">
        <w:t xml:space="preserve">sophisticated </w:t>
      </w:r>
      <w:r w:rsidRPr="002278A3">
        <w:t>defen</w:t>
      </w:r>
      <w:r w:rsidR="0026603C" w:rsidRPr="002278A3">
        <w:t>c</w:t>
      </w:r>
      <w:r w:rsidRPr="002278A3">
        <w:t>e mechanisms to prevent disease and limit wounding. Such defences rely on constitutive and induced responses, some of them local, while others are systemic and spread around entire organs or even the whole plant.</w:t>
      </w:r>
      <w:r w:rsidR="0026603C" w:rsidRPr="002278A3">
        <w:t xml:space="preserve"> </w:t>
      </w:r>
    </w:p>
    <w:p w:rsidR="002509BE" w:rsidRPr="002278A3" w:rsidRDefault="002509BE" w:rsidP="00092374">
      <w:pPr>
        <w:jc w:val="both"/>
      </w:pPr>
    </w:p>
    <w:p w:rsidR="001F0FA3" w:rsidRPr="002278A3" w:rsidRDefault="00EC125E" w:rsidP="00092374">
      <w:pPr>
        <w:jc w:val="both"/>
      </w:pPr>
      <w:r w:rsidRPr="002278A3">
        <w:t>Evidence of cGMP involvement in biotic stress is mostly indirect. For example, transcription of defence genes such as PAL and PR</w:t>
      </w:r>
      <w:r w:rsidRPr="002278A3">
        <w:rPr>
          <w:rFonts w:ascii="MS Gothic" w:eastAsia="MS Gothic" w:hAnsi="MS Gothic" w:cs="MS Gothic"/>
        </w:rPr>
        <w:t>‑</w:t>
      </w:r>
      <w:r w:rsidRPr="002278A3">
        <w:t>1 has been shown to occur in response to N</w:t>
      </w:r>
      <w:r w:rsidR="0016749D" w:rsidRPr="002278A3">
        <w:t xml:space="preserve">O with cGMP as an intermediate </w:t>
      </w:r>
      <w:r w:rsidR="002D49F5">
        <w:fldChar w:fldCharType="begin">
          <w:fldData xml:space="preserve">PEVuZE5vdGU+PENpdGU+PEF1dGhvcj5EdXJuZXI8L0F1dGhvcj48WWVhcj4xOTk4PC9ZZWFyPjxS
ZWNOdW0+NDIyPC9SZWNOdW0+PERpc3BsYXlUZXh0PihEdXJuZXI8c3R5bGUgZmFjZT0iaXRhbGlj
Ij4gZXQgYWwuPC9zdHlsZT4gMTk5OCk8L0Rpc3BsYXlUZXh0PjxyZWNvcmQ+PHJlYy1udW1iZXI+
NDIyPC9yZWMtbnVtYmVyPjxmb3JlaWduLWtleXM+PGtleSBhcHA9IkVOIiBkYi1pZD0icHcyeHBz
ZnJzcmRmOTRlZXRhcjUwMHg5dmRyZnN3d2FlMDBhIiB0aW1lc3RhbXA9IjE0NzQ4OTU3NTkiPjQy
Mjwva2V5PjwvZm9yZWlnbi1rZXlzPjxyZWYtdHlwZSBuYW1lPSJKb3VybmFsIEFydGljbGUiPjE3
PC9yZWYtdHlwZT48Y29udHJpYnV0b3JzPjxhdXRob3JzPjxhdXRob3I+RHVybmVyLCBKLjwvYXV0
aG9yPjxhdXRob3I+V2VuZGVoZW5uZSwgRC48L2F1dGhvcj48YXV0aG9yPktsZXNzaWcsIEQuIEYu
PC9hdXRob3I+PC9hdXRob3JzPjwvY29udHJpYnV0b3JzPjxhdXRoLWFkZHJlc3M+UnV0Z2VycyBT
dGF0ZSBVbml2LCBXYWtzbWFuIEluc3QsIFBpc2NhdGF3YXksIE5KIDA4ODU0IFVTQSYjeEQ7UnV0
Z2VycyBTdGF0ZSBVbml2LCBEZXB0IE1vbCBCaW9sICZhbXA7IEJpb2NoZW0sIFBpc2NhdGF3YXks
IE5KIDA4ODU0IFVTQTwvYXV0aC1hZGRyZXNzPjx0aXRsZXM+PHRpdGxlPkRlZmVuc2UgZ2VuZSBp
bmR1Y3Rpb24gaW4gdG9iYWNjbyBieSBuaXRyaWMgb3hpZGUsIGN5Y2xpYyBHTVAsIGFuZCBjeWNs
aWMgQURQLXJpYm9zZTwvdGl0bGU+PHNlY29uZGFyeS10aXRsZT5Qcm9jZWVkaW5ncyBvZiB0aGUg
TmF0aW9uYWwgQWNhZGVteSBvZiBTY2llbmNlcyBvZiB0aGUgVW5pdGVkIFN0YXRlcyBvZiBBbWVy
aWNhPC9zZWNvbmRhcnktdGl0bGU+PGFsdC10aXRsZT5QIE5hdGwgQWNhZCBTY2kgVVNBPC9hbHQt
dGl0bGU+PC90aXRsZXM+PHBlcmlvZGljYWw+PGZ1bGwtdGl0bGU+UHJvY2VlZGluZ3Mgb2YgdGhl
IE5hdGlvbmFsIEFjYWRlbXkgb2YgU2NpZW5jZXMgb2YgdGhlIFVuaXRlZCBTdGF0ZXMgb2YgQW1l
cmljYTwvZnVsbC10aXRsZT48YWJici0xPlAgTmF0bCBBY2FkIFNjaSBVU0E8L2FiYnItMT48L3Bl
cmlvZGljYWw+PGFsdC1wZXJpb2RpY2FsPjxmdWxsLXRpdGxlPlByb2NlZWRpbmdzIG9mIHRoZSBO
YXRpb25hbCBBY2FkZW15IG9mIFNjaWVuY2VzIG9mIHRoZSBVbml0ZWQgU3RhdGVzIG9mIEFtZXJp
Y2E8L2Z1bGwtdGl0bGU+PGFiYnItMT5QIE5hdGwgQWNhZCBTY2kgVVNBPC9hYmJyLTE+PC9hbHQt
cGVyaW9kaWNhbD48cGFnZXM+MTAzMjgtMTAzMzM8L3BhZ2VzPjx2b2x1bWU+OTU8L3ZvbHVtZT48
bnVtYmVyPjE3PC9udW1iZXI+PGtleXdvcmRzPjxrZXl3b3JkPnJlYWN0aXZlIG94eWdlbiBzcGVj
aWVzPC9rZXl3b3JkPjxrZXl3b3JkPmd1YW55bGF0ZSBjeWNsYXNlPC9rZXl3b3JkPjxrZXl3b3Jk
PnBhdGhvZ2VuZXNpcy1yZWxhdGVkIHByb3RlaW5zPC9rZXl3b3JkPjxrZXl3b3JkPmNhbGNpdW08
L2tleXdvcmQ+PGtleXdvcmQ+cGxhbnQgc2lnbmFsIHRyYW5zZHVjdGlvbjwva2V5d29yZD48a2V5
d29yZD5zeXN0ZW1pYyBhY3F1aXJlZC1yZXNpc3RhbmNlPC9rZXl3b3JkPjxrZXl3b3JkPnBoZW55
bGFsYW5pbmUgYW1tb25pYS1seWFzZTwva2V5d29yZD48a2V5d29yZD5zYWxpY3lsaWMtYWNpZDwv
a2V5d29yZD48a2V5d29yZD5hY3RpdmUgb3h5Z2VuPC9rZXl3b3JkPjxrZXl3b3JkPmRpc2Vhc2Ug
cmVzaXN0YW5jZTwva2V5d29yZD48a2V5d29yZD5oeWRyb2dlbi1wZXJveGlkZTwva2V5d29yZD48
a2V5d29yZD5wbGFudHM8L2tleXdvcmQ+PGtleXdvcmQ+YXJhYmlkb3BzaXM8L2tleXdvcmQ+PGtl
eXdvcmQ+ZXhwcmVzc2lvbjwva2V5d29yZD48a2V5d29yZD5yZWxlYXNlPC9rZXl3b3JkPjwva2V5
d29yZHM+PGRhdGVzPjx5ZWFyPjE5OTg8L3llYXI+PHB1Yi1kYXRlcz48ZGF0ZT5BdWcgMTg8L2Rh
dGU+PC9wdWItZGF0ZXM+PC9kYXRlcz48aXNibj4wMDI3LTg0MjQ8L2lzYm4+PGFjY2Vzc2lvbi1u
dW0+V09TOjAwMDA3NTQ3NTIwMDExMDwvYWNjZXNzaW9uLW51bT48dXJscz48cmVsYXRlZC11cmxz
Pjx1cmw+Jmx0O0dvIHRvIElTSSZndDs6Ly9XT1M6MDAwMDc1NDc1MjAwMTEwPC91cmw+PC9yZWxh
dGVkLXVybHM+PC91cmxzPjxlbGVjdHJvbmljLXJlc291cmNlLW51bT5ET0kgMTAuMTA3My9wbmFz
Ljk1LjE3LjEwMzI4PC9lbGVjdHJvbmljLXJlc291cmNlLW51bT48bGFuZ3VhZ2U+RW5nbGlzaDwv
bGFuZ3VhZ2U+PC9yZWNvcmQ+PC9DaXRlPjwvRW5kTm90ZT5=
</w:fldData>
        </w:fldChar>
      </w:r>
      <w:r w:rsidR="002D49F5">
        <w:instrText xml:space="preserve"> ADDIN EN.CITE </w:instrText>
      </w:r>
      <w:r w:rsidR="002D49F5">
        <w:fldChar w:fldCharType="begin">
          <w:fldData xml:space="preserve">PEVuZE5vdGU+PENpdGU+PEF1dGhvcj5EdXJuZXI8L0F1dGhvcj48WWVhcj4xOTk4PC9ZZWFyPjxS
ZWNOdW0+NDIyPC9SZWNOdW0+PERpc3BsYXlUZXh0PihEdXJuZXI8c3R5bGUgZmFjZT0iaXRhbGlj
Ij4gZXQgYWwuPC9zdHlsZT4gMTk5OCk8L0Rpc3BsYXlUZXh0PjxyZWNvcmQ+PHJlYy1udW1iZXI+
NDIyPC9yZWMtbnVtYmVyPjxmb3JlaWduLWtleXM+PGtleSBhcHA9IkVOIiBkYi1pZD0icHcyeHBz
ZnJzcmRmOTRlZXRhcjUwMHg5dmRyZnN3d2FlMDBhIiB0aW1lc3RhbXA9IjE0NzQ4OTU3NTkiPjQy
Mjwva2V5PjwvZm9yZWlnbi1rZXlzPjxyZWYtdHlwZSBuYW1lPSJKb3VybmFsIEFydGljbGUiPjE3
PC9yZWYtdHlwZT48Y29udHJpYnV0b3JzPjxhdXRob3JzPjxhdXRob3I+RHVybmVyLCBKLjwvYXV0
aG9yPjxhdXRob3I+V2VuZGVoZW5uZSwgRC48L2F1dGhvcj48YXV0aG9yPktsZXNzaWcsIEQuIEYu
PC9hdXRob3I+PC9hdXRob3JzPjwvY29udHJpYnV0b3JzPjxhdXRoLWFkZHJlc3M+UnV0Z2VycyBT
dGF0ZSBVbml2LCBXYWtzbWFuIEluc3QsIFBpc2NhdGF3YXksIE5KIDA4ODU0IFVTQSYjeEQ7UnV0
Z2VycyBTdGF0ZSBVbml2LCBEZXB0IE1vbCBCaW9sICZhbXA7IEJpb2NoZW0sIFBpc2NhdGF3YXks
IE5KIDA4ODU0IFVTQTwvYXV0aC1hZGRyZXNzPjx0aXRsZXM+PHRpdGxlPkRlZmVuc2UgZ2VuZSBp
bmR1Y3Rpb24gaW4gdG9iYWNjbyBieSBuaXRyaWMgb3hpZGUsIGN5Y2xpYyBHTVAsIGFuZCBjeWNs
aWMgQURQLXJpYm9zZTwvdGl0bGU+PHNlY29uZGFyeS10aXRsZT5Qcm9jZWVkaW5ncyBvZiB0aGUg
TmF0aW9uYWwgQWNhZGVteSBvZiBTY2llbmNlcyBvZiB0aGUgVW5pdGVkIFN0YXRlcyBvZiBBbWVy
aWNhPC9zZWNvbmRhcnktdGl0bGU+PGFsdC10aXRsZT5QIE5hdGwgQWNhZCBTY2kgVVNBPC9hbHQt
dGl0bGU+PC90aXRsZXM+PHBlcmlvZGljYWw+PGZ1bGwtdGl0bGU+UHJvY2VlZGluZ3Mgb2YgdGhl
IE5hdGlvbmFsIEFjYWRlbXkgb2YgU2NpZW5jZXMgb2YgdGhlIFVuaXRlZCBTdGF0ZXMgb2YgQW1l
cmljYTwvZnVsbC10aXRsZT48YWJici0xPlAgTmF0bCBBY2FkIFNjaSBVU0E8L2FiYnItMT48L3Bl
cmlvZGljYWw+PGFsdC1wZXJpb2RpY2FsPjxmdWxsLXRpdGxlPlByb2NlZWRpbmdzIG9mIHRoZSBO
YXRpb25hbCBBY2FkZW15IG9mIFNjaWVuY2VzIG9mIHRoZSBVbml0ZWQgU3RhdGVzIG9mIEFtZXJp
Y2E8L2Z1bGwtdGl0bGU+PGFiYnItMT5QIE5hdGwgQWNhZCBTY2kgVVNBPC9hYmJyLTE+PC9hbHQt
cGVyaW9kaWNhbD48cGFnZXM+MTAzMjgtMTAzMzM8L3BhZ2VzPjx2b2x1bWU+OTU8L3ZvbHVtZT48
bnVtYmVyPjE3PC9udW1iZXI+PGtleXdvcmRzPjxrZXl3b3JkPnJlYWN0aXZlIG94eWdlbiBzcGVj
aWVzPC9rZXl3b3JkPjxrZXl3b3JkPmd1YW55bGF0ZSBjeWNsYXNlPC9rZXl3b3JkPjxrZXl3b3Jk
PnBhdGhvZ2VuZXNpcy1yZWxhdGVkIHByb3RlaW5zPC9rZXl3b3JkPjxrZXl3b3JkPmNhbGNpdW08
L2tleXdvcmQ+PGtleXdvcmQ+cGxhbnQgc2lnbmFsIHRyYW5zZHVjdGlvbjwva2V5d29yZD48a2V5
d29yZD5zeXN0ZW1pYyBhY3F1aXJlZC1yZXNpc3RhbmNlPC9rZXl3b3JkPjxrZXl3b3JkPnBoZW55
bGFsYW5pbmUgYW1tb25pYS1seWFzZTwva2V5d29yZD48a2V5d29yZD5zYWxpY3lsaWMtYWNpZDwv
a2V5d29yZD48a2V5d29yZD5hY3RpdmUgb3h5Z2VuPC9rZXl3b3JkPjxrZXl3b3JkPmRpc2Vhc2Ug
cmVzaXN0YW5jZTwva2V5d29yZD48a2V5d29yZD5oeWRyb2dlbi1wZXJveGlkZTwva2V5d29yZD48
a2V5d29yZD5wbGFudHM8L2tleXdvcmQ+PGtleXdvcmQ+YXJhYmlkb3BzaXM8L2tleXdvcmQ+PGtl
eXdvcmQ+ZXhwcmVzc2lvbjwva2V5d29yZD48a2V5d29yZD5yZWxlYXNlPC9rZXl3b3JkPjwva2V5
d29yZHM+PGRhdGVzPjx5ZWFyPjE5OTg8L3llYXI+PHB1Yi1kYXRlcz48ZGF0ZT5BdWcgMTg8L2Rh
dGU+PC9wdWItZGF0ZXM+PC9kYXRlcz48aXNibj4wMDI3LTg0MjQ8L2lzYm4+PGFjY2Vzc2lvbi1u
dW0+V09TOjAwMDA3NTQ3NTIwMDExMDwvYWNjZXNzaW9uLW51bT48dXJscz48cmVsYXRlZC11cmxz
Pjx1cmw+Jmx0O0dvIHRvIElTSSZndDs6Ly9XT1M6MDAwMDc1NDc1MjAwMTEwPC91cmw+PC9yZWxh
dGVkLXVybHM+PC91cmxzPjxlbGVjdHJvbmljLXJlc291cmNlLW51bT5ET0kgMTAuMTA3My9wbmFz
Ljk1LjE3LjEwMzI4PC9lbGVjdHJvbmljLXJlc291cmNlLW51bT48bGFuZ3VhZ2U+RW5nbGlzaDwv
bGFuZ3VhZ2U+PC9yZWNvcmQ+PC9DaXRlPjwvRW5kTm90ZT5=
</w:fldData>
        </w:fldChar>
      </w:r>
      <w:r w:rsidR="002D49F5">
        <w:instrText xml:space="preserve"> ADDIN EN.CITE.DATA </w:instrText>
      </w:r>
      <w:r w:rsidR="002D49F5">
        <w:fldChar w:fldCharType="end"/>
      </w:r>
      <w:r w:rsidR="002D49F5">
        <w:fldChar w:fldCharType="separate"/>
      </w:r>
      <w:r w:rsidR="002D49F5">
        <w:rPr>
          <w:noProof/>
        </w:rPr>
        <w:t>(Durner</w:t>
      </w:r>
      <w:r w:rsidR="002D49F5" w:rsidRPr="002D49F5">
        <w:rPr>
          <w:i/>
          <w:noProof/>
        </w:rPr>
        <w:t xml:space="preserve"> et </w:t>
      </w:r>
      <w:r w:rsidR="002D49F5" w:rsidRPr="002D49F5">
        <w:rPr>
          <w:i/>
          <w:noProof/>
        </w:rPr>
        <w:lastRenderedPageBreak/>
        <w:t>al.</w:t>
      </w:r>
      <w:r w:rsidR="002D49F5">
        <w:rPr>
          <w:noProof/>
        </w:rPr>
        <w:t xml:space="preserve"> 1998)</w:t>
      </w:r>
      <w:r w:rsidR="002D49F5">
        <w:fldChar w:fldCharType="end"/>
      </w:r>
      <w:r w:rsidRPr="002278A3">
        <w:t xml:space="preserve">. </w:t>
      </w:r>
      <w:r w:rsidR="004F51E4" w:rsidRPr="002278A3">
        <w:t>In a different context, e</w:t>
      </w:r>
      <w:r w:rsidRPr="002278A3">
        <w:t xml:space="preserve">licitor peptides, </w:t>
      </w:r>
      <w:r w:rsidR="00493ED5" w:rsidRPr="002278A3">
        <w:t xml:space="preserve">endogenous compounds </w:t>
      </w:r>
      <w:r w:rsidRPr="002278A3">
        <w:t>which play important roles in evoking plant immunity</w:t>
      </w:r>
      <w:r w:rsidR="004B1E8A" w:rsidRPr="002278A3">
        <w:t xml:space="preserve"> (see above)</w:t>
      </w:r>
      <w:r w:rsidRPr="002278A3">
        <w:t>, are perceived by membrane located receptor</w:t>
      </w:r>
      <w:r w:rsidR="004B1E8A" w:rsidRPr="002278A3">
        <w:t>s</w:t>
      </w:r>
      <w:r w:rsidRPr="002278A3">
        <w:t xml:space="preserve"> whi</w:t>
      </w:r>
      <w:r w:rsidR="00493ED5" w:rsidRPr="002278A3">
        <w:t xml:space="preserve">ch </w:t>
      </w:r>
      <w:r w:rsidR="004B1E8A" w:rsidRPr="002278A3">
        <w:t>are</w:t>
      </w:r>
      <w:r w:rsidR="00493ED5" w:rsidRPr="002278A3">
        <w:t xml:space="preserve"> proposed to have</w:t>
      </w:r>
      <w:r w:rsidRPr="002278A3">
        <w:t xml:space="preserve"> innate guanylyl cyclase activity</w:t>
      </w:r>
      <w:r w:rsidR="00C07E5F" w:rsidRPr="002278A3">
        <w:t xml:space="preserve"> </w:t>
      </w:r>
      <w:r w:rsidR="002D49F5">
        <w:fldChar w:fldCharType="begin">
          <w:fldData xml:space="preserve">PEVuZE5vdGU+PENpdGU+PEF1dGhvcj5NYTwvQXV0aG9yPjxZZWFyPjIwMTM8L1llYXI+PFJlY051
bT44MzwvUmVjTnVtPjxEaXNwbGF5VGV4dD4oTWE8c3R5bGUgZmFjZT0iaXRhbGljIj4gZXQgYWwu
PC9zdHlsZT4gMjAxMyk8L0Rpc3BsYXlUZXh0PjxyZWNvcmQ+PHJlYy1udW1iZXI+ODM8L3JlYy1u
dW1iZXI+PGZvcmVpZ24ta2V5cz48a2V5IGFwcD0iRU4iIGRiLWlkPSJwdzJ4cHNmcnNyZGY5NGVl
dGFyNTAweDl2ZHJmc3d3YWUwMGEiIHRpbWVzdGFtcD0iMTQ3NDcwOTI3MiI+ODM8L2tleT48L2Zv
cmVpZ24ta2V5cz48cmVmLXR5cGUgbmFtZT0iSm91cm5hbCBBcnRpY2xlIj4xNzwvcmVmLXR5cGU+
PGNvbnRyaWJ1dG9ycz48YXV0aG9ycz48YXV0aG9yPk1hLCBZLjwvYXV0aG9yPjxhdXRob3I+Wmhh
bywgWS4gQy48L2F1dGhvcj48YXV0aG9yPldhbGtlciwgUi4gSy48L2F1dGhvcj48YXV0aG9yPkJl
cmtvd2l0eiwgRy4gQS48L2F1dGhvcj48L2F1dGhvcnM+PC9jb250cmlidXRvcnM+PGF1dGgtYWRk
cmVzcz5Vbml2IENvbm5lY3RpY3V0LCBBZ3IgQmlvdGVjaG5vbCBMYWIsIERlcHQgUGxhbnQgU2Np
ICZhbXA7IExhbmRzY2FwZSBBcmNoaXRlY3R1cmUsIFN0b3JycywgQ1QgMDYyNjkgVVNBPC9hdXRo
LWFkZHJlc3M+PHRpdGxlcz48dGl0bGU+PHN0eWxlIGZhY2U9Im5vcm1hbCIgZm9udD0iZGVmYXVs
dCIgc2l6ZT0iMTAwJSI+TW9sZWN1bGFyIHN0ZXBzIGluIHRoZSBpbW11bmUgc2lnbmFsaW5nIHBh
dGh3YXkgZXZva2VkIGJ5IHBsYW50IGVsaWNpdG9yIHBlcHRpZGVzOiBDYTwvc3R5bGU+PHN0eWxl
IGZhY2U9InN1cGVyc2NyaXB0IiBmb250PSJkZWZhdWx0IiBzaXplPSIxMDAlIj4yKzwvc3R5bGU+
PHN0eWxlIGZhY2U9Im5vcm1hbCIgZm9udD0iZGVmYXVsdCIgc2l6ZT0iMTAwJSI+LWRlcGVuZGVu
dCBwcm90ZWluIGtpbmFzZXMsIG5pdHJpYyBveGlkZSwgYW5kIHJlYWN0aXZlIG94eWdlbiBzcGVj
aWVzIGFyZSBkb3duc3RyZWFtIGZyb20gdGhlIGVhcmx5IENhPC9zdHlsZT48c3R5bGUgZmFjZT0i
c3VwZXJzY3JpcHQiIGZvbnQ9ImRlZmF1bHQiIHNpemU9IjEwMCUiPjIrPC9zdHlsZT48c3R5bGUg
ZmFjZT0ibm9ybWFsIiBmb250PSJkZWZhdWx0IiBzaXplPSIxMDAlIj4gc2lnbmFsPC9zdHlsZT48
L3RpdGxlPjxzZWNvbmRhcnktdGl0bGU+UGxhbnQgUGh5c2lvbG9neTwvc2Vjb25kYXJ5LXRpdGxl
PjxhbHQtdGl0bGU+UGxhbnQgUGh5c2lvbDwvYWx0LXRpdGxlPjwvdGl0bGVzPjxwZXJpb2RpY2Fs
PjxmdWxsLXRpdGxlPlBsYW50IFBoeXNpb2xvZ3k8L2Z1bGwtdGl0bGU+PGFiYnItMT5QbGFudCBQ
aHlzaW9sPC9hYmJyLTE+PC9wZXJpb2RpY2FsPjxhbHQtcGVyaW9kaWNhbD48ZnVsbC10aXRsZT5Q
bGFudCBQaHlzaW9sb2d5PC9mdWxsLXRpdGxlPjxhYmJyLTE+UGxhbnQgUGh5c2lvbDwvYWJici0x
PjwvYWx0LXBlcmlvZGljYWw+PHBhZ2VzPjE0NTktMTQ3MTwvcGFnZXM+PHZvbHVtZT4xNjM8L3Zv
bHVtZT48bnVtYmVyPjM8L251bWJlcj48a2V5d29yZHM+PGtleXdvcmQ+cGF0dGVybi1yZWNvZ25p
dGlvbiByZWNlcHRvcnM8L2tleXdvcmQ+PGtleXdvcmQ+aW5uYXRlIGltbXVuaXR5PC9rZXl3b3Jk
PjxrZXl3b3JkPmFyYWJpZG9wc2lzLXRoYWxpYW5hPC9rZXl3b3JkPjxrZXl3b3JkPmN5Y2xpYy1u
dWNsZW90aWRlPC9rZXl3b3JkPjxrZXl3b3JkPmRpc2Vhc2UgcmVzaXN0YW5jZTwva2V5d29yZD48
a2V5d29yZD5kZWZlbnNlIHJlc3BvbnNlczwva2V5d29yZD48a2V5d29yZD5oeXBlcnNlbnNpdGl2
ZSByZXNwb25zZTwva2V5d29yZD48a2V5d29yZD5jeWNsYXNlIGFjdGl2aXR5PC9rZXl3b3JkPjxr
ZXl3b3JkPmlvbiBjaGFubmVsczwva2V5d29yZD48a2V5d29yZD5jYWxjaXVtPC9rZXl3b3JkPjwv
a2V5d29yZHM+PGRhdGVzPjx5ZWFyPjIwMTM8L3llYXI+PHB1Yi1kYXRlcz48ZGF0ZT5Ob3Y8L2Rh
dGU+PC9wdWItZGF0ZXM+PC9kYXRlcz48aXNibj4wMDMyLTA4ODk8L2lzYm4+PGFjY2Vzc2lvbi1u
dW0+V09TOjAwMDMyNjUyMDkwMDAzMTwvYWNjZXNzaW9uLW51bT48dXJscz48cmVsYXRlZC11cmxz
Pjx1cmw+Jmx0O0dvIHRvIElTSSZndDs6Ly9XT1M6MDAwMzI2NTIwOTAwMDMxPC91cmw+PC9yZWxh
dGVkLXVybHM+PC91cmxzPjxlbGVjdHJvbmljLXJlc291cmNlLW51bT4xMC4xMTA0L3BwLjExMy4y
MjYwNjg8L2VsZWN0cm9uaWMtcmVzb3VyY2UtbnVtPjxsYW5ndWFnZT5FbmdsaXNoPC9sYW5ndWFn
ZT48L3JlY29yZD48L0NpdGU+PC9FbmROb3RlPgB=
</w:fldData>
        </w:fldChar>
      </w:r>
      <w:r w:rsidR="002D49F5">
        <w:instrText xml:space="preserve"> ADDIN EN.CITE </w:instrText>
      </w:r>
      <w:r w:rsidR="002D49F5">
        <w:fldChar w:fldCharType="begin">
          <w:fldData xml:space="preserve">PEVuZE5vdGU+PENpdGU+PEF1dGhvcj5NYTwvQXV0aG9yPjxZZWFyPjIwMTM8L1llYXI+PFJlY051
bT44MzwvUmVjTnVtPjxEaXNwbGF5VGV4dD4oTWE8c3R5bGUgZmFjZT0iaXRhbGljIj4gZXQgYWwu
PC9zdHlsZT4gMjAxMyk8L0Rpc3BsYXlUZXh0PjxyZWNvcmQ+PHJlYy1udW1iZXI+ODM8L3JlYy1u
dW1iZXI+PGZvcmVpZ24ta2V5cz48a2V5IGFwcD0iRU4iIGRiLWlkPSJwdzJ4cHNmcnNyZGY5NGVl
dGFyNTAweDl2ZHJmc3d3YWUwMGEiIHRpbWVzdGFtcD0iMTQ3NDcwOTI3MiI+ODM8L2tleT48L2Zv
cmVpZ24ta2V5cz48cmVmLXR5cGUgbmFtZT0iSm91cm5hbCBBcnRpY2xlIj4xNzwvcmVmLXR5cGU+
PGNvbnRyaWJ1dG9ycz48YXV0aG9ycz48YXV0aG9yPk1hLCBZLjwvYXV0aG9yPjxhdXRob3I+Wmhh
bywgWS4gQy48L2F1dGhvcj48YXV0aG9yPldhbGtlciwgUi4gSy48L2F1dGhvcj48YXV0aG9yPkJl
cmtvd2l0eiwgRy4gQS48L2F1dGhvcj48L2F1dGhvcnM+PC9jb250cmlidXRvcnM+PGF1dGgtYWRk
cmVzcz5Vbml2IENvbm5lY3RpY3V0LCBBZ3IgQmlvdGVjaG5vbCBMYWIsIERlcHQgUGxhbnQgU2Np
ICZhbXA7IExhbmRzY2FwZSBBcmNoaXRlY3R1cmUsIFN0b3JycywgQ1QgMDYyNjkgVVNBPC9hdXRo
LWFkZHJlc3M+PHRpdGxlcz48dGl0bGU+PHN0eWxlIGZhY2U9Im5vcm1hbCIgZm9udD0iZGVmYXVs
dCIgc2l6ZT0iMTAwJSI+TW9sZWN1bGFyIHN0ZXBzIGluIHRoZSBpbW11bmUgc2lnbmFsaW5nIHBh
dGh3YXkgZXZva2VkIGJ5IHBsYW50IGVsaWNpdG9yIHBlcHRpZGVzOiBDYTwvc3R5bGU+PHN0eWxl
IGZhY2U9InN1cGVyc2NyaXB0IiBmb250PSJkZWZhdWx0IiBzaXplPSIxMDAlIj4yKzwvc3R5bGU+
PHN0eWxlIGZhY2U9Im5vcm1hbCIgZm9udD0iZGVmYXVsdCIgc2l6ZT0iMTAwJSI+LWRlcGVuZGVu
dCBwcm90ZWluIGtpbmFzZXMsIG5pdHJpYyBveGlkZSwgYW5kIHJlYWN0aXZlIG94eWdlbiBzcGVj
aWVzIGFyZSBkb3duc3RyZWFtIGZyb20gdGhlIGVhcmx5IENhPC9zdHlsZT48c3R5bGUgZmFjZT0i
c3VwZXJzY3JpcHQiIGZvbnQ9ImRlZmF1bHQiIHNpemU9IjEwMCUiPjIrPC9zdHlsZT48c3R5bGUg
ZmFjZT0ibm9ybWFsIiBmb250PSJkZWZhdWx0IiBzaXplPSIxMDAlIj4gc2lnbmFsPC9zdHlsZT48
L3RpdGxlPjxzZWNvbmRhcnktdGl0bGU+UGxhbnQgUGh5c2lvbG9neTwvc2Vjb25kYXJ5LXRpdGxl
PjxhbHQtdGl0bGU+UGxhbnQgUGh5c2lvbDwvYWx0LXRpdGxlPjwvdGl0bGVzPjxwZXJpb2RpY2Fs
PjxmdWxsLXRpdGxlPlBsYW50IFBoeXNpb2xvZ3k8L2Z1bGwtdGl0bGU+PGFiYnItMT5QbGFudCBQ
aHlzaW9sPC9hYmJyLTE+PC9wZXJpb2RpY2FsPjxhbHQtcGVyaW9kaWNhbD48ZnVsbC10aXRsZT5Q
bGFudCBQaHlzaW9sb2d5PC9mdWxsLXRpdGxlPjxhYmJyLTE+UGxhbnQgUGh5c2lvbDwvYWJici0x
PjwvYWx0LXBlcmlvZGljYWw+PHBhZ2VzPjE0NTktMTQ3MTwvcGFnZXM+PHZvbHVtZT4xNjM8L3Zv
bHVtZT48bnVtYmVyPjM8L251bWJlcj48a2V5d29yZHM+PGtleXdvcmQ+cGF0dGVybi1yZWNvZ25p
dGlvbiByZWNlcHRvcnM8L2tleXdvcmQ+PGtleXdvcmQ+aW5uYXRlIGltbXVuaXR5PC9rZXl3b3Jk
PjxrZXl3b3JkPmFyYWJpZG9wc2lzLXRoYWxpYW5hPC9rZXl3b3JkPjxrZXl3b3JkPmN5Y2xpYy1u
dWNsZW90aWRlPC9rZXl3b3JkPjxrZXl3b3JkPmRpc2Vhc2UgcmVzaXN0YW5jZTwva2V5d29yZD48
a2V5d29yZD5kZWZlbnNlIHJlc3BvbnNlczwva2V5d29yZD48a2V5d29yZD5oeXBlcnNlbnNpdGl2
ZSByZXNwb25zZTwva2V5d29yZD48a2V5d29yZD5jeWNsYXNlIGFjdGl2aXR5PC9rZXl3b3JkPjxr
ZXl3b3JkPmlvbiBjaGFubmVsczwva2V5d29yZD48a2V5d29yZD5jYWxjaXVtPC9rZXl3b3JkPjwv
a2V5d29yZHM+PGRhdGVzPjx5ZWFyPjIwMTM8L3llYXI+PHB1Yi1kYXRlcz48ZGF0ZT5Ob3Y8L2Rh
dGU+PC9wdWItZGF0ZXM+PC9kYXRlcz48aXNibj4wMDMyLTA4ODk8L2lzYm4+PGFjY2Vzc2lvbi1u
dW0+V09TOjAwMDMyNjUyMDkwMDAzMTwvYWNjZXNzaW9uLW51bT48dXJscz48cmVsYXRlZC11cmxz
Pjx1cmw+Jmx0O0dvIHRvIElTSSZndDs6Ly9XT1M6MDAwMzI2NTIwOTAwMDMxPC91cmw+PC9yZWxh
dGVkLXVybHM+PC91cmxzPjxlbGVjdHJvbmljLXJlc291cmNlLW51bT4xMC4xMTA0L3BwLjExMy4y
MjYwNjg8L2VsZWN0cm9uaWMtcmVzb3VyY2UtbnVtPjxsYW5ndWFnZT5FbmdsaXNoPC9sYW5ndWFn
ZT48L3JlY29yZD48L0NpdGU+PC9FbmROb3RlPgB=
</w:fldData>
        </w:fldChar>
      </w:r>
      <w:r w:rsidR="002D49F5">
        <w:instrText xml:space="preserve"> ADDIN EN.CITE.DATA </w:instrText>
      </w:r>
      <w:r w:rsidR="002D49F5">
        <w:fldChar w:fldCharType="end"/>
      </w:r>
      <w:r w:rsidR="002D49F5">
        <w:fldChar w:fldCharType="separate"/>
      </w:r>
      <w:r w:rsidR="002D49F5">
        <w:rPr>
          <w:noProof/>
        </w:rPr>
        <w:t>(Ma</w:t>
      </w:r>
      <w:r w:rsidR="002D49F5" w:rsidRPr="002D49F5">
        <w:rPr>
          <w:i/>
          <w:noProof/>
        </w:rPr>
        <w:t xml:space="preserve"> et al.</w:t>
      </w:r>
      <w:r w:rsidR="002D49F5">
        <w:rPr>
          <w:noProof/>
        </w:rPr>
        <w:t xml:space="preserve"> 2013)</w:t>
      </w:r>
      <w:r w:rsidR="002D49F5">
        <w:fldChar w:fldCharType="end"/>
      </w:r>
      <w:r w:rsidRPr="002278A3">
        <w:t>.</w:t>
      </w:r>
      <w:r w:rsidR="00493ED5" w:rsidRPr="002278A3">
        <w:t xml:space="preserve"> </w:t>
      </w:r>
      <w:r w:rsidR="004F51E4" w:rsidRPr="002278A3">
        <w:t xml:space="preserve">Raised levels of cGMP subsequently activate </w:t>
      </w:r>
      <w:r w:rsidR="00EC6005" w:rsidRPr="002278A3">
        <w:t>Ca</w:t>
      </w:r>
      <w:r w:rsidR="00EC6005">
        <w:rPr>
          <w:vertAlign w:val="superscript"/>
        </w:rPr>
        <w:t>2</w:t>
      </w:r>
      <w:r w:rsidR="00EC6005" w:rsidRPr="002278A3">
        <w:rPr>
          <w:vertAlign w:val="superscript"/>
        </w:rPr>
        <w:t>+</w:t>
      </w:r>
      <w:r w:rsidR="004B1E8A" w:rsidRPr="002278A3">
        <w:t xml:space="preserve"> permeable channels such as </w:t>
      </w:r>
      <w:r w:rsidR="00493ED5" w:rsidRPr="002278A3">
        <w:t>CNGC</w:t>
      </w:r>
      <w:r w:rsidR="004F51E4" w:rsidRPr="002278A3">
        <w:t xml:space="preserve">2, </w:t>
      </w:r>
      <w:r w:rsidR="00493ED5" w:rsidRPr="002278A3">
        <w:t>translat</w:t>
      </w:r>
      <w:r w:rsidR="004F51E4" w:rsidRPr="002278A3">
        <w:t>ing</w:t>
      </w:r>
      <w:r w:rsidR="00493ED5" w:rsidRPr="002278A3">
        <w:t xml:space="preserve"> cGMP into a </w:t>
      </w:r>
      <w:r w:rsidR="00EC6005" w:rsidRPr="002278A3">
        <w:t>Ca</w:t>
      </w:r>
      <w:r w:rsidR="00EC6005">
        <w:rPr>
          <w:vertAlign w:val="superscript"/>
        </w:rPr>
        <w:t>2</w:t>
      </w:r>
      <w:r w:rsidR="00EC6005" w:rsidRPr="002278A3">
        <w:rPr>
          <w:vertAlign w:val="superscript"/>
        </w:rPr>
        <w:t>+</w:t>
      </w:r>
      <w:r w:rsidR="00493ED5" w:rsidRPr="002278A3">
        <w:t xml:space="preserve"> signal</w:t>
      </w:r>
      <w:r w:rsidR="004F51E4" w:rsidRPr="002278A3">
        <w:t xml:space="preserve"> </w:t>
      </w:r>
      <w:r w:rsidR="004B1E8A" w:rsidRPr="002278A3">
        <w:t>which</w:t>
      </w:r>
      <w:r w:rsidR="004F51E4" w:rsidRPr="002278A3">
        <w:t xml:space="preserve"> is </w:t>
      </w:r>
      <w:r w:rsidR="001F0FA3" w:rsidRPr="002278A3">
        <w:t xml:space="preserve">not only </w:t>
      </w:r>
      <w:r w:rsidR="004F51E4" w:rsidRPr="002278A3">
        <w:t xml:space="preserve">instrumental in </w:t>
      </w:r>
      <w:r w:rsidR="001F0FA3" w:rsidRPr="002278A3">
        <w:t>defence gene activation but also provides (via calmodulin) a negative feedback to temper CNGC2 activity</w:t>
      </w:r>
      <w:r w:rsidR="00493ED5" w:rsidRPr="002278A3">
        <w:t>.</w:t>
      </w:r>
      <w:r w:rsidR="00AD15A9" w:rsidRPr="002278A3">
        <w:t xml:space="preserve"> </w:t>
      </w:r>
    </w:p>
    <w:p w:rsidR="007A350D" w:rsidRPr="002278A3" w:rsidRDefault="007A350D" w:rsidP="00092374">
      <w:pPr>
        <w:jc w:val="both"/>
      </w:pPr>
    </w:p>
    <w:p w:rsidR="00BE4CC8" w:rsidRPr="002278A3" w:rsidRDefault="001F0FA3" w:rsidP="00092374">
      <w:pPr>
        <w:jc w:val="both"/>
      </w:pPr>
      <w:r w:rsidRPr="002278A3">
        <w:t>A</w:t>
      </w:r>
      <w:r w:rsidR="00AD15A9" w:rsidRPr="002278A3">
        <w:t xml:space="preserve"> </w:t>
      </w:r>
      <w:r w:rsidRPr="002278A3">
        <w:t xml:space="preserve">more </w:t>
      </w:r>
      <w:r w:rsidR="00AD15A9" w:rsidRPr="002278A3">
        <w:t xml:space="preserve">direct link </w:t>
      </w:r>
      <w:r w:rsidRPr="002278A3">
        <w:t xml:space="preserve">between pathogenicity and cGMP signalling </w:t>
      </w:r>
      <w:r w:rsidR="00AD15A9" w:rsidRPr="002278A3">
        <w:t xml:space="preserve">was shown recently </w:t>
      </w:r>
      <w:r w:rsidRPr="002278A3">
        <w:t>for</w:t>
      </w:r>
      <w:r w:rsidR="00AD15A9" w:rsidRPr="002278A3">
        <w:t xml:space="preserve"> </w:t>
      </w:r>
      <w:r w:rsidR="002F10E2" w:rsidRPr="002F10E2">
        <w:rPr>
          <w:i/>
        </w:rPr>
        <w:t>Arabidopsis</w:t>
      </w:r>
      <w:r w:rsidR="00AD15A9" w:rsidRPr="002278A3">
        <w:t xml:space="preserve"> leaves </w:t>
      </w:r>
      <w:r w:rsidRPr="002278A3">
        <w:t>inoculat</w:t>
      </w:r>
      <w:r w:rsidR="004B1E8A" w:rsidRPr="002278A3">
        <w:t>ed</w:t>
      </w:r>
      <w:r w:rsidRPr="002278A3">
        <w:t xml:space="preserve"> </w:t>
      </w:r>
      <w:r w:rsidR="00C07E5F" w:rsidRPr="002278A3">
        <w:t xml:space="preserve">with </w:t>
      </w:r>
      <w:r w:rsidR="00C07E5F" w:rsidRPr="002945EC">
        <w:rPr>
          <w:i/>
        </w:rPr>
        <w:t>Pseudomonas syringae</w:t>
      </w:r>
      <w:r w:rsidR="00C07E5F" w:rsidRPr="002278A3">
        <w:t xml:space="preserve"> </w:t>
      </w:r>
      <w:r w:rsidR="002D49F5">
        <w:fldChar w:fldCharType="begin"/>
      </w:r>
      <w:r w:rsidR="002D49F5">
        <w:instrText xml:space="preserve"> ADDIN EN.CITE &lt;EndNote&gt;&lt;Cite&gt;&lt;Author&gt;Meier&lt;/Author&gt;&lt;Year&gt;2009&lt;/Year&gt;&lt;RecNum&gt;407&lt;/RecNum&gt;&lt;DisplayText&gt;(Meier&lt;style face="italic"&gt; et al.&lt;/style&gt; 2009)&lt;/DisplayText&gt;&lt;record&gt;&lt;rec-number&gt;407&lt;/rec-number&gt;&lt;foreign-keys&gt;&lt;key app="EN" db-id="pw2xpsfrsrdf94eetar500x9vdrfswwae00a" timestamp="1474887344"&gt;407&lt;/key&gt;&lt;/foreign-keys&gt;&lt;ref-type name="Journal Article"&gt;17&lt;/ref-type&gt;&lt;contributors&gt;&lt;authors&gt;&lt;author&gt;Meier, S.&lt;/author&gt;&lt;author&gt;Madeo, L.&lt;/author&gt;&lt;author&gt;Ederli, L.&lt;/author&gt;&lt;author&gt;Donaldson, L.&lt;/author&gt;&lt;author&gt;Pasqualini, S.&lt;/author&gt;&lt;author&gt;Gehring, C.&lt;/author&gt;&lt;/authors&gt;&lt;/contributors&gt;&lt;auth-address&gt;South African National Institute of Bioinformatics, Bellville, South Africa.&lt;/auth-address&gt;&lt;titles&gt;&lt;title&gt;Deciphering cGMP signatures and cGMP-dependent pathways in plant defence&lt;/title&gt;&lt;secondary-title&gt;Plant Signal Behav&lt;/secondary-title&gt;&lt;/titles&gt;&lt;periodical&gt;&lt;full-title&gt;Plant Signal Behav&lt;/full-title&gt;&lt;/periodical&gt;&lt;pages&gt;307-9&lt;/pages&gt;&lt;volume&gt;4&lt;/volume&gt;&lt;number&gt;4&lt;/number&gt;&lt;keywords&gt;&lt;keyword&gt;3&amp;apos;,5&amp;apos;-cyclic monophosphate (cGMP)&lt;/keyword&gt;&lt;keyword&gt;ethylene&lt;/keyword&gt;&lt;keyword&gt;nitric oxide&lt;/keyword&gt;&lt;keyword&gt;ozone&lt;/keyword&gt;&lt;keyword&gt;plant stress&lt;/keyword&gt;&lt;keyword&gt;salicylic acid&lt;/keyword&gt;&lt;/keywords&gt;&lt;dates&gt;&lt;year&gt;2009&lt;/year&gt;&lt;pub-dates&gt;&lt;date&gt;Apr&lt;/date&gt;&lt;/pub-dates&gt;&lt;/dates&gt;&lt;isbn&gt;1559-2324 (Electronic)&amp;#xD;1559-2316 (Linking)&lt;/isbn&gt;&lt;accession-num&gt;19794847&lt;/accession-num&gt;&lt;urls&gt;&lt;related-urls&gt;&lt;url&gt;https://www.ncbi.nlm.nih.gov/pubmed/19794847&lt;/url&gt;&lt;/related-urls&gt;&lt;/urls&gt;&lt;custom2&gt;PMC2664491&lt;/custom2&gt;&lt;/record&gt;&lt;/Cite&gt;&lt;/EndNote&gt;</w:instrText>
      </w:r>
      <w:r w:rsidR="002D49F5">
        <w:fldChar w:fldCharType="separate"/>
      </w:r>
      <w:r w:rsidR="002D49F5">
        <w:rPr>
          <w:noProof/>
        </w:rPr>
        <w:t>(Meier</w:t>
      </w:r>
      <w:r w:rsidR="002D49F5" w:rsidRPr="002D49F5">
        <w:rPr>
          <w:i/>
          <w:noProof/>
        </w:rPr>
        <w:t xml:space="preserve"> et al.</w:t>
      </w:r>
      <w:r w:rsidR="002D49F5">
        <w:rPr>
          <w:noProof/>
        </w:rPr>
        <w:t xml:space="preserve"> 2009)</w:t>
      </w:r>
      <w:r w:rsidR="002D49F5">
        <w:fldChar w:fldCharType="end"/>
      </w:r>
      <w:r w:rsidR="00AD15A9" w:rsidRPr="002278A3">
        <w:t xml:space="preserve">. Elevated cGMP levels appeared within 30 minutes of inoculation with </w:t>
      </w:r>
      <w:r w:rsidRPr="002278A3">
        <w:t xml:space="preserve">cGMP </w:t>
      </w:r>
      <w:r w:rsidR="00AD15A9" w:rsidRPr="002278A3">
        <w:t>signal</w:t>
      </w:r>
      <w:r w:rsidR="004B1E8A" w:rsidRPr="002278A3">
        <w:t>-</w:t>
      </w:r>
      <w:r w:rsidR="00AD15A9" w:rsidRPr="002278A3">
        <w:t xml:space="preserve">strength varying between virulent and avirulent </w:t>
      </w:r>
      <w:r w:rsidR="00AD15A9" w:rsidRPr="002945EC">
        <w:rPr>
          <w:i/>
        </w:rPr>
        <w:t>Ps</w:t>
      </w:r>
      <w:r w:rsidR="008F0D25">
        <w:rPr>
          <w:i/>
        </w:rPr>
        <w:t>e</w:t>
      </w:r>
      <w:r w:rsidR="00AD15A9" w:rsidRPr="002945EC">
        <w:rPr>
          <w:i/>
        </w:rPr>
        <w:t>udomonas</w:t>
      </w:r>
      <w:r w:rsidR="00AD15A9" w:rsidRPr="002278A3">
        <w:t xml:space="preserve"> strains. </w:t>
      </w:r>
      <w:r w:rsidR="00BE4CC8" w:rsidRPr="002278A3">
        <w:t>Whether the observed cGMP signals were directly downstream of</w:t>
      </w:r>
      <w:r w:rsidRPr="002278A3">
        <w:t xml:space="preserve"> recognition of </w:t>
      </w:r>
      <w:r w:rsidR="00BE4CC8" w:rsidRPr="002278A3">
        <w:t>PAMP</w:t>
      </w:r>
      <w:r w:rsidRPr="002278A3">
        <w:t>s</w:t>
      </w:r>
      <w:r w:rsidR="004B1E8A" w:rsidRPr="002278A3">
        <w:t xml:space="preserve"> </w:t>
      </w:r>
      <w:r w:rsidR="00BE4CC8" w:rsidRPr="002278A3">
        <w:t>(pathogen activated molecular pattern</w:t>
      </w:r>
      <w:r w:rsidRPr="002278A3">
        <w:t>s</w:t>
      </w:r>
      <w:r w:rsidR="00BE4CC8" w:rsidRPr="002278A3">
        <w:t>, the primary pathogen-derived stimul</w:t>
      </w:r>
      <w:r w:rsidRPr="002278A3">
        <w:t>i</w:t>
      </w:r>
      <w:r w:rsidR="00BE4CC8" w:rsidRPr="002278A3">
        <w:t xml:space="preserve"> that </w:t>
      </w:r>
      <w:r w:rsidRPr="002278A3">
        <w:t>are</w:t>
      </w:r>
      <w:r w:rsidR="00BE4CC8" w:rsidRPr="002278A3">
        <w:t xml:space="preserve"> perceived by </w:t>
      </w:r>
      <w:r w:rsidR="004B1E8A" w:rsidRPr="002278A3">
        <w:t>LRR</w:t>
      </w:r>
      <w:r w:rsidR="00BE4CC8" w:rsidRPr="002278A3">
        <w:t xml:space="preserve"> membrane receptors) remains to be unravelled.</w:t>
      </w:r>
    </w:p>
    <w:p w:rsidR="007A350D" w:rsidRPr="002278A3" w:rsidRDefault="007A350D" w:rsidP="00092374">
      <w:pPr>
        <w:jc w:val="both"/>
      </w:pPr>
    </w:p>
    <w:p w:rsidR="007A350D" w:rsidRPr="002278A3" w:rsidRDefault="00184364" w:rsidP="00092374">
      <w:pPr>
        <w:jc w:val="both"/>
      </w:pPr>
      <w:r w:rsidRPr="002278A3">
        <w:t>Wounding of plant tissue by herbivores evokes complex signalling responses which typically involve the wounding hormone jasmonic acid. Gaupels et a</w:t>
      </w:r>
      <w:r w:rsidR="008B39A3" w:rsidRPr="002278A3">
        <w:t>l</w:t>
      </w:r>
      <w:r w:rsidRPr="002278A3">
        <w:t xml:space="preserve"> (2016) showed that wounding led to an increase in cellular cGMP, albeit </w:t>
      </w:r>
      <w:r w:rsidR="004B1E8A" w:rsidRPr="002278A3">
        <w:t xml:space="preserve">only </w:t>
      </w:r>
      <w:r w:rsidRPr="002278A3">
        <w:t xml:space="preserve">after 3 hours. </w:t>
      </w:r>
      <w:r w:rsidR="008B39A3" w:rsidRPr="002278A3">
        <w:t>It was surmised that this upregulation of cGMP in the phloem tissue of pumpkin is relevant for wound defence reactions but no mechanistic explanation is available as yet.</w:t>
      </w:r>
      <w:r w:rsidRPr="002278A3">
        <w:t xml:space="preserve"> </w:t>
      </w:r>
      <w:r w:rsidR="0037271E" w:rsidRPr="002278A3">
        <w:t xml:space="preserve">Interestingly, other cGMP isoforms may also be involved in the wounding response as was recently shown by Van Damme et al (2014) who developed an analytical method to accurately measure the 2’,3’ cGMP isoform and recorded a significant (up to 5-fold) rise in this nucleotide after wounding of </w:t>
      </w:r>
      <w:r w:rsidR="002F10E2" w:rsidRPr="002F10E2">
        <w:rPr>
          <w:i/>
        </w:rPr>
        <w:t>Arabidopsis</w:t>
      </w:r>
      <w:r w:rsidR="0037271E" w:rsidRPr="002278A3">
        <w:t xml:space="preserve"> leaves. </w:t>
      </w:r>
    </w:p>
    <w:p w:rsidR="00184364" w:rsidRPr="002278A3" w:rsidRDefault="0037271E" w:rsidP="00092374">
      <w:pPr>
        <w:jc w:val="both"/>
      </w:pPr>
      <w:r w:rsidRPr="002278A3">
        <w:t xml:space="preserve"> </w:t>
      </w:r>
    </w:p>
    <w:p w:rsidR="007A350D" w:rsidRPr="002278A3" w:rsidRDefault="00BE4CC8" w:rsidP="00092374">
      <w:pPr>
        <w:jc w:val="both"/>
      </w:pPr>
      <w:r w:rsidRPr="002278A3">
        <w:t xml:space="preserve">Like </w:t>
      </w:r>
      <w:r w:rsidR="002A2C35" w:rsidRPr="002278A3">
        <w:t xml:space="preserve">the menace of </w:t>
      </w:r>
      <w:r w:rsidRPr="002278A3">
        <w:t xml:space="preserve">biotic </w:t>
      </w:r>
      <w:r w:rsidR="002A2C35" w:rsidRPr="002278A3">
        <w:t>pests</w:t>
      </w:r>
      <w:r w:rsidRPr="002278A3">
        <w:t xml:space="preserve">, abiotic hazards are never far away in almost all natural settings. In contrast to responses that are invoked against pathogens </w:t>
      </w:r>
      <w:r w:rsidR="00CD4D6E" w:rsidRPr="002278A3">
        <w:t>which typically</w:t>
      </w:r>
      <w:r w:rsidRPr="002278A3">
        <w:t xml:space="preserve"> involve relatively small numbers of genes, stresses like drought and salinity invariably cause altered activity </w:t>
      </w:r>
      <w:r w:rsidR="002A2C35" w:rsidRPr="002278A3">
        <w:t xml:space="preserve">of hundreds if not thousands of genes. </w:t>
      </w:r>
      <w:r w:rsidR="00CD4D6E" w:rsidRPr="002278A3">
        <w:t>A potential role of cGMP in transcriptional regulation was shown by t</w:t>
      </w:r>
      <w:r w:rsidR="002A2C35" w:rsidRPr="002278A3">
        <w:t>reatment of roots with membrane permeable cGMP</w:t>
      </w:r>
      <w:r w:rsidR="00D217A3" w:rsidRPr="002278A3">
        <w:t xml:space="preserve"> </w:t>
      </w:r>
      <w:r w:rsidR="002D49F5">
        <w:fldChar w:fldCharType="begin"/>
      </w:r>
      <w:r w:rsidR="002D49F5">
        <w:instrText xml:space="preserve"> ADDIN EN.CITE &lt;EndNote&gt;&lt;Cite&gt;&lt;Author&gt;Maathuis&lt;/Author&gt;&lt;Year&gt;2006&lt;/Year&gt;&lt;RecNum&gt;42&lt;/RecNum&gt;&lt;DisplayText&gt;(Maathuis 2006)&lt;/DisplayText&gt;&lt;record&gt;&lt;rec-number&gt;42&lt;/rec-number&gt;&lt;foreign-keys&gt;&lt;key app="EN" db-id="pw2xpsfrsrdf94eetar500x9vdrfswwae00a" timestamp="1474707125"&gt;42&lt;/key&gt;&lt;/foreign-keys&gt;&lt;ref-type name="Journal Article"&gt;17&lt;/ref-type&gt;&lt;contributors&gt;&lt;authors&gt;&lt;author&gt;Maathuis, F. J. M.&lt;/author&gt;&lt;/authors&gt;&lt;/contributors&gt;&lt;auth-address&gt;Univ York, Dept Biol, Area 9, York YO10 5DD, N Yorkshire, England&lt;/auth-address&gt;&lt;titles&gt;&lt;title&gt;&lt;style face="normal" font="default" size="100%"&gt;cGMP modulates gene transcription and cation transport in &lt;/style&gt;&lt;style face="italic" font="default" size="100%"&gt;Arabidopsis &lt;/style&gt;&lt;style face="normal" font="default" size="100%"&gt;roots&lt;/style&gt;&lt;/title&gt;&lt;secondary-title&gt;Plant Journal&lt;/secondary-title&gt;&lt;alt-title&gt;Plant J&lt;/alt-title&gt;&lt;/titles&gt;&lt;periodical&gt;&lt;full-title&gt;Plant Journal&lt;/full-title&gt;&lt;abbr-1&gt;Plant J&lt;/abbr-1&gt;&lt;/periodical&gt;&lt;alt-periodical&gt;&lt;full-title&gt;Plant Journal&lt;/full-title&gt;&lt;abbr-1&gt;Plant J&lt;/abbr-1&gt;&lt;/alt-periodical&gt;&lt;pages&gt;700-711&lt;/pages&gt;&lt;volume&gt;45&lt;/volume&gt;&lt;number&gt;5&lt;/number&gt;&lt;keywords&gt;&lt;keyword&gt;arabidopsis thaliana&lt;/keyword&gt;&lt;keyword&gt;cation transport&lt;/keyword&gt;&lt;keyword&gt;cgmp&lt;/keyword&gt;&lt;keyword&gt;signal transduction&lt;/keyword&gt;&lt;keyword&gt;transcriptomics&lt;/keyword&gt;&lt;keyword&gt;microarray&lt;/keyword&gt;&lt;keyword&gt;dependent protein-kinase&lt;/keyword&gt;&lt;keyword&gt;cyclic-nucleotides&lt;/keyword&gt;&lt;keyword&gt;diverse functions&lt;/keyword&gt;&lt;keyword&gt;binding domains&lt;/keyword&gt;&lt;keyword&gt;nitric-oxide&lt;/keyword&gt;&lt;keyword&gt;ion-channel&lt;/keyword&gt;&lt;keyword&gt;stress&lt;/keyword&gt;&lt;keyword&gt;family&lt;/keyword&gt;&lt;keyword&gt;expression&lt;/keyword&gt;&lt;keyword&gt;thaliana&lt;/keyword&gt;&lt;/keywords&gt;&lt;dates&gt;&lt;year&gt;2006&lt;/year&gt;&lt;pub-dates&gt;&lt;date&gt;Mar&lt;/date&gt;&lt;/pub-dates&gt;&lt;/dates&gt;&lt;isbn&gt;0960-7412&lt;/isbn&gt;&lt;accession-num&gt;WOS:000235168400001&lt;/accession-num&gt;&lt;urls&gt;&lt;related-urls&gt;&lt;url&gt;&amp;lt;Go to ISI&amp;gt;://WOS:000235168400001&lt;/url&gt;&lt;/related-urls&gt;&lt;/urls&gt;&lt;electronic-resource-num&gt;10.1111/j.1365-313X.2005.02616.x&lt;/electronic-resource-num&gt;&lt;language&gt;English&lt;/language&gt;&lt;/record&gt;&lt;/Cite&gt;&lt;/EndNote&gt;</w:instrText>
      </w:r>
      <w:r w:rsidR="002D49F5">
        <w:fldChar w:fldCharType="separate"/>
      </w:r>
      <w:r w:rsidR="002D49F5">
        <w:rPr>
          <w:noProof/>
        </w:rPr>
        <w:t>(Maathuis 2006)</w:t>
      </w:r>
      <w:r w:rsidR="002D49F5">
        <w:fldChar w:fldCharType="end"/>
      </w:r>
      <w:r w:rsidR="00CD4D6E" w:rsidRPr="002278A3">
        <w:t>. Though such treatment</w:t>
      </w:r>
      <w:r w:rsidR="002A2C35" w:rsidRPr="002278A3">
        <w:t xml:space="preserve"> </w:t>
      </w:r>
      <w:r w:rsidR="00CD4D6E" w:rsidRPr="002278A3">
        <w:t>led to r</w:t>
      </w:r>
      <w:r w:rsidR="002A2C35" w:rsidRPr="002278A3">
        <w:t>egulation of many genes</w:t>
      </w:r>
      <w:r w:rsidR="00CD4D6E" w:rsidRPr="002278A3">
        <w:t xml:space="preserve">, there was a clear bias towards transcripts that play a role in </w:t>
      </w:r>
      <w:r w:rsidR="002A2C35" w:rsidRPr="002278A3">
        <w:t xml:space="preserve">abiotic stress </w:t>
      </w:r>
      <w:r w:rsidRPr="002278A3">
        <w:t>responses</w:t>
      </w:r>
      <w:r w:rsidR="002A2C35" w:rsidRPr="002278A3">
        <w:t>.</w:t>
      </w:r>
      <w:r w:rsidR="007E15A1" w:rsidRPr="002278A3">
        <w:t xml:space="preserve"> A similar bias was found at the protein leve</w:t>
      </w:r>
      <w:r w:rsidR="00864890" w:rsidRPr="002278A3">
        <w:t xml:space="preserve">l in phosphoproteomics studies </w:t>
      </w:r>
      <w:r w:rsidR="002D49F5">
        <w:fldChar w:fldCharType="begin">
          <w:fldData xml:space="preserve">PEVuZE5vdGU+PENpdGU+PEF1dGhvcj5Jc25lcjwvQXV0aG9yPjxZZWFyPjIwMTI8L1llYXI+PFJl
Y051bT4yOTwvUmVjTnVtPjxEaXNwbGF5VGV4dD4oSXNuZXI8c3R5bGUgZmFjZT0iaXRhbGljIj4g
ZXQgYWwuPC9zdHlsZT4gMjAxMik8L0Rpc3BsYXlUZXh0PjxyZWNvcmQ+PHJlYy1udW1iZXI+Mjk8
L3JlYy1udW1iZXI+PGZvcmVpZ24ta2V5cz48a2V5IGFwcD0iRU4iIGRiLWlkPSJwdzJ4cHNmcnNy
ZGY5NGVldGFyNTAweDl2ZHJmc3d3YWUwMGEiIHRpbWVzdGFtcD0iMTQ3NDcwNjgxMSI+Mjk8L2tl
eT48L2ZvcmVpZ24ta2V5cz48cmVmLXR5cGUgbmFtZT0iSm91cm5hbCBBcnRpY2xlIj4xNzwvcmVm
LXR5cGU+PGNvbnRyaWJ1dG9ycz48YXV0aG9ycz48YXV0aG9yPklzbmVyLCBKLiBDLjwvYXV0aG9y
PjxhdXRob3I+TnVoc2UsIFQuPC9hdXRob3I+PGF1dGhvcj5NYWF0aHVpcywgRi4gSi4gTS48L2F1
dGhvcj48L2F1dGhvcnM+PC9jb250cmlidXRvcnM+PGF1dGgtYWRkcmVzcz5Vbml2IFlvcmssIERl
cHQgQmlvbCBBcmVhIDksIFlvcmsgWU8xMCA1REQsIE4gWW9ya3NoaXJlLCBFbmdsYW5kJiN4RDtG
YWMgTGlmZSBTY2ksIE1hbmNoZXN0ZXIgTTEzIDlQVCwgTGFuY3MsIEVuZ2xhbmQ8L2F1dGgtYWRk
cmVzcz48dGl0bGVzPjx0aXRsZT48c3R5bGUgZmFjZT0ibm9ybWFsIiBmb250PSJkZWZhdWx0IiBz
aXplPSIxMDAlIj5UaGUgY3ljbGljIG51Y2xlb3RpZGUgY0dNUCBpcyBpbnZvbHZlZCBpbiBwbGFu
dCBob3Jtb25lIHNpZ25hbGxpbmcgYW5kIGFsdGVycyBwaG9zcGhvcnlsYXRpb24gb2Y8L3N0eWxl
PjxzdHlsZSBmYWNlPSJpdGFsaWMiIGZvbnQ9ImRlZmF1bHQiIHNpemU9IjEwMCUiPiBBcmFiaWRv
cHNpcyB0aGFsaWFuYTwvc3R5bGU+PHN0eWxlIGZhY2U9Im5vcm1hbCIgZm9udD0iZGVmYXVsdCIg
c2l6ZT0iMTAwJSI+IHJvb3QgcHJvdGVpbnM8L3N0eWxlPjwvdGl0bGU+PHNlY29uZGFyeS10aXRs
ZT5Kb3VybmFsIG9mIEV4cGVyaW1lbnRhbCBCb3Rhbnk8L3NlY29uZGFyeS10aXRsZT48YWx0LXRp
dGxlPkogRXhwIEJvdDwvYWx0LXRpdGxlPjwvdGl0bGVzPjxwZXJpb2RpY2FsPjxmdWxsLXRpdGxl
PkpvdXJuYWwgb2YgRXhwZXJpbWVudGFsIEJvdGFueTwvZnVsbC10aXRsZT48YWJici0xPkogRXhw
IEJvdDwvYWJici0xPjwvcGVyaW9kaWNhbD48YWx0LXBlcmlvZGljYWw+PGZ1bGwtdGl0bGU+Sm91
cm5hbCBvZiBFeHBlcmltZW50YWwgQm90YW55PC9mdWxsLXRpdGxlPjxhYmJyLTE+SiBFeHAgQm90
PC9hYmJyLTE+PC9hbHQtcGVyaW9kaWNhbD48cGFnZXM+MzE5OS0zMjA1PC9wYWdlcz48dm9sdW1l
PjYzPC92b2x1bWU+PG51bWJlcj44PC9udW1iZXI+PGtleXdvcmRzPjxrZXl3b3JkPmFic2Npc2lj
IGFjaWQ8L2tleXdvcmQ+PGtleXdvcmQ+YXJhYmlkb3BzaXM8L2tleXdvcmQ+PGtleXdvcmQ+YXV4
aW48L2tleXdvcmQ+PGtleXdvcmQ+Y2dtcDwva2V5d29yZD48a2V5d29yZD5qYXNtb25pYyBhY2lk
PC9rZXl3b3JkPjxrZXl3b3JkPnBob3NwaG9wcm90ZW9taWNzPC9rZXl3b3JkPjxrZXl3b3JkPnBo
b3NwaG9yeWxhdGlvbjwva2V5d29yZD48a2V5d29yZD5wcm90ZWluPC9rZXl3b3JkPjxrZXl3b3Jk
PnJvb3Q8L2tleXdvcmQ+PGtleXdvcmQ+c3RyZXNzPC9rZXl3b3JkPjxrZXl3b3JkPmd1YW55bHls
IGN5Y2xhc2UgYWN0aXZpdHk8L2tleXdvcmQ+PGtleXdvcmQ+YWJzY2lzaWMtYWNpZCBjb250ZW50
PC9rZXl3b3JkPjxrZXl3b3JkPm5pdHJpYy1veGlkZTwva2V5d29yZD48a2V5d29yZD5zYWNjaGFy
b215Y2VzLWNlcmV2aXNpYWU8L2tleXdvcmQ+PGtleXdvcmQ+Y2F0aW9uLXRyYW5zcG9ydDwva2V5
d29yZD48a2V5d29yZD5ndWFyZC1jZWxsczwva2V5d29yZD48a2V5d29yZD5hY2N1bXVsYXRpb248
L2tleXdvcmQ+PGtleXdvcmQ+cmVjZXB0b3I8L2tleXdvcmQ+PGtleXdvcmQ+Y2FsY2l1bTwva2V5
d29yZD48a2V5d29yZD5jYW1wPC9rZXl3b3JkPjwva2V5d29yZHM+PGRhdGVzPjx5ZWFyPjIwMTI8
L3llYXI+PHB1Yi1kYXRlcz48ZGF0ZT5NYXk8L2RhdGU+PC9wdWItZGF0ZXM+PC9kYXRlcz48aXNi
bj4wMDIyLTA5NTc8L2lzYm4+PGFjY2Vzc2lvbi1udW0+V09TOjAwMDMwNDE5NjkwMDAyNzwvYWNj
ZXNzaW9uLW51bT48dXJscz48cmVsYXRlZC11cmxzPjx1cmw+Jmx0O0dvIHRvIElTSSZndDs6Ly9X
T1M6MDAwMzA0MTk2OTAwMDI3PC91cmw+PC9yZWxhdGVkLXVybHM+PC91cmxzPjxlbGVjdHJvbmlj
LXJlc291cmNlLW51bT4xMC4xMDkzL2p4Yi9lcnMwNDU8L2VsZWN0cm9uaWMtcmVzb3VyY2UtbnVt
PjxsYW5ndWFnZT5FbmdsaXNoPC9sYW5ndWFnZT48L3JlY29yZD48L0NpdGU+PC9FbmROb3RlPgB=
</w:fldData>
        </w:fldChar>
      </w:r>
      <w:r w:rsidR="002D49F5">
        <w:instrText xml:space="preserve"> ADDIN EN.CITE </w:instrText>
      </w:r>
      <w:r w:rsidR="002D49F5">
        <w:fldChar w:fldCharType="begin">
          <w:fldData xml:space="preserve">PEVuZE5vdGU+PENpdGU+PEF1dGhvcj5Jc25lcjwvQXV0aG9yPjxZZWFyPjIwMTI8L1llYXI+PFJl
Y051bT4yOTwvUmVjTnVtPjxEaXNwbGF5VGV4dD4oSXNuZXI8c3R5bGUgZmFjZT0iaXRhbGljIj4g
ZXQgYWwuPC9zdHlsZT4gMjAxMik8L0Rpc3BsYXlUZXh0PjxyZWNvcmQ+PHJlYy1udW1iZXI+Mjk8
L3JlYy1udW1iZXI+PGZvcmVpZ24ta2V5cz48a2V5IGFwcD0iRU4iIGRiLWlkPSJwdzJ4cHNmcnNy
ZGY5NGVldGFyNTAweDl2ZHJmc3d3YWUwMGEiIHRpbWVzdGFtcD0iMTQ3NDcwNjgxMSI+Mjk8L2tl
eT48L2ZvcmVpZ24ta2V5cz48cmVmLXR5cGUgbmFtZT0iSm91cm5hbCBBcnRpY2xlIj4xNzwvcmVm
LXR5cGU+PGNvbnRyaWJ1dG9ycz48YXV0aG9ycz48YXV0aG9yPklzbmVyLCBKLiBDLjwvYXV0aG9y
PjxhdXRob3I+TnVoc2UsIFQuPC9hdXRob3I+PGF1dGhvcj5NYWF0aHVpcywgRi4gSi4gTS48L2F1
dGhvcj48L2F1dGhvcnM+PC9jb250cmlidXRvcnM+PGF1dGgtYWRkcmVzcz5Vbml2IFlvcmssIERl
cHQgQmlvbCBBcmVhIDksIFlvcmsgWU8xMCA1REQsIE4gWW9ya3NoaXJlLCBFbmdsYW5kJiN4RDtG
YWMgTGlmZSBTY2ksIE1hbmNoZXN0ZXIgTTEzIDlQVCwgTGFuY3MsIEVuZ2xhbmQ8L2F1dGgtYWRk
cmVzcz48dGl0bGVzPjx0aXRsZT48c3R5bGUgZmFjZT0ibm9ybWFsIiBmb250PSJkZWZhdWx0IiBz
aXplPSIxMDAlIj5UaGUgY3ljbGljIG51Y2xlb3RpZGUgY0dNUCBpcyBpbnZvbHZlZCBpbiBwbGFu
dCBob3Jtb25lIHNpZ25hbGxpbmcgYW5kIGFsdGVycyBwaG9zcGhvcnlsYXRpb24gb2Y8L3N0eWxl
PjxzdHlsZSBmYWNlPSJpdGFsaWMiIGZvbnQ9ImRlZmF1bHQiIHNpemU9IjEwMCUiPiBBcmFiaWRv
cHNpcyB0aGFsaWFuYTwvc3R5bGU+PHN0eWxlIGZhY2U9Im5vcm1hbCIgZm9udD0iZGVmYXVsdCIg
c2l6ZT0iMTAwJSI+IHJvb3QgcHJvdGVpbnM8L3N0eWxlPjwvdGl0bGU+PHNlY29uZGFyeS10aXRs
ZT5Kb3VybmFsIG9mIEV4cGVyaW1lbnRhbCBCb3Rhbnk8L3NlY29uZGFyeS10aXRsZT48YWx0LXRp
dGxlPkogRXhwIEJvdDwvYWx0LXRpdGxlPjwvdGl0bGVzPjxwZXJpb2RpY2FsPjxmdWxsLXRpdGxl
PkpvdXJuYWwgb2YgRXhwZXJpbWVudGFsIEJvdGFueTwvZnVsbC10aXRsZT48YWJici0xPkogRXhw
IEJvdDwvYWJici0xPjwvcGVyaW9kaWNhbD48YWx0LXBlcmlvZGljYWw+PGZ1bGwtdGl0bGU+Sm91
cm5hbCBvZiBFeHBlcmltZW50YWwgQm90YW55PC9mdWxsLXRpdGxlPjxhYmJyLTE+SiBFeHAgQm90
PC9hYmJyLTE+PC9hbHQtcGVyaW9kaWNhbD48cGFnZXM+MzE5OS0zMjA1PC9wYWdlcz48dm9sdW1l
PjYzPC92b2x1bWU+PG51bWJlcj44PC9udW1iZXI+PGtleXdvcmRzPjxrZXl3b3JkPmFic2Npc2lj
IGFjaWQ8L2tleXdvcmQ+PGtleXdvcmQ+YXJhYmlkb3BzaXM8L2tleXdvcmQ+PGtleXdvcmQ+YXV4
aW48L2tleXdvcmQ+PGtleXdvcmQ+Y2dtcDwva2V5d29yZD48a2V5d29yZD5qYXNtb25pYyBhY2lk
PC9rZXl3b3JkPjxrZXl3b3JkPnBob3NwaG9wcm90ZW9taWNzPC9rZXl3b3JkPjxrZXl3b3JkPnBo
b3NwaG9yeWxhdGlvbjwva2V5d29yZD48a2V5d29yZD5wcm90ZWluPC9rZXl3b3JkPjxrZXl3b3Jk
PnJvb3Q8L2tleXdvcmQ+PGtleXdvcmQ+c3RyZXNzPC9rZXl3b3JkPjxrZXl3b3JkPmd1YW55bHls
IGN5Y2xhc2UgYWN0aXZpdHk8L2tleXdvcmQ+PGtleXdvcmQ+YWJzY2lzaWMtYWNpZCBjb250ZW50
PC9rZXl3b3JkPjxrZXl3b3JkPm5pdHJpYy1veGlkZTwva2V5d29yZD48a2V5d29yZD5zYWNjaGFy
b215Y2VzLWNlcmV2aXNpYWU8L2tleXdvcmQ+PGtleXdvcmQ+Y2F0aW9uLXRyYW5zcG9ydDwva2V5
d29yZD48a2V5d29yZD5ndWFyZC1jZWxsczwva2V5d29yZD48a2V5d29yZD5hY2N1bXVsYXRpb248
L2tleXdvcmQ+PGtleXdvcmQ+cmVjZXB0b3I8L2tleXdvcmQ+PGtleXdvcmQ+Y2FsY2l1bTwva2V5
d29yZD48a2V5d29yZD5jYW1wPC9rZXl3b3JkPjwva2V5d29yZHM+PGRhdGVzPjx5ZWFyPjIwMTI8
L3llYXI+PHB1Yi1kYXRlcz48ZGF0ZT5NYXk8L2RhdGU+PC9wdWItZGF0ZXM+PC9kYXRlcz48aXNi
bj4wMDIyLTA5NTc8L2lzYm4+PGFjY2Vzc2lvbi1udW0+V09TOjAwMDMwNDE5NjkwMDAyNzwvYWNj
ZXNzaW9uLW51bT48dXJscz48cmVsYXRlZC11cmxzPjx1cmw+Jmx0O0dvIHRvIElTSSZndDs6Ly9X
T1M6MDAwMzA0MTk2OTAwMDI3PC91cmw+PC9yZWxhdGVkLXVybHM+PC91cmxzPjxlbGVjdHJvbmlj
LXJlc291cmNlLW51bT4xMC4xMDkzL2p4Yi9lcnMwNDU8L2VsZWN0cm9uaWMtcmVzb3VyY2UtbnVt
PjxsYW5ndWFnZT5FbmdsaXNoPC9sYW5ndWFnZT48L3JlY29yZD48L0NpdGU+PC9FbmROb3RlPgB=
</w:fldData>
        </w:fldChar>
      </w:r>
      <w:r w:rsidR="002D49F5">
        <w:instrText xml:space="preserve"> ADDIN EN.CITE.DATA </w:instrText>
      </w:r>
      <w:r w:rsidR="002D49F5">
        <w:fldChar w:fldCharType="end"/>
      </w:r>
      <w:r w:rsidR="002D49F5">
        <w:fldChar w:fldCharType="separate"/>
      </w:r>
      <w:r w:rsidR="002D49F5">
        <w:rPr>
          <w:noProof/>
        </w:rPr>
        <w:t>(Isner</w:t>
      </w:r>
      <w:r w:rsidR="002D49F5" w:rsidRPr="002D49F5">
        <w:rPr>
          <w:i/>
          <w:noProof/>
        </w:rPr>
        <w:t xml:space="preserve"> et al.</w:t>
      </w:r>
      <w:r w:rsidR="002D49F5">
        <w:rPr>
          <w:noProof/>
        </w:rPr>
        <w:t xml:space="preserve"> 2012)</w:t>
      </w:r>
      <w:r w:rsidR="002D49F5">
        <w:fldChar w:fldCharType="end"/>
      </w:r>
      <w:r w:rsidR="007E15A1" w:rsidRPr="002278A3">
        <w:t>:  data showed that cGMP caused a rapid (within minutes) change in the phosphorylation status of peptides and the affected proteins were more prevalent in the functional categories of abiotic stress, particularly proteins associated with the action of the phytohormone ABA. Indeed, i</w:t>
      </w:r>
      <w:r w:rsidR="00CD4D6E" w:rsidRPr="002278A3">
        <w:t>n case of both drought and salinity, a more detailed link has been established between cGMP and stress response</w:t>
      </w:r>
      <w:r w:rsidR="00B87BD4" w:rsidRPr="002278A3">
        <w:t xml:space="preserve"> (Figure 2)</w:t>
      </w:r>
      <w:r w:rsidR="002E522A" w:rsidRPr="002278A3">
        <w:t xml:space="preserve">: a direct negative effect </w:t>
      </w:r>
      <w:r w:rsidR="00864890" w:rsidRPr="002278A3">
        <w:t xml:space="preserve">of cGMP on </w:t>
      </w:r>
      <w:r w:rsidR="00046D0E" w:rsidRPr="002278A3">
        <w:t>Na</w:t>
      </w:r>
      <w:r w:rsidR="00046D0E" w:rsidRPr="002278A3">
        <w:rPr>
          <w:vertAlign w:val="superscript"/>
        </w:rPr>
        <w:t>+</w:t>
      </w:r>
      <w:r w:rsidR="00864890" w:rsidRPr="002278A3">
        <w:t xml:space="preserve"> uptake of roots </w:t>
      </w:r>
      <w:r w:rsidR="002E522A" w:rsidRPr="002278A3">
        <w:t xml:space="preserve">has been shown for several species </w:t>
      </w:r>
      <w:r w:rsidR="002D49F5">
        <w:fldChar w:fldCharType="begin">
          <w:fldData xml:space="preserve">PEVuZE5vdGU+PENpdGU+PEF1dGhvcj5NYWF0aHVpczwvQXV0aG9yPjxZZWFyPjIwMDE8L1llYXI+
PFJlY051bT4yODc8L1JlY051bT48RGlzcGxheVRleHQ+KE1hYXRodWlzIGFuZCBTYW5kZXJzIDIw
MDE7IEVzc2FoPHN0eWxlIGZhY2U9Iml0YWxpYyI+IGV0IGFsLjwvc3R5bGU+IDIwMDM7IFJ1Ymlv
PHN0eWxlIGZhY2U9Iml0YWxpYyI+IGV0IGFsLjwvc3R5bGU+IDIwMDMpPC9EaXNwbGF5VGV4dD48
cmVjb3JkPjxyZWMtbnVtYmVyPjI4NzwvcmVjLW51bWJlcj48Zm9yZWlnbi1rZXlzPjxrZXkgYXBw
PSJFTiIgZGItaWQ9InB3Mnhwc2Zyc3JkZjk0ZWV0YXI1MDB4OXZkcmZzd3dhZTAwYSIgdGltZXN0
YW1wPSIxNDc0ODgxMjY1Ij4yODc8L2tleT48L2ZvcmVpZ24ta2V5cz48cmVmLXR5cGUgbmFtZT0i
Sm91cm5hbCBBcnRpY2xlIj4xNzwvcmVmLXR5cGU+PGNvbnRyaWJ1dG9ycz48YXV0aG9ycz48YXV0
aG9yPk1hYXRodWlzLCBGLiBKLjwvYXV0aG9yPjxhdXRob3I+U2FuZGVycywgRC48L2F1dGhvcj48
L2F1dGhvcnM+PC9jb250cmlidXRvcnM+PGF1dGgtYWRkcmVzcz5EZXBhcnRtZW50IG9mIEJpb2xv
Z3ksIFVuaXZlcnNpdHkgb2YgWW9yaywgWW9yayBZTzEwIDVERCwgVW5pdGVkIEtpbmdkb20uIGZq
bTNAeW9yay5hYy51azwvYXV0aC1hZGRyZXNzPjx0aXRsZXM+PHRpdGxlPjxzdHlsZSBmYWNlPSJu
b3JtYWwiIGZvbnQ9ImRlZmF1bHQiIHNpemU9IjEwMCUiPlNvZGl1bSB1cHRha2UgaW4gPC9zdHls
ZT48c3R5bGUgZmFjZT0iaXRhbGljIiBmb250PSJkZWZhdWx0IiBzaXplPSIxMDAlIj5BcmFiaWRv
cHNpcyA8L3N0eWxlPjxzdHlsZSBmYWNlPSJub3JtYWwiIGZvbnQ9ImRlZmF1bHQiIHNpemU9IjEw
MCUiPnJvb3RzIGlzIHJlZ3VsYXRlZCBieSBjeWNsaWMgbnVjbGVvdGlkZXM8L3N0eWxlPjwvdGl0
bGU+PHNlY29uZGFyeS10aXRsZT5QbGFudCBQaHlzaW9sPC9zZWNvbmRhcnktdGl0bGU+PC90aXRs
ZXM+PHBlcmlvZGljYWw+PGZ1bGwtdGl0bGU+UGxhbnQgUGh5c2lvbG9neTwvZnVsbC10aXRsZT48
YWJici0xPlBsYW50IFBoeXNpb2w8L2FiYnItMT48L3BlcmlvZGljYWw+PHBhZ2VzPjE2MTctMjU8
L3BhZ2VzPjx2b2x1bWU+MTI3PC92b2x1bWU+PG51bWJlcj40PC9udW1iZXI+PGtleXdvcmRzPjxr
ZXl3b3JkPkFkYXB0YXRpb24sIFBoeXNpb2xvZ2ljYWw8L2tleXdvcmQ+PGtleXdvcmQ+QXJhYmlk
b3BzaXMvKnBoeXNpb2xvZ3k8L2tleXdvcmQ+PGtleXdvcmQ+Q2VsbCBNZW1icmFuZS9kcnVnIGVm
ZmVjdHMvbWV0YWJvbGlzbTwva2V5d29yZD48a2V5d29yZD5DeWNsaWMgQU1QLypwaGFybWFjb2xv
Z3k8L2tleXdvcmQ+PGtleXdvcmQ+Q3ljbGljIEdNUC8qcGhhcm1hY29sb2d5PC9rZXl3b3JkPjxr
ZXl3b3JkPklvbiBDaGFubmVscy9waHlzaW9sb2d5PC9rZXl3b3JkPjxrZXl3b3JkPk1lbWJyYW5l
IFBvdGVudGlhbHMvZHJ1ZyBlZmZlY3RzPC9rZXl3b3JkPjxrZXl3b3JkPlBhdGNoLUNsYW1wIFRl
Y2huaXF1ZXM8L2tleXdvcmQ+PGtleXdvcmQ+UGxhbnQgUm9vdHMvKnBoeXNpb2xvZ3k8L2tleXdv
cmQ+PGtleXdvcmQ+UHJvdG9wbGFzdHMvbWV0YWJvbGlzbTwva2V5d29yZD48a2V5d29yZD5TaWdu
YWwgVHJhbnNkdWN0aW9uPC9rZXl3b3JkPjxrZXl3b3JkPlNvZGl1bSBDaGxvcmlkZS8qbWV0YWJv
bGlzbTwva2V5d29yZD48L2tleXdvcmRzPjxkYXRlcz48eWVhcj4yMDAxPC95ZWFyPjxwdWItZGF0
ZXM+PGRhdGU+RGVjPC9kYXRlPjwvcHViLWRhdGVzPjwvZGF0ZXM+PGlzYm4+MDAzMi0wODg5IChQ
cmludCkmI3hEOzAwMzItMDg4OSAoTGlua2luZyk8L2lzYm4+PGFjY2Vzc2lvbi1udW0+MTE3NDMx
MDY8L2FjY2Vzc2lvbi1udW0+PHVybHM+PHJlbGF0ZWQtdXJscz48dXJsPmh0dHBzOi8vd3d3Lm5j
YmkubmxtLm5paC5nb3YvcHVibWVkLzExNzQzMTA2PC91cmw+PC9yZWxhdGVkLXVybHM+PC91cmxz
PjxjdXN0b20yPlBNQzEzMzU2NjwvY3VzdG9tMj48L3JlY29yZD48L0NpdGU+PENpdGU+PEF1dGhv
cj5Fc3NhaDwvQXV0aG9yPjxZZWFyPjIwMDM8L1llYXI+PFJlY051bT4zODE8L1JlY051bT48cmVj
b3JkPjxyZWMtbnVtYmVyPjM4MTwvcmVjLW51bWJlcj48Zm9yZWlnbi1rZXlzPjxrZXkgYXBwPSJF
TiIgZGItaWQ9InB3Mnhwc2Zyc3JkZjk0ZWV0YXI1MDB4OXZkcmZzd3dhZTAwYSIgdGltZXN0YW1w
PSIxNDc0ODg2NjIzIj4zODE8L2tleT48L2ZvcmVpZ24ta2V5cz48cmVmLXR5cGUgbmFtZT0iSm91
cm5hbCBBcnRpY2xlIj4xNzwvcmVmLXR5cGU+PGNvbnRyaWJ1dG9ycz48YXV0aG9ycz48YXV0aG9y
PkVzc2FoLCBQLiBBLjwvYXV0aG9yPjxhdXRob3I+RGF2ZW5wb3J0LCBSLjwvYXV0aG9yPjxhdXRo
b3I+VGVzdGVyLCBNLjwvYXV0aG9yPjwvYXV0aG9ycz48L2NvbnRyaWJ1dG9ycz48YXV0aC1hZGRy
ZXNzPkRlcGFydG1lbnQgb2YgUGxhbnQgU2NpZW5jZXMsIFVuaXZlcnNpdHkgb2YgQ2FtYnJpZGdl
LCBDYW1icmlkZ2UgQ0IyIDNFQSwgVW5pdGVkIEtpbmdkb20uPC9hdXRoLWFkZHJlc3M+PHRpdGxl
cz48dGl0bGU+PHN0eWxlIGZhY2U9Im5vcm1hbCIgZm9udD0iZGVmYXVsdCIgc2l6ZT0iMTAwJSI+
U29kaXVtIGluZmx1eCBhbmQgYWNjdW11bGF0aW9uIGluIDwvc3R5bGU+PHN0eWxlIGZhY2U9Iml0
YWxpYyIgZm9udD0iZGVmYXVsdCIgc2l6ZT0iMTAwJSI+QXJhYmlkb3BzaXM8L3N0eWxlPjwvdGl0
bGU+PHNlY29uZGFyeS10aXRsZT5QbGFudCBQaHlzaW9sPC9zZWNvbmRhcnktdGl0bGU+PC90aXRs
ZXM+PHBlcmlvZGljYWw+PGZ1bGwtdGl0bGU+UGxhbnQgUGh5c2lvbG9neTwvZnVsbC10aXRsZT48
YWJici0xPlBsYW50IFBoeXNpb2w8L2FiYnItMT48L3BlcmlvZGljYWw+PHBhZ2VzPjMwNy0xODwv
cGFnZXM+PHZvbHVtZT4xMzM8L3ZvbHVtZT48bnVtYmVyPjE8L251bWJlcj48a2V5d29yZHM+PGtl
eXdvcmQ+QXJhYmlkb3BzaXMvZ2VuZXRpY3MvZ3Jvd3RoICZhbXA7IGRldmVsb3BtZW50LyptZXRh
Ym9saXNtPC9rZXl3b3JkPjxrZXl3b3JkPkNhbGNpdW0vbWV0YWJvbGlzbTwva2V5d29yZD48a2V5
d29yZD5DYWxjaXVtIENoYW5uZWxzL2RydWcgZWZmZWN0cy9tZXRhYm9saXNtPC9rZXl3b3JkPjxr
ZXl3b3JkPkRpZXRoeWwgUHlyb2NhcmJvbmF0ZS9waGFybWFjb2xvZ3k8L2tleXdvcmQ+PGtleXdv
cmQ+SHlkcm9nZW4gUGVyb3hpZGUvcGhhcm1hY29sb2d5PC9rZXl3b3JkPjxrZXl3b3JkPk11dGF0
aW9uPC9rZXl3b3JkPjxrZXl3b3JkPk9zbW90aWMgUHJlc3N1cmUvZHJ1ZyBlZmZlY3RzPC9rZXl3
b3JkPjxrZXl3b3JkPlBsYW50IFNob290cy9nZW5ldGljcy9ncm93dGggJmFtcDsgZGV2ZWxvcG1l
bnQvbWV0YWJvbGlzbTwva2V5d29yZD48a2V5d29yZD5QbGFudCBUcmFuc3BpcmF0aW9uL2RydWcg
ZWZmZWN0czwva2V5d29yZD48a2V5d29yZD5Qb2x5ZXRoeWxlbmUgR2x5Y29scy9waGFybWFjb2xv
Z3k8L2tleXdvcmQ+PGtleXdvcmQ+UG90YXNzaXVtIENoYW5uZWxzL2RydWcgZWZmZWN0cy9tZXRh
Ym9saXNtPC9rZXl3b3JkPjxrZXl3b3JkPlNvZGl1bS8qbWV0YWJvbGlzbTwva2V5d29yZD48a2V5
d29yZD5Tb2RpdW0gQ2hsb3JpZGUvcGhhcm1hY29sb2d5PC9rZXl3b3JkPjxrZXl3b3JkPlRpbWUg
RmFjdG9yczwva2V5d29yZD48L2tleXdvcmRzPjxkYXRlcz48eWVhcj4yMDAzPC95ZWFyPjxwdWIt
ZGF0ZXM+PGRhdGU+U2VwPC9kYXRlPjwvcHViLWRhdGVzPjwvZGF0ZXM+PGlzYm4+MDAzMi0wODg5
IChQcmludCkmI3hEOzAwMzItMDg4OSAoTGlua2luZyk8L2lzYm4+PGFjY2Vzc2lvbi1udW0+MTI5
NzA0OTY8L2FjY2Vzc2lvbi1udW0+PHVybHM+PHJlbGF0ZWQtdXJscz48dXJsPmh0dHBzOi8vd3d3
Lm5jYmkubmxtLm5paC5nb3YvcHVibWVkLzEyOTcwNDk2PC91cmw+PC9yZWxhdGVkLXVybHM+PC91
cmxzPjxjdXN0b20yPlBNQzE5NjYwNzwvY3VzdG9tMj48L3JlY29yZD48L0NpdGU+PENpdGU+PEF1
dGhvcj5SdWJpbzwvQXV0aG9yPjxZZWFyPjIwMDM8L1llYXI+PFJlY051bT40OTwvUmVjTnVtPjxy
ZWNvcmQ+PHJlYy1udW1iZXI+NDk8L3JlYy1udW1iZXI+PGZvcmVpZ24ta2V5cz48a2V5IGFwcD0i
RU4iIGRiLWlkPSJwdzJ4cHNmcnNyZGY5NGVldGFyNTAweDl2ZHJmc3d3YWUwMGEiIHRpbWVzdGFt
cD0iMTQ3NDcwNzcxMyI+NDk8L2tleT48L2ZvcmVpZ24ta2V5cz48cmVmLXR5cGUgbmFtZT0iSm91
cm5hbCBBcnRpY2xlIj4xNzwvcmVmLXR5cGU+PGNvbnRyaWJ1dG9ycz48YXV0aG9ycz48YXV0aG9y
PlJ1YmlvLCBGLjwvYXV0aG9yPjxhdXRob3I+RmxvcmVzLCBQLjwvYXV0aG9yPjxhdXRob3I+TmF2
YXJybywgSi4gTS48L2F1dGhvcj48YXV0aG9yPk1hcnRpbmV6LCBWLjwvYXV0aG9yPjwvYXV0aG9y
cz48L2NvbnRyaWJ1dG9ycz48YXV0aC1hZGRyZXNzPkNTSUMsIEN0ciBFZGFmb2wgJmFtcDsgQmlv
bCBBcGxpY2FkYSBTZWd1cmEsIERlcHQgRmlzaW9sICZhbXA7IE51dHIgVmVnZXRhbCwgTXVyY2lh
IDMwMDgwLCBTcGFpbjwvYXV0aC1hZGRyZXNzPjx0aXRsZXM+PHRpdGxlPjxzdHlsZSBmYWNlPSJu
b3JtYWwiIGZvbnQ9ImRlZmF1bHQiIHNpemU9IjEwMCUiPkVmZmVjdHMgb2YgQ2E8L3N0eWxlPjxz
dHlsZSBmYWNlPSJzdXBlcnNjcmlwdCIgZm9udD0iZGVmYXVsdCIgc2l6ZT0iMTAwJSI+Mis8L3N0
eWxlPjxzdHlsZSBmYWNlPSJub3JtYWwiIGZvbnQ9ImRlZmF1bHQiIHNpemU9IjEwMCUiPiwgSzwv
c3R5bGU+PHN0eWxlIGZhY2U9InN1cGVyc2NyaXB0IiBmb250PSJkZWZhdWx0IiBzaXplPSIxMDAl
Ij4rPC9zdHlsZT48c3R5bGUgZmFjZT0ibm9ybWFsIiBmb250PSJkZWZhdWx0IiBzaXplPSIxMDAl
Ij4gYW5kIGNHTVAgb24gTmE8L3N0eWxlPjxzdHlsZSBmYWNlPSJzdXBlcnNjcmlwdCIgZm9udD0i
ZGVmYXVsdCIgc2l6ZT0iMTAwJSI+Kzwvc3R5bGU+PHN0eWxlIGZhY2U9Im5vcm1hbCIgZm9udD0i
ZGVmYXVsdCIgc2l6ZT0iMTAwJSI+IHVwdGFrZSBpbiBwZXBwZXIgcGxhbnRzPC9zdHlsZT48L3Rp
dGxlPjxzZWNvbmRhcnktdGl0bGU+UGxhbnQgU2NpZW5jZTwvc2Vjb25kYXJ5LXRpdGxlPjxhbHQt
dGl0bGU+UGxhbnQgU2NpPC9hbHQtdGl0bGU+PC90aXRsZXM+PHBlcmlvZGljYWw+PGZ1bGwtdGl0
bGU+UGxhbnQgU2NpZW5jZTwvZnVsbC10aXRsZT48YWJici0xPlBsYW50IFNjaTwvYWJici0xPjwv
cGVyaW9kaWNhbD48YWx0LXBlcmlvZGljYWw+PGZ1bGwtdGl0bGU+UGxhbnQgU2NpZW5jZTwvZnVs
bC10aXRsZT48YWJici0xPlBsYW50IFNjaTwvYWJici0xPjwvYWx0LXBlcmlvZGljYWw+PHBhZ2Vz
PjEwNDMtMTA0OTwvcGFnZXM+PHZvbHVtZT4xNjU8L3ZvbHVtZT48bnVtYmVyPjU8L251bWJlcj48
a2V5d29yZHM+PGtleXdvcmQ+Y2FsY2l1bTwva2V5d29yZD48a2V5d29yZD5jYXRpb24gY2hhbm5l
bDwva2V5d29yZD48a2V5d29yZD5jZ21wPC9rZXl3b3JkPjxrZXl3b3JkPnBlcHBlcjwva2V5d29y
ZD48a2V5d29yZD5wb3Rhc3NpdW08L2tleXdvcmQ+PGtleXdvcmQ+c29kaXVtIGluZmx1eDwva2V5
d29yZD48a2V5d29yZD5zYWx0IHRvbGVyYW5jZTwva2V5d29yZD48a2V5d29yZD5wb3Rhc3NpdW0g
dHJhbnNwb3J0ZXI8L2tleXdvcmQ+PGtleXdvcmQ+Y2F0aW9uIHRyYW5zcG9ydDwva2V5d29yZD48
a2V5d29yZD5zb2RpdW08L2tleXdvcmQ+PGtleXdvcmQ+Y2FsY2l1bTwva2V5d29yZD48a2V5d29y
ZD5yb290czwva2V5d29yZD48a2V5d29yZD5jZWxsczwva2V5d29yZD48a2V5d29yZD5hcmFiaWRv
cHNpczwva2V5d29yZD48a2V5d29yZD5zYWxpbml0eTwva2V5d29yZD48a2V5d29yZD5iYXJsZXk8
L2tleXdvcmQ+PC9rZXl3b3Jkcz48ZGF0ZXM+PHllYXI+MjAwMzwveWVhcj48cHViLWRhdGVzPjxk
YXRlPk5vdjwvZGF0ZT48L3B1Yi1kYXRlcz48L2RhdGVzPjxpc2JuPjAxNjgtOTQ1MjwvaXNibj48
YWNjZXNzaW9uLW51bT5XT1M6MDAwMTg1ODA1NzAwMDE0PC9hY2Nlc3Npb24tbnVtPjx1cmxzPjxy
ZWxhdGVkLXVybHM+PHVybD4mbHQ7R28gdG8gSVNJJmd0OzovL1dPUzowMDAxODU4MDU3MDAwMTQ8
L3VybD48L3JlbGF0ZWQtdXJscz48L3VybHM+PGVsZWN0cm9uaWMtcmVzb3VyY2UtbnVtPjEwLjEw
MTYvUzAxNjgtOTQ1MigwMykwMDI5Ny04PC9lbGVjdHJvbmljLXJlc291cmNlLW51bT48bGFuZ3Vh
Z2U+RW5nbGlzaDwvbGFuZ3VhZ2U+PC9yZWNvcmQ+PC9DaXRlPjwvRW5kTm90ZT5=
</w:fldData>
        </w:fldChar>
      </w:r>
      <w:r w:rsidR="002D49F5">
        <w:instrText xml:space="preserve"> ADDIN EN.CITE </w:instrText>
      </w:r>
      <w:r w:rsidR="002D49F5">
        <w:fldChar w:fldCharType="begin">
          <w:fldData xml:space="preserve">PEVuZE5vdGU+PENpdGU+PEF1dGhvcj5NYWF0aHVpczwvQXV0aG9yPjxZZWFyPjIwMDE8L1llYXI+
PFJlY051bT4yODc8L1JlY051bT48RGlzcGxheVRleHQ+KE1hYXRodWlzIGFuZCBTYW5kZXJzIDIw
MDE7IEVzc2FoPHN0eWxlIGZhY2U9Iml0YWxpYyI+IGV0IGFsLjwvc3R5bGU+IDIwMDM7IFJ1Ymlv
PHN0eWxlIGZhY2U9Iml0YWxpYyI+IGV0IGFsLjwvc3R5bGU+IDIwMDMpPC9EaXNwbGF5VGV4dD48
cmVjb3JkPjxyZWMtbnVtYmVyPjI4NzwvcmVjLW51bWJlcj48Zm9yZWlnbi1rZXlzPjxrZXkgYXBw
PSJFTiIgZGItaWQ9InB3Mnhwc2Zyc3JkZjk0ZWV0YXI1MDB4OXZkcmZzd3dhZTAwYSIgdGltZXN0
YW1wPSIxNDc0ODgxMjY1Ij4yODc8L2tleT48L2ZvcmVpZ24ta2V5cz48cmVmLXR5cGUgbmFtZT0i
Sm91cm5hbCBBcnRpY2xlIj4xNzwvcmVmLXR5cGU+PGNvbnRyaWJ1dG9ycz48YXV0aG9ycz48YXV0
aG9yPk1hYXRodWlzLCBGLiBKLjwvYXV0aG9yPjxhdXRob3I+U2FuZGVycywgRC48L2F1dGhvcj48
L2F1dGhvcnM+PC9jb250cmlidXRvcnM+PGF1dGgtYWRkcmVzcz5EZXBhcnRtZW50IG9mIEJpb2xv
Z3ksIFVuaXZlcnNpdHkgb2YgWW9yaywgWW9yayBZTzEwIDVERCwgVW5pdGVkIEtpbmdkb20uIGZq
bTNAeW9yay5hYy51azwvYXV0aC1hZGRyZXNzPjx0aXRsZXM+PHRpdGxlPjxzdHlsZSBmYWNlPSJu
b3JtYWwiIGZvbnQ9ImRlZmF1bHQiIHNpemU9IjEwMCUiPlNvZGl1bSB1cHRha2UgaW4gPC9zdHls
ZT48c3R5bGUgZmFjZT0iaXRhbGljIiBmb250PSJkZWZhdWx0IiBzaXplPSIxMDAlIj5BcmFiaWRv
cHNpcyA8L3N0eWxlPjxzdHlsZSBmYWNlPSJub3JtYWwiIGZvbnQ9ImRlZmF1bHQiIHNpemU9IjEw
MCUiPnJvb3RzIGlzIHJlZ3VsYXRlZCBieSBjeWNsaWMgbnVjbGVvdGlkZXM8L3N0eWxlPjwvdGl0
bGU+PHNlY29uZGFyeS10aXRsZT5QbGFudCBQaHlzaW9sPC9zZWNvbmRhcnktdGl0bGU+PC90aXRs
ZXM+PHBlcmlvZGljYWw+PGZ1bGwtdGl0bGU+UGxhbnQgUGh5c2lvbG9neTwvZnVsbC10aXRsZT48
YWJici0xPlBsYW50IFBoeXNpb2w8L2FiYnItMT48L3BlcmlvZGljYWw+PHBhZ2VzPjE2MTctMjU8
L3BhZ2VzPjx2b2x1bWU+MTI3PC92b2x1bWU+PG51bWJlcj40PC9udW1iZXI+PGtleXdvcmRzPjxr
ZXl3b3JkPkFkYXB0YXRpb24sIFBoeXNpb2xvZ2ljYWw8L2tleXdvcmQ+PGtleXdvcmQ+QXJhYmlk
b3BzaXMvKnBoeXNpb2xvZ3k8L2tleXdvcmQ+PGtleXdvcmQ+Q2VsbCBNZW1icmFuZS9kcnVnIGVm
ZmVjdHMvbWV0YWJvbGlzbTwva2V5d29yZD48a2V5d29yZD5DeWNsaWMgQU1QLypwaGFybWFjb2xv
Z3k8L2tleXdvcmQ+PGtleXdvcmQ+Q3ljbGljIEdNUC8qcGhhcm1hY29sb2d5PC9rZXl3b3JkPjxr
ZXl3b3JkPklvbiBDaGFubmVscy9waHlzaW9sb2d5PC9rZXl3b3JkPjxrZXl3b3JkPk1lbWJyYW5l
IFBvdGVudGlhbHMvZHJ1ZyBlZmZlY3RzPC9rZXl3b3JkPjxrZXl3b3JkPlBhdGNoLUNsYW1wIFRl
Y2huaXF1ZXM8L2tleXdvcmQ+PGtleXdvcmQ+UGxhbnQgUm9vdHMvKnBoeXNpb2xvZ3k8L2tleXdv
cmQ+PGtleXdvcmQ+UHJvdG9wbGFzdHMvbWV0YWJvbGlzbTwva2V5d29yZD48a2V5d29yZD5TaWdu
YWwgVHJhbnNkdWN0aW9uPC9rZXl3b3JkPjxrZXl3b3JkPlNvZGl1bSBDaGxvcmlkZS8qbWV0YWJv
bGlzbTwva2V5d29yZD48L2tleXdvcmRzPjxkYXRlcz48eWVhcj4yMDAxPC95ZWFyPjxwdWItZGF0
ZXM+PGRhdGU+RGVjPC9kYXRlPjwvcHViLWRhdGVzPjwvZGF0ZXM+PGlzYm4+MDAzMi0wODg5IChQ
cmludCkmI3hEOzAwMzItMDg4OSAoTGlua2luZyk8L2lzYm4+PGFjY2Vzc2lvbi1udW0+MTE3NDMx
MDY8L2FjY2Vzc2lvbi1udW0+PHVybHM+PHJlbGF0ZWQtdXJscz48dXJsPmh0dHBzOi8vd3d3Lm5j
YmkubmxtLm5paC5nb3YvcHVibWVkLzExNzQzMTA2PC91cmw+PC9yZWxhdGVkLXVybHM+PC91cmxz
PjxjdXN0b20yPlBNQzEzMzU2NjwvY3VzdG9tMj48L3JlY29yZD48L0NpdGU+PENpdGU+PEF1dGhv
cj5Fc3NhaDwvQXV0aG9yPjxZZWFyPjIwMDM8L1llYXI+PFJlY051bT4zODE8L1JlY051bT48cmVj
b3JkPjxyZWMtbnVtYmVyPjM4MTwvcmVjLW51bWJlcj48Zm9yZWlnbi1rZXlzPjxrZXkgYXBwPSJF
TiIgZGItaWQ9InB3Mnhwc2Zyc3JkZjk0ZWV0YXI1MDB4OXZkcmZzd3dhZTAwYSIgdGltZXN0YW1w
PSIxNDc0ODg2NjIzIj4zODE8L2tleT48L2ZvcmVpZ24ta2V5cz48cmVmLXR5cGUgbmFtZT0iSm91
cm5hbCBBcnRpY2xlIj4xNzwvcmVmLXR5cGU+PGNvbnRyaWJ1dG9ycz48YXV0aG9ycz48YXV0aG9y
PkVzc2FoLCBQLiBBLjwvYXV0aG9yPjxhdXRob3I+RGF2ZW5wb3J0LCBSLjwvYXV0aG9yPjxhdXRo
b3I+VGVzdGVyLCBNLjwvYXV0aG9yPjwvYXV0aG9ycz48L2NvbnRyaWJ1dG9ycz48YXV0aC1hZGRy
ZXNzPkRlcGFydG1lbnQgb2YgUGxhbnQgU2NpZW5jZXMsIFVuaXZlcnNpdHkgb2YgQ2FtYnJpZGdl
LCBDYW1icmlkZ2UgQ0IyIDNFQSwgVW5pdGVkIEtpbmdkb20uPC9hdXRoLWFkZHJlc3M+PHRpdGxl
cz48dGl0bGU+PHN0eWxlIGZhY2U9Im5vcm1hbCIgZm9udD0iZGVmYXVsdCIgc2l6ZT0iMTAwJSI+
U29kaXVtIGluZmx1eCBhbmQgYWNjdW11bGF0aW9uIGluIDwvc3R5bGU+PHN0eWxlIGZhY2U9Iml0
YWxpYyIgZm9udD0iZGVmYXVsdCIgc2l6ZT0iMTAwJSI+QXJhYmlkb3BzaXM8L3N0eWxlPjwvdGl0
bGU+PHNlY29uZGFyeS10aXRsZT5QbGFudCBQaHlzaW9sPC9zZWNvbmRhcnktdGl0bGU+PC90aXRs
ZXM+PHBlcmlvZGljYWw+PGZ1bGwtdGl0bGU+UGxhbnQgUGh5c2lvbG9neTwvZnVsbC10aXRsZT48
YWJici0xPlBsYW50IFBoeXNpb2w8L2FiYnItMT48L3BlcmlvZGljYWw+PHBhZ2VzPjMwNy0xODwv
cGFnZXM+PHZvbHVtZT4xMzM8L3ZvbHVtZT48bnVtYmVyPjE8L251bWJlcj48a2V5d29yZHM+PGtl
eXdvcmQ+QXJhYmlkb3BzaXMvZ2VuZXRpY3MvZ3Jvd3RoICZhbXA7IGRldmVsb3BtZW50LyptZXRh
Ym9saXNtPC9rZXl3b3JkPjxrZXl3b3JkPkNhbGNpdW0vbWV0YWJvbGlzbTwva2V5d29yZD48a2V5
d29yZD5DYWxjaXVtIENoYW5uZWxzL2RydWcgZWZmZWN0cy9tZXRhYm9saXNtPC9rZXl3b3JkPjxr
ZXl3b3JkPkRpZXRoeWwgUHlyb2NhcmJvbmF0ZS9waGFybWFjb2xvZ3k8L2tleXdvcmQ+PGtleXdv
cmQ+SHlkcm9nZW4gUGVyb3hpZGUvcGhhcm1hY29sb2d5PC9rZXl3b3JkPjxrZXl3b3JkPk11dGF0
aW9uPC9rZXl3b3JkPjxrZXl3b3JkPk9zbW90aWMgUHJlc3N1cmUvZHJ1ZyBlZmZlY3RzPC9rZXl3
b3JkPjxrZXl3b3JkPlBsYW50IFNob290cy9nZW5ldGljcy9ncm93dGggJmFtcDsgZGV2ZWxvcG1l
bnQvbWV0YWJvbGlzbTwva2V5d29yZD48a2V5d29yZD5QbGFudCBUcmFuc3BpcmF0aW9uL2RydWcg
ZWZmZWN0czwva2V5d29yZD48a2V5d29yZD5Qb2x5ZXRoeWxlbmUgR2x5Y29scy9waGFybWFjb2xv
Z3k8L2tleXdvcmQ+PGtleXdvcmQ+UG90YXNzaXVtIENoYW5uZWxzL2RydWcgZWZmZWN0cy9tZXRh
Ym9saXNtPC9rZXl3b3JkPjxrZXl3b3JkPlNvZGl1bS8qbWV0YWJvbGlzbTwva2V5d29yZD48a2V5
d29yZD5Tb2RpdW0gQ2hsb3JpZGUvcGhhcm1hY29sb2d5PC9rZXl3b3JkPjxrZXl3b3JkPlRpbWUg
RmFjdG9yczwva2V5d29yZD48L2tleXdvcmRzPjxkYXRlcz48eWVhcj4yMDAzPC95ZWFyPjxwdWIt
ZGF0ZXM+PGRhdGU+U2VwPC9kYXRlPjwvcHViLWRhdGVzPjwvZGF0ZXM+PGlzYm4+MDAzMi0wODg5
IChQcmludCkmI3hEOzAwMzItMDg4OSAoTGlua2luZyk8L2lzYm4+PGFjY2Vzc2lvbi1udW0+MTI5
NzA0OTY8L2FjY2Vzc2lvbi1udW0+PHVybHM+PHJlbGF0ZWQtdXJscz48dXJsPmh0dHBzOi8vd3d3
Lm5jYmkubmxtLm5paC5nb3YvcHVibWVkLzEyOTcwNDk2PC91cmw+PC9yZWxhdGVkLXVybHM+PC91
cmxzPjxjdXN0b20yPlBNQzE5NjYwNzwvY3VzdG9tMj48L3JlY29yZD48L0NpdGU+PENpdGU+PEF1
dGhvcj5SdWJpbzwvQXV0aG9yPjxZZWFyPjIwMDM8L1llYXI+PFJlY051bT40OTwvUmVjTnVtPjxy
ZWNvcmQ+PHJlYy1udW1iZXI+NDk8L3JlYy1udW1iZXI+PGZvcmVpZ24ta2V5cz48a2V5IGFwcD0i
RU4iIGRiLWlkPSJwdzJ4cHNmcnNyZGY5NGVldGFyNTAweDl2ZHJmc3d3YWUwMGEiIHRpbWVzdGFt
cD0iMTQ3NDcwNzcxMyI+NDk8L2tleT48L2ZvcmVpZ24ta2V5cz48cmVmLXR5cGUgbmFtZT0iSm91
cm5hbCBBcnRpY2xlIj4xNzwvcmVmLXR5cGU+PGNvbnRyaWJ1dG9ycz48YXV0aG9ycz48YXV0aG9y
PlJ1YmlvLCBGLjwvYXV0aG9yPjxhdXRob3I+RmxvcmVzLCBQLjwvYXV0aG9yPjxhdXRob3I+TmF2
YXJybywgSi4gTS48L2F1dGhvcj48YXV0aG9yPk1hcnRpbmV6LCBWLjwvYXV0aG9yPjwvYXV0aG9y
cz48L2NvbnRyaWJ1dG9ycz48YXV0aC1hZGRyZXNzPkNTSUMsIEN0ciBFZGFmb2wgJmFtcDsgQmlv
bCBBcGxpY2FkYSBTZWd1cmEsIERlcHQgRmlzaW9sICZhbXA7IE51dHIgVmVnZXRhbCwgTXVyY2lh
IDMwMDgwLCBTcGFpbjwvYXV0aC1hZGRyZXNzPjx0aXRsZXM+PHRpdGxlPjxzdHlsZSBmYWNlPSJu
b3JtYWwiIGZvbnQ9ImRlZmF1bHQiIHNpemU9IjEwMCUiPkVmZmVjdHMgb2YgQ2E8L3N0eWxlPjxz
dHlsZSBmYWNlPSJzdXBlcnNjcmlwdCIgZm9udD0iZGVmYXVsdCIgc2l6ZT0iMTAwJSI+Mis8L3N0
eWxlPjxzdHlsZSBmYWNlPSJub3JtYWwiIGZvbnQ9ImRlZmF1bHQiIHNpemU9IjEwMCUiPiwgSzwv
c3R5bGU+PHN0eWxlIGZhY2U9InN1cGVyc2NyaXB0IiBmb250PSJkZWZhdWx0IiBzaXplPSIxMDAl
Ij4rPC9zdHlsZT48c3R5bGUgZmFjZT0ibm9ybWFsIiBmb250PSJkZWZhdWx0IiBzaXplPSIxMDAl
Ij4gYW5kIGNHTVAgb24gTmE8L3N0eWxlPjxzdHlsZSBmYWNlPSJzdXBlcnNjcmlwdCIgZm9udD0i
ZGVmYXVsdCIgc2l6ZT0iMTAwJSI+Kzwvc3R5bGU+PHN0eWxlIGZhY2U9Im5vcm1hbCIgZm9udD0i
ZGVmYXVsdCIgc2l6ZT0iMTAwJSI+IHVwdGFrZSBpbiBwZXBwZXIgcGxhbnRzPC9zdHlsZT48L3Rp
dGxlPjxzZWNvbmRhcnktdGl0bGU+UGxhbnQgU2NpZW5jZTwvc2Vjb25kYXJ5LXRpdGxlPjxhbHQt
dGl0bGU+UGxhbnQgU2NpPC9hbHQtdGl0bGU+PC90aXRsZXM+PHBlcmlvZGljYWw+PGZ1bGwtdGl0
bGU+UGxhbnQgU2NpZW5jZTwvZnVsbC10aXRsZT48YWJici0xPlBsYW50IFNjaTwvYWJici0xPjwv
cGVyaW9kaWNhbD48YWx0LXBlcmlvZGljYWw+PGZ1bGwtdGl0bGU+UGxhbnQgU2NpZW5jZTwvZnVs
bC10aXRsZT48YWJici0xPlBsYW50IFNjaTwvYWJici0xPjwvYWx0LXBlcmlvZGljYWw+PHBhZ2Vz
PjEwNDMtMTA0OTwvcGFnZXM+PHZvbHVtZT4xNjU8L3ZvbHVtZT48bnVtYmVyPjU8L251bWJlcj48
a2V5d29yZHM+PGtleXdvcmQ+Y2FsY2l1bTwva2V5d29yZD48a2V5d29yZD5jYXRpb24gY2hhbm5l
bDwva2V5d29yZD48a2V5d29yZD5jZ21wPC9rZXl3b3JkPjxrZXl3b3JkPnBlcHBlcjwva2V5d29y
ZD48a2V5d29yZD5wb3Rhc3NpdW08L2tleXdvcmQ+PGtleXdvcmQ+c29kaXVtIGluZmx1eDwva2V5
d29yZD48a2V5d29yZD5zYWx0IHRvbGVyYW5jZTwva2V5d29yZD48a2V5d29yZD5wb3Rhc3NpdW0g
dHJhbnNwb3J0ZXI8L2tleXdvcmQ+PGtleXdvcmQ+Y2F0aW9uIHRyYW5zcG9ydDwva2V5d29yZD48
a2V5d29yZD5zb2RpdW08L2tleXdvcmQ+PGtleXdvcmQ+Y2FsY2l1bTwva2V5d29yZD48a2V5d29y
ZD5yb290czwva2V5d29yZD48a2V5d29yZD5jZWxsczwva2V5d29yZD48a2V5d29yZD5hcmFiaWRv
cHNpczwva2V5d29yZD48a2V5d29yZD5zYWxpbml0eTwva2V5d29yZD48a2V5d29yZD5iYXJsZXk8
L2tleXdvcmQ+PC9rZXl3b3Jkcz48ZGF0ZXM+PHllYXI+MjAwMzwveWVhcj48cHViLWRhdGVzPjxk
YXRlPk5vdjwvZGF0ZT48L3B1Yi1kYXRlcz48L2RhdGVzPjxpc2JuPjAxNjgtOTQ1MjwvaXNibj48
YWNjZXNzaW9uLW51bT5XT1M6MDAwMTg1ODA1NzAwMDE0PC9hY2Nlc3Npb24tbnVtPjx1cmxzPjxy
ZWxhdGVkLXVybHM+PHVybD4mbHQ7R28gdG8gSVNJJmd0OzovL1dPUzowMDAxODU4MDU3MDAwMTQ8
L3VybD48L3JlbGF0ZWQtdXJscz48L3VybHM+PGVsZWN0cm9uaWMtcmVzb3VyY2UtbnVtPjEwLjEw
MTYvUzAxNjgtOTQ1MigwMykwMDI5Ny04PC9lbGVjdHJvbmljLXJlc291cmNlLW51bT48bGFuZ3Vh
Z2U+RW5nbGlzaDwvbGFuZ3VhZ2U+PC9yZWNvcmQ+PC9DaXRlPjwvRW5kTm90ZT5=
</w:fldData>
        </w:fldChar>
      </w:r>
      <w:r w:rsidR="002D49F5">
        <w:instrText xml:space="preserve"> ADDIN EN.CITE.DATA </w:instrText>
      </w:r>
      <w:r w:rsidR="002D49F5">
        <w:fldChar w:fldCharType="end"/>
      </w:r>
      <w:r w:rsidR="002D49F5">
        <w:fldChar w:fldCharType="separate"/>
      </w:r>
      <w:r w:rsidR="002D49F5">
        <w:rPr>
          <w:noProof/>
        </w:rPr>
        <w:t>(Maathuis and Sanders 2001; Essah</w:t>
      </w:r>
      <w:r w:rsidR="002D49F5" w:rsidRPr="002D49F5">
        <w:rPr>
          <w:i/>
          <w:noProof/>
        </w:rPr>
        <w:t xml:space="preserve"> et al.</w:t>
      </w:r>
      <w:r w:rsidR="002D49F5">
        <w:rPr>
          <w:noProof/>
        </w:rPr>
        <w:t xml:space="preserve"> 2003; Rubio</w:t>
      </w:r>
      <w:r w:rsidR="002D49F5" w:rsidRPr="002D49F5">
        <w:rPr>
          <w:i/>
          <w:noProof/>
        </w:rPr>
        <w:t xml:space="preserve"> et al.</w:t>
      </w:r>
      <w:r w:rsidR="002D49F5">
        <w:rPr>
          <w:noProof/>
        </w:rPr>
        <w:t xml:space="preserve"> 2003)</w:t>
      </w:r>
      <w:r w:rsidR="002D49F5">
        <w:fldChar w:fldCharType="end"/>
      </w:r>
      <w:r w:rsidR="00D217A3" w:rsidRPr="002278A3">
        <w:t>,</w:t>
      </w:r>
      <w:r w:rsidR="002E522A" w:rsidRPr="002278A3">
        <w:t xml:space="preserve"> whereas direct measurement of cellular cGMP provided evidence for a rapid increase in cellular cGMP after the onset of salt and osmotic stress (Donaldson et al., 2004). </w:t>
      </w:r>
      <w:r w:rsidR="001B48AF" w:rsidRPr="002278A3">
        <w:t>Early studies also implicated cGMP in the functioning of plant natriuretic peptides</w:t>
      </w:r>
      <w:r w:rsidR="00291B01" w:rsidRPr="002278A3">
        <w:t xml:space="preserve"> (PNPs)</w:t>
      </w:r>
      <w:r w:rsidR="001B48AF" w:rsidRPr="002278A3">
        <w:t xml:space="preserve">, peptidic hormones that systemically affect plant salt and water balance </w:t>
      </w:r>
      <w:r w:rsidR="002D49F5">
        <w:fldChar w:fldCharType="begin">
          <w:fldData xml:space="preserve">PEVuZE5vdGU+PENpdGU+PEF1dGhvcj5XYW5nPC9BdXRob3I+PFllYXI+MjAxMTwvWWVhcj48UmVj
TnVtPjQwNjwvUmVjTnVtPjxEaXNwbGF5VGV4dD4oV2FuZzxzdHlsZSBmYWNlPSJpdGFsaWMiPiBl
dCBhbC48L3N0eWxlPiAyMDExKTwvRGlzcGxheVRleHQ+PHJlY29yZD48cmVjLW51bWJlcj40MDY8
L3JlYy1udW1iZXI+PGZvcmVpZ24ta2V5cz48a2V5IGFwcD0iRU4iIGRiLWlkPSJwdzJ4cHNmcnNy
ZGY5NGVldGFyNTAweDl2ZHJmc3d3YWUwMGEiIHRpbWVzdGFtcD0iMTQ3NDg4NzExMSI+NDA2PC9r
ZXk+PC9mb3JlaWduLWtleXM+PHJlZi10eXBlIG5hbWU9IkpvdXJuYWwgQXJ0aWNsZSI+MTc8L3Jl
Zi10eXBlPjxjb250cmlidXRvcnM+PGF1dGhvcnM+PGF1dGhvcj5XYW5nLCBZLiBILjwvYXV0aG9y
PjxhdXRob3I+R2VocmluZywgQy48L2F1dGhvcj48YXV0aG9yPklydmluZywgSC4gUi48L2F1dGhv
cj48L2F1dGhvcnM+PC9jb250cmlidXRvcnM+PGF1dGgtYWRkcmVzcz5Nb25hc2ggVW5pdiwgTW9u
YXNoIEluc3QgUGhhcm1hY2V1dCBTY2ksIFBhcmt2aWxsZSwgVmljIDMwNTIsIEF1c3RyYWxpYSYj
eEQ7VW5pdiBXZXN0ZXJuIENhcGUsIERlcHQgQmlvdGVjaG5vbCwgWkEtNzUzNSBCZWxsdmlsbGUs
IFNvdXRoIEFmcmljYSYjeEQ7NDcwMCBLaW5nIEFiZHVsbGFoIFVuaXYgU2NpICZhbXA7IFRlY2hu
b2wsIERpdiBDaGVtIExpZmUgU2NpICZhbXA7IEVuZ24sIFRodXdhbCAyMzk1NTY5MDAsIFNhdWRp
IEFyYWJpYTwvYXV0aC1hZGRyZXNzPjx0aXRsZXM+PHRpdGxlPlBsYW50IG5hdHJpdXJldGljIHBl
cHRpZGVzIGFyZSBhcG9wbGFzdGljIGFuZCBwYXJhY3JpbmUgc3RyZXNzIHJlc3BvbnNlIG1vbGVj
dWxlczwvdGl0bGU+PHNlY29uZGFyeS10aXRsZT5QbGFudCBhbmQgQ2VsbCBQaHlzaW9sb2d5PC9z
ZWNvbmRhcnktdGl0bGU+PGFsdC10aXRsZT5QbGFudCBDZWxsIFBoeXNpb2w8L2FsdC10aXRsZT48
L3RpdGxlcz48cGVyaW9kaWNhbD48ZnVsbC10aXRsZT5QbGFudCBhbmQgQ2VsbCBQaHlzaW9sb2d5
PC9mdWxsLXRpdGxlPjxhYmJyLTE+UGxhbnQgQ2VsbCBQaHlzaW9sPC9hYmJyLTE+PC9wZXJpb2Rp
Y2FsPjxhbHQtcGVyaW9kaWNhbD48ZnVsbC10aXRsZT5QbGFudCBhbmQgQ2VsbCBQaHlzaW9sb2d5
PC9mdWxsLXRpdGxlPjxhYmJyLTE+UGxhbnQgQ2VsbCBQaHlzaW9sPC9hYmJyLTE+PC9hbHQtcGVy
aW9kaWNhbD48cGFnZXM+ODM3LTg1MDwvcGFnZXM+PHZvbHVtZT41Mjwvdm9sdW1lPjxudW1iZXI+
NTwvbnVtYmVyPjxrZXl3b3Jkcz48a2V5d29yZD5hYmE8L2tleXdvcmQ+PGtleXdvcmQ+YWJpb3Rp
YyBzdHJlc3M8L2tleXdvcmQ+PGtleXdvcmQ+YXJhYmlkb3BzaXMgdGhhbGlhbmE8L2tleXdvcmQ+
PGtleXdvcmQ+ZHJvdWdodDwva2V5d29yZD48a2V5d29yZD5wbGFudCBuYXRyaXVyZXRpYyBwZXB0
aWRlczwva2V5d29yZD48a2V5d29yZD5zYWxpbml0eTwva2V5d29yZD48a2V5d29yZD5jZWxsLXZv
bHVtZSByZWd1bGF0aW9uPC9rZXl3b3JkPjxrZXl3b3JkPmFyYWJpZG9wc2lzLXRoYWxpYW5hPC9r
ZXl3b3JkPjxrZXl3b3JkPmFic2Npc2ljLWFjaWQ8L2tleXdvcmQ+PGtleXdvcmQ+c2lnbmFsaW5n
IG1vbGVjdWxlczwva2V5d29yZD48a2V5d29yZD5pbW11bm8tYW5hbG9nczwva2V5d29yZD48a2V5
d29yZD5jZ21wIGxldmVsczwva2V5d29yZD48a2V5d29yZD5nZW5lPC9rZXl3b3JkPjxrZXl3b3Jk
PnByb3RlaW48L2tleXdvcmQ+PGtleXdvcmQ+aWRlbnRpZmljYXRpb248L2tleXdvcmQ+PGtleXdv
cmQ+ZXhwcmVzc2lvbjwva2V5d29yZD48L2tleXdvcmRzPjxkYXRlcz48eWVhcj4yMDExPC95ZWFy
PjxwdWItZGF0ZXM+PGRhdGU+TWF5PC9kYXRlPjwvcHViLWRhdGVzPjwvZGF0ZXM+PGlzYm4+MDAz
Mi0wNzgxPC9pc2JuPjxhY2Nlc3Npb24tbnVtPldPUzowMDAyOTA1OTAyMDAwMTI8L2FjY2Vzc2lv
bi1udW0+PHVybHM+PHJlbGF0ZWQtdXJscz48dXJsPiZsdDtHbyB0byBJU0kmZ3Q7Oi8vV09TOjAw
MDI5MDU5MDIwMDAxMjwvdXJsPjwvcmVsYXRlZC11cmxzPjwvdXJscz48ZWxlY3Ryb25pYy1yZXNv
dXJjZS1udW0+MTAuMTA5My9wY3AvcGNyMDM2PC9lbGVjdHJvbmljLXJlc291cmNlLW51bT48bGFu
Z3VhZ2U+RW5nbGlzaDwvbGFuZ3VhZ2U+PC9yZWNvcmQ+PC9DaXRlPjwvRW5kTm90ZT4A
</w:fldData>
        </w:fldChar>
      </w:r>
      <w:r w:rsidR="002D49F5">
        <w:instrText xml:space="preserve"> ADDIN EN.CITE </w:instrText>
      </w:r>
      <w:r w:rsidR="002D49F5">
        <w:fldChar w:fldCharType="begin">
          <w:fldData xml:space="preserve">PEVuZE5vdGU+PENpdGU+PEF1dGhvcj5XYW5nPC9BdXRob3I+PFllYXI+MjAxMTwvWWVhcj48UmVj
TnVtPjQwNjwvUmVjTnVtPjxEaXNwbGF5VGV4dD4oV2FuZzxzdHlsZSBmYWNlPSJpdGFsaWMiPiBl
dCBhbC48L3N0eWxlPiAyMDExKTwvRGlzcGxheVRleHQ+PHJlY29yZD48cmVjLW51bWJlcj40MDY8
L3JlYy1udW1iZXI+PGZvcmVpZ24ta2V5cz48a2V5IGFwcD0iRU4iIGRiLWlkPSJwdzJ4cHNmcnNy
ZGY5NGVldGFyNTAweDl2ZHJmc3d3YWUwMGEiIHRpbWVzdGFtcD0iMTQ3NDg4NzExMSI+NDA2PC9r
ZXk+PC9mb3JlaWduLWtleXM+PHJlZi10eXBlIG5hbWU9IkpvdXJuYWwgQXJ0aWNsZSI+MTc8L3Jl
Zi10eXBlPjxjb250cmlidXRvcnM+PGF1dGhvcnM+PGF1dGhvcj5XYW5nLCBZLiBILjwvYXV0aG9y
PjxhdXRob3I+R2VocmluZywgQy48L2F1dGhvcj48YXV0aG9yPklydmluZywgSC4gUi48L2F1dGhv
cj48L2F1dGhvcnM+PC9jb250cmlidXRvcnM+PGF1dGgtYWRkcmVzcz5Nb25hc2ggVW5pdiwgTW9u
YXNoIEluc3QgUGhhcm1hY2V1dCBTY2ksIFBhcmt2aWxsZSwgVmljIDMwNTIsIEF1c3RyYWxpYSYj
eEQ7VW5pdiBXZXN0ZXJuIENhcGUsIERlcHQgQmlvdGVjaG5vbCwgWkEtNzUzNSBCZWxsdmlsbGUs
IFNvdXRoIEFmcmljYSYjeEQ7NDcwMCBLaW5nIEFiZHVsbGFoIFVuaXYgU2NpICZhbXA7IFRlY2hu
b2wsIERpdiBDaGVtIExpZmUgU2NpICZhbXA7IEVuZ24sIFRodXdhbCAyMzk1NTY5MDAsIFNhdWRp
IEFyYWJpYTwvYXV0aC1hZGRyZXNzPjx0aXRsZXM+PHRpdGxlPlBsYW50IG5hdHJpdXJldGljIHBl
cHRpZGVzIGFyZSBhcG9wbGFzdGljIGFuZCBwYXJhY3JpbmUgc3RyZXNzIHJlc3BvbnNlIG1vbGVj
dWxlczwvdGl0bGU+PHNlY29uZGFyeS10aXRsZT5QbGFudCBhbmQgQ2VsbCBQaHlzaW9sb2d5PC9z
ZWNvbmRhcnktdGl0bGU+PGFsdC10aXRsZT5QbGFudCBDZWxsIFBoeXNpb2w8L2FsdC10aXRsZT48
L3RpdGxlcz48cGVyaW9kaWNhbD48ZnVsbC10aXRsZT5QbGFudCBhbmQgQ2VsbCBQaHlzaW9sb2d5
PC9mdWxsLXRpdGxlPjxhYmJyLTE+UGxhbnQgQ2VsbCBQaHlzaW9sPC9hYmJyLTE+PC9wZXJpb2Rp
Y2FsPjxhbHQtcGVyaW9kaWNhbD48ZnVsbC10aXRsZT5QbGFudCBhbmQgQ2VsbCBQaHlzaW9sb2d5
PC9mdWxsLXRpdGxlPjxhYmJyLTE+UGxhbnQgQ2VsbCBQaHlzaW9sPC9hYmJyLTE+PC9hbHQtcGVy
aW9kaWNhbD48cGFnZXM+ODM3LTg1MDwvcGFnZXM+PHZvbHVtZT41Mjwvdm9sdW1lPjxudW1iZXI+
NTwvbnVtYmVyPjxrZXl3b3Jkcz48a2V5d29yZD5hYmE8L2tleXdvcmQ+PGtleXdvcmQ+YWJpb3Rp
YyBzdHJlc3M8L2tleXdvcmQ+PGtleXdvcmQ+YXJhYmlkb3BzaXMgdGhhbGlhbmE8L2tleXdvcmQ+
PGtleXdvcmQ+ZHJvdWdodDwva2V5d29yZD48a2V5d29yZD5wbGFudCBuYXRyaXVyZXRpYyBwZXB0
aWRlczwva2V5d29yZD48a2V5d29yZD5zYWxpbml0eTwva2V5d29yZD48a2V5d29yZD5jZWxsLXZv
bHVtZSByZWd1bGF0aW9uPC9rZXl3b3JkPjxrZXl3b3JkPmFyYWJpZG9wc2lzLXRoYWxpYW5hPC9r
ZXl3b3JkPjxrZXl3b3JkPmFic2Npc2ljLWFjaWQ8L2tleXdvcmQ+PGtleXdvcmQ+c2lnbmFsaW5n
IG1vbGVjdWxlczwva2V5d29yZD48a2V5d29yZD5pbW11bm8tYW5hbG9nczwva2V5d29yZD48a2V5
d29yZD5jZ21wIGxldmVsczwva2V5d29yZD48a2V5d29yZD5nZW5lPC9rZXl3b3JkPjxrZXl3b3Jk
PnByb3RlaW48L2tleXdvcmQ+PGtleXdvcmQ+aWRlbnRpZmljYXRpb248L2tleXdvcmQ+PGtleXdv
cmQ+ZXhwcmVzc2lvbjwva2V5d29yZD48L2tleXdvcmRzPjxkYXRlcz48eWVhcj4yMDExPC95ZWFy
PjxwdWItZGF0ZXM+PGRhdGU+TWF5PC9kYXRlPjwvcHViLWRhdGVzPjwvZGF0ZXM+PGlzYm4+MDAz
Mi0wNzgxPC9pc2JuPjxhY2Nlc3Npb24tbnVtPldPUzowMDAyOTA1OTAyMDAwMTI8L2FjY2Vzc2lv
bi1udW0+PHVybHM+PHJlbGF0ZWQtdXJscz48dXJsPiZsdDtHbyB0byBJU0kmZ3Q7Oi8vV09TOjAw
MDI5MDU5MDIwMDAxMjwvdXJsPjwvcmVsYXRlZC11cmxzPjwvdXJscz48ZWxlY3Ryb25pYy1yZXNv
dXJjZS1udW0+MTAuMTA5My9wY3AvcGNyMDM2PC9lbGVjdHJvbmljLXJlc291cmNlLW51bT48bGFu
Z3VhZ2U+RW5nbGlzaDwvbGFuZ3VhZ2U+PC9yZWNvcmQ+PC9DaXRlPjwvRW5kTm90ZT4A
</w:fldData>
        </w:fldChar>
      </w:r>
      <w:r w:rsidR="002D49F5">
        <w:instrText xml:space="preserve"> ADDIN EN.CITE.DATA </w:instrText>
      </w:r>
      <w:r w:rsidR="002D49F5">
        <w:fldChar w:fldCharType="end"/>
      </w:r>
      <w:r w:rsidR="002D49F5">
        <w:fldChar w:fldCharType="separate"/>
      </w:r>
      <w:r w:rsidR="002D49F5">
        <w:rPr>
          <w:noProof/>
        </w:rPr>
        <w:t>(Wang</w:t>
      </w:r>
      <w:r w:rsidR="002D49F5" w:rsidRPr="002D49F5">
        <w:rPr>
          <w:i/>
          <w:noProof/>
        </w:rPr>
        <w:t xml:space="preserve"> et al.</w:t>
      </w:r>
      <w:r w:rsidR="002D49F5">
        <w:rPr>
          <w:noProof/>
        </w:rPr>
        <w:t xml:space="preserve"> 2011)</w:t>
      </w:r>
      <w:r w:rsidR="002D49F5">
        <w:fldChar w:fldCharType="end"/>
      </w:r>
      <w:r w:rsidR="00291B01" w:rsidRPr="002278A3">
        <w:t>. A link between some PNPs and the drought hormone ABA is well established and relies on production of cGMP, possibly via the membrane located PNP receptor itself which was recently shown to have guanylyl cyclase activity (</w:t>
      </w:r>
      <w:r w:rsidR="00E84BD0" w:rsidRPr="002278A3">
        <w:t>se</w:t>
      </w:r>
      <w:r w:rsidR="00D11D2C" w:rsidRPr="002278A3">
        <w:t>e</w:t>
      </w:r>
      <w:r w:rsidR="00E84BD0" w:rsidRPr="002278A3">
        <w:t xml:space="preserve"> above, </w:t>
      </w:r>
      <w:r w:rsidR="002D49F5">
        <w:fldChar w:fldCharType="begin"/>
      </w:r>
      <w:r w:rsidR="002D49F5">
        <w:instrText xml:space="preserve"> ADDIN EN.CITE &lt;EndNote&gt;&lt;Cite&gt;&lt;Author&gt;Turek&lt;/Author&gt;&lt;Year&gt;2016&lt;/Year&gt;&lt;RecNum&gt;330&lt;/RecNum&gt;&lt;DisplayText&gt;(Turek and Gehring 2016)&lt;/DisplayText&gt;&lt;record&gt;&lt;rec-number&gt;330&lt;/rec-number&gt;&lt;foreign-keys&gt;&lt;key app="EN" db-id="pw2xpsfrsrdf94eetar500x9vdrfswwae00a" timestamp="1474881560"&gt;330&lt;/key&gt;&lt;/foreign-keys&gt;&lt;ref-type name="Journal Article"&gt;17&lt;/ref-type&gt;&lt;contributors&gt;&lt;authors&gt;&lt;author&gt;Turek, I.&lt;/author&gt;&lt;author&gt;Gehring, C.&lt;/author&gt;&lt;/authors&gt;&lt;/contributors&gt;&lt;auth-address&gt;Division of Biological and Environmental Sciences and Engineering, King Abdullah University of Science and Technology, Thuwal, 2395-6900, Saudi Arabia.&amp;#xD;Division of Biological and Environmental Sciences and Engineering, King Abdullah University of Science and Technology, Thuwal, 2395-6900, Saudi Arabia. c.a.gehring@molecular-signals.com.&lt;/auth-address&gt;&lt;titles&gt;&lt;title&gt;The plant natriuretic peptide receptor is a guanylyl cyclase and enables cGMP-dependent signaling&lt;/title&gt;&lt;secondary-title&gt;Plant Mol Biol&lt;/secondary-title&gt;&lt;/titles&gt;&lt;periodical&gt;&lt;full-title&gt;Plant Molecular Biology&lt;/full-title&gt;&lt;abbr-1&gt;Plant Mol Biol&lt;/abbr-1&gt;&lt;/periodical&gt;&lt;pages&gt;275-86&lt;/pages&gt;&lt;volume&gt;91&lt;/volume&gt;&lt;number&gt;3&lt;/number&gt;&lt;keywords&gt;&lt;keyword&gt;Arabidopsis thaliana&lt;/keyword&gt;&lt;keyword&gt;Guanylyl cyclase&lt;/keyword&gt;&lt;keyword&gt;Natriuretic peptide&lt;/keyword&gt;&lt;keyword&gt;Peptide hormone&lt;/keyword&gt;&lt;keyword&gt;Phytohormone&lt;/keyword&gt;&lt;keyword&gt;cGMP&lt;/keyword&gt;&lt;/keywords&gt;&lt;dates&gt;&lt;year&gt;2016&lt;/year&gt;&lt;pub-dates&gt;&lt;date&gt;Jun&lt;/date&gt;&lt;/pub-dates&gt;&lt;/dates&gt;&lt;isbn&gt;1573-5028 (Electronic)&amp;#xD;0167-4412 (Linking)&lt;/isbn&gt;&lt;accession-num&gt;26945740&lt;/accession-num&gt;&lt;urls&gt;&lt;related-urls&gt;&lt;url&gt;https://www.ncbi.nlm.nih.gov/pubmed/26945740&lt;/url&gt;&lt;/related-urls&gt;&lt;/urls&gt;&lt;electronic-resource-num&gt;10.1007/s11103-016-0465-8&lt;/electronic-resource-num&gt;&lt;/record&gt;&lt;/Cite&gt;&lt;/EndNote&gt;</w:instrText>
      </w:r>
      <w:r w:rsidR="002D49F5">
        <w:fldChar w:fldCharType="separate"/>
      </w:r>
      <w:r w:rsidR="002D49F5">
        <w:rPr>
          <w:noProof/>
        </w:rPr>
        <w:t>(Turek and Gehring 2016)</w:t>
      </w:r>
      <w:r w:rsidR="002D49F5">
        <w:fldChar w:fldCharType="end"/>
      </w:r>
      <w:r w:rsidR="00C07E5F" w:rsidRPr="002278A3">
        <w:t xml:space="preserve"> )</w:t>
      </w:r>
      <w:r w:rsidR="00291B01" w:rsidRPr="002278A3">
        <w:t>.</w:t>
      </w:r>
      <w:r w:rsidR="001B48AF" w:rsidRPr="002278A3">
        <w:t xml:space="preserve"> </w:t>
      </w:r>
      <w:r w:rsidR="002E522A" w:rsidRPr="002278A3">
        <w:t xml:space="preserve">Another mechanism through which cGMP impacts on responses to drought and salinity is via stomatal </w:t>
      </w:r>
      <w:r w:rsidR="001B48AF" w:rsidRPr="002278A3">
        <w:t>activity</w:t>
      </w:r>
      <w:r w:rsidR="002E522A" w:rsidRPr="002278A3">
        <w:t xml:space="preserve"> as described </w:t>
      </w:r>
      <w:r w:rsidR="00E84BD0" w:rsidRPr="002278A3">
        <w:t>in previous sections</w:t>
      </w:r>
      <w:r w:rsidR="002E522A" w:rsidRPr="002278A3">
        <w:t>.</w:t>
      </w:r>
      <w:r w:rsidR="001B48AF" w:rsidRPr="002278A3">
        <w:t xml:space="preserve"> However, the extensive evidence for cGMP being involv</w:t>
      </w:r>
      <w:r w:rsidR="00C07E5F" w:rsidRPr="002278A3">
        <w:t xml:space="preserve">ed with both stomatal closure </w:t>
      </w:r>
      <w:r w:rsidR="002D49F5">
        <w:fldChar w:fldCharType="begin">
          <w:fldData xml:space="preserve">PEVuZE5vdGU+PENpdGU+PEF1dGhvcj5EdWJvdnNrYXlhPC9BdXRob3I+PFllYXI+MjAxMTwvWWVh
cj48UmVjTnVtPjM0PC9SZWNOdW0+PERpc3BsYXlUZXh0PihEdWJvdnNrYXlhPHN0eWxlIGZhY2U9
Iml0YWxpYyI+IGV0IGFsLjwvc3R5bGU+IDIwMTE7IEhvbmRhPHN0eWxlIGZhY2U9Iml0YWxpYyI+
IGV0IGFsLjwvc3R5bGU+IDIwMTUpPC9EaXNwbGF5VGV4dD48cmVjb3JkPjxyZWMtbnVtYmVyPjM0
PC9yZWMtbnVtYmVyPjxmb3JlaWduLWtleXM+PGtleSBhcHA9IkVOIiBkYi1pZD0icHcyeHBzZnJz
cmRmOTRlZXRhcjUwMHg5dmRyZnN3d2FlMDBhIiB0aW1lc3RhbXA9IjE0NzQ3MDY5MjUiPjM0PC9r
ZXk+PC9mb3JlaWduLWtleXM+PHJlZi10eXBlIG5hbWU9IkpvdXJuYWwgQXJ0aWNsZSI+MTc8L3Jl
Zi10eXBlPjxjb250cmlidXRvcnM+PGF1dGhvcnM+PGF1dGhvcj5EdWJvdnNrYXlhLCBMLiBWLjwv
YXV0aG9yPjxhdXRob3I+QmFrYWtpbmEsIFkuIFMuPC9hdXRob3I+PGF1dGhvcj5Lb2xlc25ldmEs
IEUuIFYuPC9hdXRob3I+PGF1dGhvcj5Tb2RlbCwgRC4gTC48L2F1dGhvcj48YXV0aG9yPk1jQWlu
c2gsIE0uIFIuPC9hdXRob3I+PGF1dGhvcj5IZXRoZXJpbmd0b24sIEEuIE0uPC9hdXRob3I+PGF1
dGhvcj5Wb2xvdG92c2tpLCBJLiBELjwvYXV0aG9yPjwvYXV0aG9ycz48L2NvbnRyaWJ1dG9ycz48
YXV0aC1hZGRyZXNzPk5hdGlvbmFsIEFjYWRlbXkgb2YgU2NpZW5jZXMgb2YgQmVsYXJ1cywgSW5z
dGl0dXRlIG9mIEJpb3BoeXNpY3MgYW5kIENlbGwgRW5naW5lZXJpbmcsIE1pbnNrLCBCZWxhcnVz
LiBkdWJvdnNrQG1haWwucnU8L2F1dGgtYWRkcmVzcz48dGl0bGVzPjx0aXRsZT48c3R5bGUgZmFj
ZT0ibm9ybWFsIiBmb250PSJkZWZhdWx0IiBzaXplPSIxMDAlIj5jR01QLWRlcGVuZGVudCBBQkEt
aW5kdWNlZCBzdG9tYXRhbCBjbG9zdXJlIGluIHRoZSBBQkEtaW5zZW5zaXRpdmUgPC9zdHlsZT48
c3R5bGUgZmFjZT0iaXRhbGljIiBmb250PSJkZWZhdWx0IiBzaXplPSIxMDAlIj5BcmFiaWRvcHNp
cyA8L3N0eWxlPjxzdHlsZSBmYWNlPSJub3JtYWwiIGZvbnQ9ImRlZmF1bHQiIHNpemU9IjEwMCUi
Pm11dGFudCA8L3N0eWxlPjxzdHlsZSBmYWNlPSJpdGFsaWMiIGZvbnQ9ImRlZmF1bHQiIHNpemU9
IjEwMCUiPmFiaTEtMTwvc3R5bGU+PC90aXRsZT48c2Vjb25kYXJ5LXRpdGxlPk5ldyBQaHl0b2w8
L3NlY29uZGFyeS10aXRsZT48L3RpdGxlcz48cGVyaW9kaWNhbD48ZnVsbC10aXRsZT5OZXcgUGh5
dG9sb2dpc3Q8L2Z1bGwtdGl0bGU+PGFiYnItMT5OZXcgUGh5dG9sPC9hYmJyLTE+PC9wZXJpb2Rp
Y2FsPjxwYWdlcz41Ny02OTwvcGFnZXM+PHZvbHVtZT4xOTE8L3ZvbHVtZT48bnVtYmVyPjE8L251
bWJlcj48a2V5d29yZHM+PGtleXdvcmQ+QWJzY2lzaWMgQWNpZC9tZXRhYm9saXNtLypwaGFybWFj
b2xvZ3k8L2tleXdvcmQ+PGtleXdvcmQ+QXJhYmlkb3BzaXMvZHJ1ZyBlZmZlY3RzLypnZW5ldGlj
cy9waHlzaW9sb2d5PC9rZXl3b3JkPjxrZXl3b3JkPkFyYWJpZG9wc2lzIFByb3RlaW5zLypnZW5l
dGljczwva2V5d29yZD48a2V5d29yZD5DeWNsaWMgR01QLypwaHlzaW9sb2d5PC9rZXl3b3JkPjxr
ZXl3b3JkPkh5ZHJvZ2VuIFBlcm94aWRlL21ldGFib2xpc20vcGhhcm1hY29sb2d5PC9rZXl3b3Jk
PjxrZXl3b3JkPipNdXRhdGlvbjwva2V5d29yZD48a2V5d29yZD5OaXRyaWMgT3hpZGUvcGhhcm1h
Y29sb2d5PC9rZXl3b3JkPjxrZXl3b3JkPlBob3NwaG9wcm90ZWluIFBob3NwaGF0YXNlcy8qZ2Vu
ZXRpY3M8L2tleXdvcmQ+PGtleXdvcmQ+UGxhbnQgU3RvbWF0YS8qZHJ1ZyBlZmZlY3RzPC9rZXl3
b3JkPjxrZXl3b3JkPlByb3Rlb21pY3M8L2tleXdvcmQ+PGtleXdvcmQ+U2lnbmFsIFRyYW5zZHVj
dGlvbjwva2V5d29yZD48L2tleXdvcmRzPjxkYXRlcz48eWVhcj4yMDExPC95ZWFyPjxwdWItZGF0
ZXM+PGRhdGU+SnVsPC9kYXRlPjwvcHViLWRhdGVzPjwvZGF0ZXM+PGlzYm4+MTQ2OS04MTM3IChF
bGVjdHJvbmljKSYjeEQ7MDAyOC02NDZYIChMaW5raW5nKTwvaXNibj48YWNjZXNzaW9uLW51bT4y
MTM3MTAzOTwvYWNjZXNzaW9uLW51bT48dXJscz48cmVsYXRlZC11cmxzPjx1cmw+aHR0cHM6Ly93
d3cubmNiaS5ubG0ubmloLmdvdi9wdWJtZWQvMjEzNzEwMzk8L3VybD48L3JlbGF0ZWQtdXJscz48
L3VybHM+PGVsZWN0cm9uaWMtcmVzb3VyY2UtbnVtPjEwLjExMTEvai4xNDY5LTgxMzcuMjAxMS4w
MzY2MS54PC9lbGVjdHJvbmljLXJlc291cmNlLW51bT48L3JlY29yZD48L0NpdGU+PENpdGU+PEF1
dGhvcj5Ib25kYTwvQXV0aG9yPjxZZWFyPjIwMTU8L1llYXI+PFJlY051bT4yNDwvUmVjTnVtPjxy
ZWNvcmQ+PHJlYy1udW1iZXI+MjQ8L3JlYy1udW1iZXI+PGZvcmVpZ24ta2V5cz48a2V5IGFwcD0i
RU4iIGRiLWlkPSJwdzJ4cHNmcnNyZGY5NGVldGFyNTAweDl2ZHJmc3d3YWUwMGEiIHRpbWVzdGFt
cD0iMTQ3NDcwNjY3MyI+MjQ8L2tleT48L2ZvcmVpZ24ta2V5cz48cmVmLXR5cGUgbmFtZT0iSm91
cm5hbCBBcnRpY2xlIj4xNzwvcmVmLXR5cGU+PGNvbnRyaWJ1dG9ycz48YXV0aG9ycz48YXV0aG9y
PkhvbmRhLCBLLjwvYXV0aG9yPjxhdXRob3I+WWFtYWRhLCBOLjwvYXV0aG9yPjxhdXRob3I+WW9z
aGlkYSwgUi48L2F1dGhvcj48YXV0aG9yPkloYXJhLCBILjwvYXV0aG9yPjxhdXRob3I+U2F3YSwg
VC48L2F1dGhvcj48YXV0aG9yPkFrYWlrZSwgVC48L2F1dGhvcj48YXV0aG9yPkl3YWksIFMuPC9h
dXRob3I+PC9hdXRob3JzPjwvY29udHJpYnV0b3JzPjxhdXRoLWFkZHJlc3M+S2Fnb3NoaW1hIFVu
aXYsIEZhYyBBZ3IsIERlcHQgSG9ydCBTY2ksIEthZ29zaGltYSA4OTAwMDY1LCBKYXBhbiYjeEQ7
S3l1c2h1IFVuaXYsIEZhYyBBZ3IsIERlcHQgQmlvc2NpICZhbXA7IEJpb3RlY2hub2wsIEZ1a3Vv
a2EgODEyODU4MSwgSmFwYW4mI3hEO09zYWthIFByZWZlY3R1cmUgVW5pdiwgR3JhZCBTY2ggU2Np
LCBEZXB0IEJpb2wgU2NpLCBPc2FrYSA1OTk4NTMxLCBKYXBhbiYjeEQ7S3VtYW1vdG8gVW5pdiwg
R3JhZCBTY2ggTWVkIFNjaSwgRGVwdCBNaWNyb2Jpb2wsIEt1bWFtb3RvIDg2MDg1NTYsIEphcGFu
JiN4RDtUb2hva3UgVW5pdiwgR3JhZCBTY2ggTWVkLCBEZXB0IEVudmlyb25tIEhsdGggU2NpICZh
bXA7IE1vbCBUb3hpY29sLCBTZW5kYWksIE1peWFnaSA5ODA4NTc1LCBKYXBhbjwvYXV0aC1hZGRy
ZXNzPjx0aXRsZXM+PHRpdGxlPjxzdHlsZSBmYWNlPSJub3JtYWwiIGZvbnQ9ImRlZmF1bHQiIHNp
emU9IjEwMCUiPjgtTWVyY2FwdG8tQ3ljbGljIEdNUCBNZWRpYXRlcyBIeWRyb2dlbiBTdWxmaWRl
LUluZHVjZWQgU3RvbWF0YWwgQ2xvc3VyZSBpbiA8L3N0eWxlPjxzdHlsZSBmYWNlPSJpdGFsaWMi
IGZvbnQ9ImRlZmF1bHQiIHNpemU9IjEwMCUiPkFyYWJpZG9wc2lzPC9zdHlsZT48L3RpdGxlPjxz
ZWNvbmRhcnktdGl0bGU+UGxhbnQgYW5kIENlbGwgUGh5c2lvbG9neTwvc2Vjb25kYXJ5LXRpdGxl
PjxhbHQtdGl0bGU+UGxhbnQgQ2VsbCBQaHlzaW9sPC9hbHQtdGl0bGU+PC90aXRsZXM+PHBlcmlv
ZGljYWw+PGZ1bGwtdGl0bGU+UGxhbnQgYW5kIENlbGwgUGh5c2lvbG9neTwvZnVsbC10aXRsZT48
YWJici0xPlBsYW50IENlbGwgUGh5c2lvbDwvYWJici0xPjwvcGVyaW9kaWNhbD48YWx0LXBlcmlv
ZGljYWw+PGZ1bGwtdGl0bGU+UGxhbnQgYW5kIENlbGwgUGh5c2lvbG9neTwvZnVsbC10aXRsZT48
YWJici0xPlBsYW50IENlbGwgUGh5c2lvbDwvYWJici0xPjwvYWx0LXBlcmlvZGljYWw+PHBhZ2Vz
PjE0ODEtMTQ4OTwvcGFnZXM+PHZvbHVtZT41Njwvdm9sdW1lPjxudW1iZXI+ODwvbnVtYmVyPjxr
ZXl3b3Jkcz48a2V5d29yZD5hcmFiaWRvcHNpcyB0aGFsaWFuYSBsLjwva2V5d29yZD48a2V5d29y
ZD5oeWRyb2dlbiBzdWxmaWRlPC9rZXl3b3JkPjxrZXl3b3JkPjgtbWVyY2FwdG8tY2dtcDwva2V5
d29yZD48a2V5d29yZD5uaXRyaWMgb3hpZGU8L2tleXdvcmQ+PGtleXdvcmQ+OC1uaXRyby1jZ21w
LCBzdG9tYXRhPC9rZXl3b3JkPjxrZXl3b3JkPnByb3RlaW4gcy1ndWFueWxhdGlvbjwva2V5d29y
ZD48a2V5d29yZD5uaXRyYXRlZCBjeWNsaWMtZ21wPC9rZXl3b3JkPjxrZXl3b3JkPm5pdHJpYy1v
eGlkZTwva2V5d29yZD48a2V5d29yZD5zZWVkLWdlcm1pbmF0aW9uPC9rZXl3b3JkPjxrZXl3b3Jk
PnNpZ25hbCBtb2xlY3VsZTwva2V5d29yZD48a2V5d29yZD50aGFsaWFuYTwva2V5d29yZD48a2V5
d29yZD5zdHJlc3M8L2tleXdvcmQ+PGtleXdvcmQ+aDJzPC9rZXl3b3JkPjxrZXl3b3JkPnN1bGZo
eWRyYXRpb248L2tleXdvcmQ+PGtleXdvcmQ+dG9sZXJhbmNlPC9rZXl3b3JkPjwva2V5d29yZHM+
PGRhdGVzPjx5ZWFyPjIwMTU8L3llYXI+PHB1Yi1kYXRlcz48ZGF0ZT5BdWc8L2RhdGU+PC9wdWIt
ZGF0ZXM+PC9kYXRlcz48aXNibj4wMDMyLTA3ODE8L2lzYm4+PGFjY2Vzc2lvbi1udW0+V09TOjAw
MDM1OTY0OTQwMDAwMzwvYWNjZXNzaW9uLW51bT48dXJscz48cmVsYXRlZC11cmxzPjx1cmw+Jmx0
O0dvIHRvIElTSSZndDs6Ly9XT1M6MDAwMzU5NjQ5NDAwMDAzPC91cmw+PC9yZWxhdGVkLXVybHM+
PC91cmxzPjxlbGVjdHJvbmljLXJlc291cmNlLW51bT4xMC4xMDkzL3BjcC9wY3YwNjk8L2VsZWN0
cm9uaWMtcmVzb3VyY2UtbnVtPjxsYW5ndWFnZT5FbmdsaXNoPC9sYW5ndWFnZT48L3JlY29yZD48
L0NpdGU+PC9FbmROb3RlPn==
</w:fldData>
        </w:fldChar>
      </w:r>
      <w:r w:rsidR="002D49F5">
        <w:instrText xml:space="preserve"> ADDIN EN.CITE </w:instrText>
      </w:r>
      <w:r w:rsidR="002D49F5">
        <w:fldChar w:fldCharType="begin">
          <w:fldData xml:space="preserve">PEVuZE5vdGU+PENpdGU+PEF1dGhvcj5EdWJvdnNrYXlhPC9BdXRob3I+PFllYXI+MjAxMTwvWWVh
cj48UmVjTnVtPjM0PC9SZWNOdW0+PERpc3BsYXlUZXh0PihEdWJvdnNrYXlhPHN0eWxlIGZhY2U9
Iml0YWxpYyI+IGV0IGFsLjwvc3R5bGU+IDIwMTE7IEhvbmRhPHN0eWxlIGZhY2U9Iml0YWxpYyI+
IGV0IGFsLjwvc3R5bGU+IDIwMTUpPC9EaXNwbGF5VGV4dD48cmVjb3JkPjxyZWMtbnVtYmVyPjM0
PC9yZWMtbnVtYmVyPjxmb3JlaWduLWtleXM+PGtleSBhcHA9IkVOIiBkYi1pZD0icHcyeHBzZnJz
cmRmOTRlZXRhcjUwMHg5dmRyZnN3d2FlMDBhIiB0aW1lc3RhbXA9IjE0NzQ3MDY5MjUiPjM0PC9r
ZXk+PC9mb3JlaWduLWtleXM+PHJlZi10eXBlIG5hbWU9IkpvdXJuYWwgQXJ0aWNsZSI+MTc8L3Jl
Zi10eXBlPjxjb250cmlidXRvcnM+PGF1dGhvcnM+PGF1dGhvcj5EdWJvdnNrYXlhLCBMLiBWLjwv
YXV0aG9yPjxhdXRob3I+QmFrYWtpbmEsIFkuIFMuPC9hdXRob3I+PGF1dGhvcj5Lb2xlc25ldmEs
IEUuIFYuPC9hdXRob3I+PGF1dGhvcj5Tb2RlbCwgRC4gTC48L2F1dGhvcj48YXV0aG9yPk1jQWlu
c2gsIE0uIFIuPC9hdXRob3I+PGF1dGhvcj5IZXRoZXJpbmd0b24sIEEuIE0uPC9hdXRob3I+PGF1
dGhvcj5Wb2xvdG92c2tpLCBJLiBELjwvYXV0aG9yPjwvYXV0aG9ycz48L2NvbnRyaWJ1dG9ycz48
YXV0aC1hZGRyZXNzPk5hdGlvbmFsIEFjYWRlbXkgb2YgU2NpZW5jZXMgb2YgQmVsYXJ1cywgSW5z
dGl0dXRlIG9mIEJpb3BoeXNpY3MgYW5kIENlbGwgRW5naW5lZXJpbmcsIE1pbnNrLCBCZWxhcnVz
LiBkdWJvdnNrQG1haWwucnU8L2F1dGgtYWRkcmVzcz48dGl0bGVzPjx0aXRsZT48c3R5bGUgZmFj
ZT0ibm9ybWFsIiBmb250PSJkZWZhdWx0IiBzaXplPSIxMDAlIj5jR01QLWRlcGVuZGVudCBBQkEt
aW5kdWNlZCBzdG9tYXRhbCBjbG9zdXJlIGluIHRoZSBBQkEtaW5zZW5zaXRpdmUgPC9zdHlsZT48
c3R5bGUgZmFjZT0iaXRhbGljIiBmb250PSJkZWZhdWx0IiBzaXplPSIxMDAlIj5BcmFiaWRvcHNp
cyA8L3N0eWxlPjxzdHlsZSBmYWNlPSJub3JtYWwiIGZvbnQ9ImRlZmF1bHQiIHNpemU9IjEwMCUi
Pm11dGFudCA8L3N0eWxlPjxzdHlsZSBmYWNlPSJpdGFsaWMiIGZvbnQ9ImRlZmF1bHQiIHNpemU9
IjEwMCUiPmFiaTEtMTwvc3R5bGU+PC90aXRsZT48c2Vjb25kYXJ5LXRpdGxlPk5ldyBQaHl0b2w8
L3NlY29uZGFyeS10aXRsZT48L3RpdGxlcz48cGVyaW9kaWNhbD48ZnVsbC10aXRsZT5OZXcgUGh5
dG9sb2dpc3Q8L2Z1bGwtdGl0bGU+PGFiYnItMT5OZXcgUGh5dG9sPC9hYmJyLTE+PC9wZXJpb2Rp
Y2FsPjxwYWdlcz41Ny02OTwvcGFnZXM+PHZvbHVtZT4xOTE8L3ZvbHVtZT48bnVtYmVyPjE8L251
bWJlcj48a2V5d29yZHM+PGtleXdvcmQ+QWJzY2lzaWMgQWNpZC9tZXRhYm9saXNtLypwaGFybWFj
b2xvZ3k8L2tleXdvcmQ+PGtleXdvcmQ+QXJhYmlkb3BzaXMvZHJ1ZyBlZmZlY3RzLypnZW5ldGlj
cy9waHlzaW9sb2d5PC9rZXl3b3JkPjxrZXl3b3JkPkFyYWJpZG9wc2lzIFByb3RlaW5zLypnZW5l
dGljczwva2V5d29yZD48a2V5d29yZD5DeWNsaWMgR01QLypwaHlzaW9sb2d5PC9rZXl3b3JkPjxr
ZXl3b3JkPkh5ZHJvZ2VuIFBlcm94aWRlL21ldGFib2xpc20vcGhhcm1hY29sb2d5PC9rZXl3b3Jk
PjxrZXl3b3JkPipNdXRhdGlvbjwva2V5d29yZD48a2V5d29yZD5OaXRyaWMgT3hpZGUvcGhhcm1h
Y29sb2d5PC9rZXl3b3JkPjxrZXl3b3JkPlBob3NwaG9wcm90ZWluIFBob3NwaGF0YXNlcy8qZ2Vu
ZXRpY3M8L2tleXdvcmQ+PGtleXdvcmQ+UGxhbnQgU3RvbWF0YS8qZHJ1ZyBlZmZlY3RzPC9rZXl3
b3JkPjxrZXl3b3JkPlByb3Rlb21pY3M8L2tleXdvcmQ+PGtleXdvcmQ+U2lnbmFsIFRyYW5zZHVj
dGlvbjwva2V5d29yZD48L2tleXdvcmRzPjxkYXRlcz48eWVhcj4yMDExPC95ZWFyPjxwdWItZGF0
ZXM+PGRhdGU+SnVsPC9kYXRlPjwvcHViLWRhdGVzPjwvZGF0ZXM+PGlzYm4+MTQ2OS04MTM3IChF
bGVjdHJvbmljKSYjeEQ7MDAyOC02NDZYIChMaW5raW5nKTwvaXNibj48YWNjZXNzaW9uLW51bT4y
MTM3MTAzOTwvYWNjZXNzaW9uLW51bT48dXJscz48cmVsYXRlZC11cmxzPjx1cmw+aHR0cHM6Ly93
d3cubmNiaS5ubG0ubmloLmdvdi9wdWJtZWQvMjEzNzEwMzk8L3VybD48L3JlbGF0ZWQtdXJscz48
L3VybHM+PGVsZWN0cm9uaWMtcmVzb3VyY2UtbnVtPjEwLjExMTEvai4xNDY5LTgxMzcuMjAxMS4w
MzY2MS54PC9lbGVjdHJvbmljLXJlc291cmNlLW51bT48L3JlY29yZD48L0NpdGU+PENpdGU+PEF1
dGhvcj5Ib25kYTwvQXV0aG9yPjxZZWFyPjIwMTU8L1llYXI+PFJlY051bT4yNDwvUmVjTnVtPjxy
ZWNvcmQ+PHJlYy1udW1iZXI+MjQ8L3JlYy1udW1iZXI+PGZvcmVpZ24ta2V5cz48a2V5IGFwcD0i
RU4iIGRiLWlkPSJwdzJ4cHNmcnNyZGY5NGVldGFyNTAweDl2ZHJmc3d3YWUwMGEiIHRpbWVzdGFt
cD0iMTQ3NDcwNjY3MyI+MjQ8L2tleT48L2ZvcmVpZ24ta2V5cz48cmVmLXR5cGUgbmFtZT0iSm91
cm5hbCBBcnRpY2xlIj4xNzwvcmVmLXR5cGU+PGNvbnRyaWJ1dG9ycz48YXV0aG9ycz48YXV0aG9y
PkhvbmRhLCBLLjwvYXV0aG9yPjxhdXRob3I+WWFtYWRhLCBOLjwvYXV0aG9yPjxhdXRob3I+WW9z
aGlkYSwgUi48L2F1dGhvcj48YXV0aG9yPkloYXJhLCBILjwvYXV0aG9yPjxhdXRob3I+U2F3YSwg
VC48L2F1dGhvcj48YXV0aG9yPkFrYWlrZSwgVC48L2F1dGhvcj48YXV0aG9yPkl3YWksIFMuPC9h
dXRob3I+PC9hdXRob3JzPjwvY29udHJpYnV0b3JzPjxhdXRoLWFkZHJlc3M+S2Fnb3NoaW1hIFVu
aXYsIEZhYyBBZ3IsIERlcHQgSG9ydCBTY2ksIEthZ29zaGltYSA4OTAwMDY1LCBKYXBhbiYjeEQ7
S3l1c2h1IFVuaXYsIEZhYyBBZ3IsIERlcHQgQmlvc2NpICZhbXA7IEJpb3RlY2hub2wsIEZ1a3Vv
a2EgODEyODU4MSwgSmFwYW4mI3hEO09zYWthIFByZWZlY3R1cmUgVW5pdiwgR3JhZCBTY2ggU2Np
LCBEZXB0IEJpb2wgU2NpLCBPc2FrYSA1OTk4NTMxLCBKYXBhbiYjeEQ7S3VtYW1vdG8gVW5pdiwg
R3JhZCBTY2ggTWVkIFNjaSwgRGVwdCBNaWNyb2Jpb2wsIEt1bWFtb3RvIDg2MDg1NTYsIEphcGFu
JiN4RDtUb2hva3UgVW5pdiwgR3JhZCBTY2ggTWVkLCBEZXB0IEVudmlyb25tIEhsdGggU2NpICZh
bXA7IE1vbCBUb3hpY29sLCBTZW5kYWksIE1peWFnaSA5ODA4NTc1LCBKYXBhbjwvYXV0aC1hZGRy
ZXNzPjx0aXRsZXM+PHRpdGxlPjxzdHlsZSBmYWNlPSJub3JtYWwiIGZvbnQ9ImRlZmF1bHQiIHNp
emU9IjEwMCUiPjgtTWVyY2FwdG8tQ3ljbGljIEdNUCBNZWRpYXRlcyBIeWRyb2dlbiBTdWxmaWRl
LUluZHVjZWQgU3RvbWF0YWwgQ2xvc3VyZSBpbiA8L3N0eWxlPjxzdHlsZSBmYWNlPSJpdGFsaWMi
IGZvbnQ9ImRlZmF1bHQiIHNpemU9IjEwMCUiPkFyYWJpZG9wc2lzPC9zdHlsZT48L3RpdGxlPjxz
ZWNvbmRhcnktdGl0bGU+UGxhbnQgYW5kIENlbGwgUGh5c2lvbG9neTwvc2Vjb25kYXJ5LXRpdGxl
PjxhbHQtdGl0bGU+UGxhbnQgQ2VsbCBQaHlzaW9sPC9hbHQtdGl0bGU+PC90aXRsZXM+PHBlcmlv
ZGljYWw+PGZ1bGwtdGl0bGU+UGxhbnQgYW5kIENlbGwgUGh5c2lvbG9neTwvZnVsbC10aXRsZT48
YWJici0xPlBsYW50IENlbGwgUGh5c2lvbDwvYWJici0xPjwvcGVyaW9kaWNhbD48YWx0LXBlcmlv
ZGljYWw+PGZ1bGwtdGl0bGU+UGxhbnQgYW5kIENlbGwgUGh5c2lvbG9neTwvZnVsbC10aXRsZT48
YWJici0xPlBsYW50IENlbGwgUGh5c2lvbDwvYWJici0xPjwvYWx0LXBlcmlvZGljYWw+PHBhZ2Vz
PjE0ODEtMTQ4OTwvcGFnZXM+PHZvbHVtZT41Njwvdm9sdW1lPjxudW1iZXI+ODwvbnVtYmVyPjxr
ZXl3b3Jkcz48a2V5d29yZD5hcmFiaWRvcHNpcyB0aGFsaWFuYSBsLjwva2V5d29yZD48a2V5d29y
ZD5oeWRyb2dlbiBzdWxmaWRlPC9rZXl3b3JkPjxrZXl3b3JkPjgtbWVyY2FwdG8tY2dtcDwva2V5
d29yZD48a2V5d29yZD5uaXRyaWMgb3hpZGU8L2tleXdvcmQ+PGtleXdvcmQ+OC1uaXRyby1jZ21w
LCBzdG9tYXRhPC9rZXl3b3JkPjxrZXl3b3JkPnByb3RlaW4gcy1ndWFueWxhdGlvbjwva2V5d29y
ZD48a2V5d29yZD5uaXRyYXRlZCBjeWNsaWMtZ21wPC9rZXl3b3JkPjxrZXl3b3JkPm5pdHJpYy1v
eGlkZTwva2V5d29yZD48a2V5d29yZD5zZWVkLWdlcm1pbmF0aW9uPC9rZXl3b3JkPjxrZXl3b3Jk
PnNpZ25hbCBtb2xlY3VsZTwva2V5d29yZD48a2V5d29yZD50aGFsaWFuYTwva2V5d29yZD48a2V5
d29yZD5zdHJlc3M8L2tleXdvcmQ+PGtleXdvcmQ+aDJzPC9rZXl3b3JkPjxrZXl3b3JkPnN1bGZo
eWRyYXRpb248L2tleXdvcmQ+PGtleXdvcmQ+dG9sZXJhbmNlPC9rZXl3b3JkPjwva2V5d29yZHM+
PGRhdGVzPjx5ZWFyPjIwMTU8L3llYXI+PHB1Yi1kYXRlcz48ZGF0ZT5BdWc8L2RhdGU+PC9wdWIt
ZGF0ZXM+PC9kYXRlcz48aXNibj4wMDMyLTA3ODE8L2lzYm4+PGFjY2Vzc2lvbi1udW0+V09TOjAw
MDM1OTY0OTQwMDAwMzwvYWNjZXNzaW9uLW51bT48dXJscz48cmVsYXRlZC11cmxzPjx1cmw+Jmx0
O0dvIHRvIElTSSZndDs6Ly9XT1M6MDAwMzU5NjQ5NDAwMDAzPC91cmw+PC9yZWxhdGVkLXVybHM+
PC91cmxzPjxlbGVjdHJvbmljLXJlc291cmNlLW51bT4xMC4xMDkzL3BjcC9wY3YwNjk8L2VsZWN0
cm9uaWMtcmVzb3VyY2UtbnVtPjxsYW5ndWFnZT5FbmdsaXNoPC9sYW5ndWFnZT48L3JlY29yZD48
L0NpdGU+PC9FbmROb3RlPn==
</w:fldData>
        </w:fldChar>
      </w:r>
      <w:r w:rsidR="002D49F5">
        <w:instrText xml:space="preserve"> ADDIN EN.CITE.DATA </w:instrText>
      </w:r>
      <w:r w:rsidR="002D49F5">
        <w:fldChar w:fldCharType="end"/>
      </w:r>
      <w:r w:rsidR="002D49F5">
        <w:fldChar w:fldCharType="separate"/>
      </w:r>
      <w:r w:rsidR="002D49F5">
        <w:rPr>
          <w:noProof/>
        </w:rPr>
        <w:t>(Dubovskaya</w:t>
      </w:r>
      <w:r w:rsidR="002D49F5" w:rsidRPr="002D49F5">
        <w:rPr>
          <w:i/>
          <w:noProof/>
        </w:rPr>
        <w:t xml:space="preserve"> et al.</w:t>
      </w:r>
      <w:r w:rsidR="002D49F5">
        <w:rPr>
          <w:noProof/>
        </w:rPr>
        <w:t xml:space="preserve"> 2011; Honda</w:t>
      </w:r>
      <w:r w:rsidR="002D49F5" w:rsidRPr="002D49F5">
        <w:rPr>
          <w:i/>
          <w:noProof/>
        </w:rPr>
        <w:t xml:space="preserve"> et al.</w:t>
      </w:r>
      <w:r w:rsidR="002D49F5">
        <w:rPr>
          <w:noProof/>
        </w:rPr>
        <w:t xml:space="preserve"> 2015)</w:t>
      </w:r>
      <w:r w:rsidR="002D49F5">
        <w:fldChar w:fldCharType="end"/>
      </w:r>
      <w:r w:rsidR="001B48AF" w:rsidRPr="002278A3">
        <w:t xml:space="preserve"> </w:t>
      </w:r>
      <w:r w:rsidR="001B48AF" w:rsidRPr="002278A3">
        <w:rPr>
          <w:i/>
        </w:rPr>
        <w:t>and</w:t>
      </w:r>
      <w:r w:rsidR="00D217A3" w:rsidRPr="002278A3">
        <w:t xml:space="preserve"> stomatal opening </w:t>
      </w:r>
      <w:r w:rsidR="002D49F5">
        <w:fldChar w:fldCharType="begin">
          <w:fldData xml:space="preserve">PEVuZE5vdGU+PENpdGU+PEF1dGhvcj5Db3Vzc29uPC9BdXRob3I+PFllYXI+MjAxMDwvWWVhcj48
UmVjTnVtPjI3PC9SZWNOdW0+PERpc3BsYXlUZXh0PihQaGFybWF3YXRpPHN0eWxlIGZhY2U9Iml0
YWxpYyI+IGV0IGFsLjwvc3R5bGU+IDE5OTg7IENvdXNzb24gMjAxMDsgSm91ZG9pPHN0eWxlIGZh
Y2U9Iml0YWxpYyI+IGV0IGFsLjwvc3R5bGU+IDIwMTMpPC9EaXNwbGF5VGV4dD48cmVjb3JkPjxy
ZWMtbnVtYmVyPjI3PC9yZWMtbnVtYmVyPjxmb3JlaWduLWtleXM+PGtleSBhcHA9IkVOIiBkYi1p
ZD0icHcyeHBzZnJzcmRmOTRlZXRhcjUwMHg5dmRyZnN3d2FlMDBhIiB0aW1lc3RhbXA9IjE0NzQ3
MDY3NjUiPjI3PC9rZXk+PC9mb3JlaWduLWtleXM+PHJlZi10eXBlIG5hbWU9IkpvdXJuYWwgQXJ0
aWNsZSI+MTc8L3JlZi10eXBlPjxjb250cmlidXRvcnM+PGF1dGhvcnM+PGF1dGhvcj5Db3Vzc29u
LCBBLjwvYXV0aG9yPjwvYXV0aG9ycz48L2NvbnRyaWJ1dG9ycz48YXV0aC1hZGRyZXNzPkNFQSwg
RFNWLCBJQkVCLCBMYWIgRWNoYW5nZXMgTWVtYnJhbiAmYW1wOyBTaWduYWxpc2F0LCBGLTEzMTA4
IFN0IFBhdWwgTGVzIER1cmFuY2UsIEZyYW5jZSYjeEQ7Q05SUywgVU1SIEJpb2wgVmVnZXQgJmFt
cDsgTWljcm9iaW9sIEVudmlyb24sIEYtMTMxMDggU3QgUGF1bCBMZXMgRHVyYW5jZSwgRnJhbmNl
JiN4RDtBaXggTWFyc2VpbGxlIFVuaXYsIEYtMTMxMDggU3QgUGF1bCBMZXMgRHVyYW5jZSwgRnJh
bmNlPC9hdXRoLWFkZHJlc3M+PHRpdGxlcz48dGl0bGU+PHN0eWxlIGZhY2U9Im5vcm1hbCIgZm9u
dD0iZGVmYXVsdCIgc2l6ZT0iMTAwJSI+SW5kb2x5bC0zLWJ1dHlyaWMgYWNpZC1pbmR1Y2VkIDwv
c3R5bGU+PHN0eWxlIGZhY2U9Iml0YWxpYyIgZm9udD0iZGVmYXVsdCIgc2l6ZT0iMTAwJSI+QXJh
Ymlkb3BzaXMgPC9zdHlsZT48c3R5bGUgZmFjZT0ibm9ybWFsIiBmb250PSJkZWZhdWx0IiBzaXpl
PSIxMDAlIj5zdG9tYXRhbCBvcGVuaW5nIG1lZGlhdGVkIGJ5IDMgJmFwb3M7LDUgJmFwb3M7LWN5
Y2xpYyBndWFub3NpbmUtbW9ub3Bob3NwaGF0ZTwvc3R5bGU+PC90aXRsZT48c2Vjb25kYXJ5LXRp
dGxlPlBsYW50IFBoeXNpb2xvZ3kgYW5kIEJpb2NoZW1pc3RyeTwvc2Vjb25kYXJ5LXRpdGxlPjxh
bHQtdGl0bGU+UGxhbnQgUGh5c2lvbCBCaW9jaDwvYWx0LXRpdGxlPjwvdGl0bGVzPjxwZXJpb2Rp
Y2FsPjxmdWxsLXRpdGxlPlBsYW50IFBoeXNpb2xvZ3kgYW5kIEJpb2NoZW1pc3RyeTwvZnVsbC10
aXRsZT48YWJici0xPlBsYW50IFBoeXNpb2wgQmlvY2g8L2FiYnItMT48L3BlcmlvZGljYWw+PGFs
dC1wZXJpb2RpY2FsPjxmdWxsLXRpdGxlPlBsYW50IFBoeXNpb2xvZ3kgYW5kIEJpb2NoZW1pc3Ry
eTwvZnVsbC10aXRsZT48YWJici0xPlBsYW50IFBoeXNpb2wgQmlvY2g8L2FiYnItMT48L2FsdC1w
ZXJpb2RpY2FsPjxwYWdlcz45NzctOTg2PC9wYWdlcz48dm9sdW1lPjQ4PC92b2x1bWU+PG51bWJl
cj4xMjwvbnVtYmVyPjxrZXl3b3Jkcz48a2V5d29yZD5hcmFiaWRvcHNpcyB0aGFsaWFuYSAobCkg
aGV5bmguPC9rZXl3b3JkPjxrZXl3b3JkPmF1eGluIChjb25jZW50cmF0aW9uLWRlcGVuZGVudCkt
aW5kdWNlZDwva2V5d29yZD48a2V5d29yZD5zdG9tYXRhbCBvcGVuaW5nPC9rZXl3b3JkPjxrZXl3
b3JkPmNhbGNpbmV1cmluPC9rZXl3b3JkPjxrZXl3b3JkPmNhKDIrKSBtb2JpbGl6YXRpb248L2tl
eXdvcmQ+PGtleXdvcmQ+Y3ljbGljIGdtcDwva2V5d29yZD48a2V5d29yZD5ndHAtYmluZGluZyBw
cm90ZWluIHJlZ3VsYXRpb248L2tleXdvcmQ+PGtleXdvcmQ+Y3ljbGljIGFkcC1yaWJvc2U8L2tl
eXdvcmQ+PGtleXdvcmQ+bWVtYnJhbmUgaCstYXRwYXNlPC9rZXl3b3JkPjxrZXl3b3JkPmItbGlr
ZSBwcm90ZWluczwva2V5d29yZD48a2V5d29yZD5nbXAtaW5kZXBlbmRlbnQgdHJhbnNkdWN0aW9u
PC9rZXl3b3JkPjxrZXl3b3JkPmhldGVyb3RyaW1lcmljIGctcHJvdGVpbjwva2V5d29yZD48a2V5
d29yZD5jb21tZWxpbmEtY29tbXVuaXMgbDwva2V5d29yZD48a2V5d29yZD5hYnNjaXNpYy1hY2lk
PC9rZXl3b3JkPjxrZXl3b3JkPmd1YXJkLWNlbGxzPC9rZXl3b3JkPjxrZXl3b3JkPnBsYXNtYS1t
ZW1icmFuZTwva2V5d29yZD48a2V5d29yZD5ndWFueWx5bCBjeWNsYXNlPC9rZXl3b3JkPjwva2V5
d29yZHM+PGRhdGVzPjx5ZWFyPjIwMTA8L3llYXI+PHB1Yi1kYXRlcz48ZGF0ZT5EZWM8L2RhdGU+
PC9wdWItZGF0ZXM+PC9kYXRlcz48aXNibj4wOTgxLTk0Mjg8L2lzYm4+PGFjY2Vzc2lvbi1udW0+
V09TOjAwMDI4NDcyMjEwMDAwOTwvYWNjZXNzaW9uLW51bT48dXJscz48cmVsYXRlZC11cmxzPjx1
cmw+Jmx0O0dvIHRvIElTSSZndDs6Ly9XT1M6MDAwMjg0NzIyMTAwMDA5PC91cmw+PC9yZWxhdGVk
LXVybHM+PC91cmxzPjxlbGVjdHJvbmljLXJlc291cmNlLW51bT4xMC4xMDE2L2oucGxhcGh5LjIw
MTAuMDkuMDA3PC9lbGVjdHJvbmljLXJlc291cmNlLW51bT48bGFuZ3VhZ2U+RW5nbGlzaDwvbGFu
Z3VhZ2U+PC9yZWNvcmQ+PC9DaXRlPjxDaXRlPjxBdXRob3I+Sm91ZG9pPC9BdXRob3I+PFllYXI+
MjAxMzwvWWVhcj48UmVjTnVtPjc4PC9SZWNOdW0+PHJlY29yZD48cmVjLW51bWJlcj43ODwvcmVj
LW51bWJlcj48Zm9yZWlnbi1rZXlzPjxrZXkgYXBwPSJFTiIgZGItaWQ9InB3Mnhwc2Zyc3JkZjk0
ZWV0YXI1MDB4OXZkcmZzd3dhZTAwYSIgdGltZXN0YW1wPSIxNDc0NzA5MjcyIj43ODwva2V5Pjwv
Zm9yZWlnbi1rZXlzPjxyZWYtdHlwZSBuYW1lPSJKb3VybmFsIEFydGljbGUiPjE3PC9yZWYtdHlw
ZT48Y29udHJpYnV0b3JzPjxhdXRob3JzPjxhdXRob3I+Sm91ZG9pLCBULjwvYXV0aG9yPjxhdXRo
b3I+U2hpY2hpcmksIFkuPC9hdXRob3I+PGF1dGhvcj5LYW1pem9ubywgTi48L2F1dGhvcj48YXV0
aG9yPkFrYWlrZSwgVC48L2F1dGhvcj48YXV0aG9yPlNhd2EsIFQuPC9hdXRob3I+PGF1dGhvcj5Z
b3NoaXRha2UsIEouPC9hdXRob3I+PGF1dGhvcj5ZYW1hZGEsIE4uPC9hdXRob3I+PGF1dGhvcj5J
d2FpLCBTLjwvYXV0aG9yPjwvYXV0aG9ycz48L2NvbnRyaWJ1dG9ycz48YXV0aC1hZGRyZXNzPkth
Z29zaGltYSBVbml2LCBEZXB0IEhvcnQgU2NpLCBGYWMgQWdyLCBLYWdvc2hpbWEgODkwMDA2NSwg
SmFwYW4mI3hEO0t1bWFtb3RvIFVuaXYsIEdyYWQgU2NoIE1lZCBTY2ksIERlcHQgTWljcm9iaW9s
LCBLdW1hbW90byA4NjA4NTU2LCBKYXBhbiYjeEQ7S3l1c2h1IFVuaXYsIERlcHQgQmlvc2NpICZh
bXA7IEJpb3RlY2hub2wsIEZhYyBBZ3IsIEhpZ2FzaGkgS3UsIEZ1a3Vva2EgODEyODU4MSwgSmFw
YW48L2F1dGgtYWRkcmVzcz48dGl0bGVzPjx0aXRsZT48c3R5bGUgZmFjZT0ibm9ybWFsIiBmb250
PSJkZWZhdWx0IiBzaXplPSIxMDAlIj5OaXRyYXRlZCBDeWNsaWMgR01QIE1vZHVsYXRlcyBHdWFy
ZCBDZWxsIFNpZ25hbGluZyBpbiA8L3N0eWxlPjxzdHlsZSBmYWNlPSJpdGFsaWMiIGZvbnQ9ImRl
ZmF1bHQiIHNpemU9IjEwMCUiPkFyYWJpZG9wc2lzPC9zdHlsZT48L3RpdGxlPjxzZWNvbmRhcnkt
dGl0bGU+UGxhbnQgQ2VsbDwvc2Vjb25kYXJ5LXRpdGxlPjxhbHQtdGl0bGU+UGxhbnQgQ2VsbDwv
YWx0LXRpdGxlPjwvdGl0bGVzPjxwZXJpb2RpY2FsPjxmdWxsLXRpdGxlPlBsYW50IENlbGw8L2Z1
bGwtdGl0bGU+PGFiYnItMT5QbGFudCBDZWxsPC9hYmJyLTE+PC9wZXJpb2RpY2FsPjxhbHQtcGVy
aW9kaWNhbD48ZnVsbC10aXRsZT5QbGFudCBDZWxsPC9mdWxsLXRpdGxlPjxhYmJyLTE+UGxhbnQg
Q2VsbDwvYWJici0xPjwvYWx0LXBlcmlvZGljYWw+PHBhZ2VzPjU1OC01NzE8L3BhZ2VzPjx2b2x1
bWU+MjU8L3ZvbHVtZT48bnVtYmVyPjI8L251bWJlcj48a2V5d29yZHM+PGtleXdvcmQ+aW5kdWNl
ZCBzdG9tYXRhbCBjbG9zdXJlPC9rZXl3b3JkPjxrZXl3b3JkPnByb3RlaW4gcy1ndWFueWxhdGlv
bjwva2V5d29yZD48a2V5d29yZD5hbmlvbiBjaGFubmVsIHNsYWMxPC9rZXl3b3JkPjxrZXl3b3Jk
Pm5pdHJpYy1veGlkZTwva2V5d29yZD48a2V5d29yZD5oeWRyb2dlbi1wZXJveGlkZTwva2V5d29y
ZD48a2V5d29yZD5uYXRyaXVyZXRpYyBwZXB0aWRlczwva2V5d29yZD48a2V5d29yZD5jb21tZWxp
bmEtY29tbXVuaXM8L2tleXdvcmQ+PGtleXdvcmQ+ZGlzZWFzZSByZXNpc3RhbmNlPC9rZXl3b3Jk
PjxrZXl3b3JkPnBpc3VtLXNhdGl2dW08L2tleXdvcmQ+PGtleXdvcmQ+YWRwLXJpYm9zZTwva2V5
d29yZD48L2tleXdvcmRzPjxkYXRlcz48eWVhcj4yMDEzPC95ZWFyPjxwdWItZGF0ZXM+PGRhdGU+
RmViPC9kYXRlPjwvcHViLWRhdGVzPjwvZGF0ZXM+PGlzYm4+MTA0MC00NjUxPC9pc2JuPjxhY2Nl
c3Npb24tbnVtPldPUzowMDAzMTY4MDU3MDAwMTg8L2FjY2Vzc2lvbi1udW0+PHVybHM+PHJlbGF0
ZWQtdXJscz48dXJsPiZsdDtHbyB0byBJU0kmZ3Q7Oi8vV09TOjAwMDMxNjgwNTcwMDAxODwvdXJs
PjwvcmVsYXRlZC11cmxzPjwvdXJscz48ZWxlY3Ryb25pYy1yZXNvdXJjZS1udW0+MTAuMTEwNS90
cGMuMTEyLjEwNTA0OTwvZWxlY3Ryb25pYy1yZXNvdXJjZS1udW0+PGxhbmd1YWdlPkVuZ2xpc2g8
L2xhbmd1YWdlPjwvcmVjb3JkPjwvQ2l0ZT48Q2l0ZT48QXV0aG9yPlBoYXJtYXdhdGk8L0F1dGhv
cj48WWVhcj4xOTk4PC9ZZWFyPjxSZWNOdW0+MjY4PC9SZWNOdW0+PHJlY29yZD48cmVjLW51bWJl
cj4yNjg8L3JlYy1udW1iZXI+PGZvcmVpZ24ta2V5cz48a2V5IGFwcD0iRU4iIGRiLWlkPSJwdzJ4
cHNmcnNyZGY5NGVldGFyNTAweDl2ZHJmc3d3YWUwMGEiIHRpbWVzdGFtcD0iMTQ3NDcxNDI5OSI+
MjY4PC9rZXk+PC9mb3JlaWduLWtleXM+PHJlZi10eXBlIG5hbWU9IkpvdXJuYWwgQXJ0aWNsZSI+
MTc8L3JlZi10eXBlPjxjb250cmlidXRvcnM+PGF1dGhvcnM+PGF1dGhvcj5QaGFybWF3YXRpLCBN
LjwvYXV0aG9yPjxhdXRob3I+QmlsbGluZ3RvbiwgVC48L2F1dGhvcj48YXV0aG9yPkdlaHJpbmcs
IEMuIEEuPC9hdXRob3I+PC9hdXRob3JzPjwvY29udHJpYnV0b3JzPjxhdXRoLWFkZHJlc3M+RGVh
a2luIFVuaXYsIFNjaCBCaW9sICZhbXA7IENoZW0gU2NpLCBHZWVsb25nLCBWaWMgMzIxNywgQXVz
dHJhbGlhPC9hdXRoLWFkZHJlc3M+PHRpdGxlcz48dGl0bGU+U3RvbWF0YWwgZ3VhcmQgY2VsbCBy
ZXNwb25zZXMgdG8ga2luZXRpbiBhbmQgbmF0cml1cmV0aWMgcGVwdGlkZXMgYXJlIGNHTVAtZGVw
ZW5kZW50PC90aXRsZT48c2Vjb25kYXJ5LXRpdGxlPkNlbGx1bGFyIGFuZCBNb2xlY3VsYXIgTGlm
ZSBTY2llbmNlczwvc2Vjb25kYXJ5LXRpdGxlPjxhbHQtdGl0bGU+Q2VsbCBNb2wgTGlmZSBTY2k8
L2FsdC10aXRsZT48L3RpdGxlcz48cGVyaW9kaWNhbD48ZnVsbC10aXRsZT5DZWxsdWxhciBhbmQg
TW9sZWN1bGFyIExpZmUgU2NpZW5jZXM8L2Z1bGwtdGl0bGU+PGFiYnItMT5DZWxsIE1vbCBMaWZl
IFNjaTwvYWJici0xPjwvcGVyaW9kaWNhbD48YWx0LXBlcmlvZGljYWw+PGZ1bGwtdGl0bGU+Q2Vs
bHVsYXIgYW5kIE1vbGVjdWxhciBMaWZlIFNjaWVuY2VzPC9mdWxsLXRpdGxlPjxhYmJyLTE+Q2Vs
bCBNb2wgTGlmZSBTY2k8L2FiYnItMT48L2FsdC1wZXJpb2RpY2FsPjxwYWdlcz4yNzItMjc2PC9w
YWdlcz48dm9sdW1lPjU0PC92b2x1bWU+PG51bWJlcj4zPC9udW1iZXI+PGtleXdvcmRzPjxrZXl3
b3JkPm5hdHJpdXJldGljIHBlcHRpZGU8L2tleXdvcmQ+PGtleXdvcmQ+a2luZXRpbjwva2V5d29y
ZD48a2V5d29yZD5hYnNjaXNpYyBhY2lkPC9rZXl3b3JkPjxrZXl3b3JkPmNnbXA8L2tleXdvcmQ+
PGtleXdvcmQ+c3RvbWF0YTwva2V5d29yZD48a2V5d29yZD5ndWFyZCBjZWxsczwva2V5d29yZD48
a2V5d29yZD5uaXRyaWMtb3hpZGU8L2tleXdvcmQ+PGtleXdvcmQ+cGxhbnRzPC9rZXl3b3JkPjwv
a2V5d29yZHM+PGRhdGVzPjx5ZWFyPjE5OTg8L3llYXI+PHB1Yi1kYXRlcz48ZGF0ZT5NYXI8L2Rh
dGU+PC9wdWItZGF0ZXM+PC9kYXRlcz48aXNibj4xNDIwLTY4Mng8L2lzYm4+PGFjY2Vzc2lvbi1u
dW0+V09TOjAwMDA3MzEwNjQwMDAwNTwvYWNjZXNzaW9uLW51bT48dXJscz48cmVsYXRlZC11cmxz
Pjx1cmw+Jmx0O0dvIHRvIElTSSZndDs6Ly9XT1M6MDAwMDczMTA2NDAwMDA1PC91cmw+PC9yZWxh
dGVkLXVybHM+PC91cmxzPjxlbGVjdHJvbmljLXJlc291cmNlLW51bT5ET0kgMTAuMTAwNy9zMDAw
MTgwMDUwMTQ5PC9lbGVjdHJvbmljLXJlc291cmNlLW51bT48bGFuZ3VhZ2U+RW5nbGlzaDwvbGFu
Z3VhZ2U+PC9yZWNvcmQ+PC9DaXRlPjwvRW5kTm90ZT4A
</w:fldData>
        </w:fldChar>
      </w:r>
      <w:r w:rsidR="002D49F5">
        <w:instrText xml:space="preserve"> ADDIN EN.CITE </w:instrText>
      </w:r>
      <w:r w:rsidR="002D49F5">
        <w:fldChar w:fldCharType="begin">
          <w:fldData xml:space="preserve">PEVuZE5vdGU+PENpdGU+PEF1dGhvcj5Db3Vzc29uPC9BdXRob3I+PFllYXI+MjAxMDwvWWVhcj48
UmVjTnVtPjI3PC9SZWNOdW0+PERpc3BsYXlUZXh0PihQaGFybWF3YXRpPHN0eWxlIGZhY2U9Iml0
YWxpYyI+IGV0IGFsLjwvc3R5bGU+IDE5OTg7IENvdXNzb24gMjAxMDsgSm91ZG9pPHN0eWxlIGZh
Y2U9Iml0YWxpYyI+IGV0IGFsLjwvc3R5bGU+IDIwMTMpPC9EaXNwbGF5VGV4dD48cmVjb3JkPjxy
ZWMtbnVtYmVyPjI3PC9yZWMtbnVtYmVyPjxmb3JlaWduLWtleXM+PGtleSBhcHA9IkVOIiBkYi1p
ZD0icHcyeHBzZnJzcmRmOTRlZXRhcjUwMHg5dmRyZnN3d2FlMDBhIiB0aW1lc3RhbXA9IjE0NzQ3
MDY3NjUiPjI3PC9rZXk+PC9mb3JlaWduLWtleXM+PHJlZi10eXBlIG5hbWU9IkpvdXJuYWwgQXJ0
aWNsZSI+MTc8L3JlZi10eXBlPjxjb250cmlidXRvcnM+PGF1dGhvcnM+PGF1dGhvcj5Db3Vzc29u
LCBBLjwvYXV0aG9yPjwvYXV0aG9ycz48L2NvbnRyaWJ1dG9ycz48YXV0aC1hZGRyZXNzPkNFQSwg
RFNWLCBJQkVCLCBMYWIgRWNoYW5nZXMgTWVtYnJhbiAmYW1wOyBTaWduYWxpc2F0LCBGLTEzMTA4
IFN0IFBhdWwgTGVzIER1cmFuY2UsIEZyYW5jZSYjeEQ7Q05SUywgVU1SIEJpb2wgVmVnZXQgJmFt
cDsgTWljcm9iaW9sIEVudmlyb24sIEYtMTMxMDggU3QgUGF1bCBMZXMgRHVyYW5jZSwgRnJhbmNl
JiN4RDtBaXggTWFyc2VpbGxlIFVuaXYsIEYtMTMxMDggU3QgUGF1bCBMZXMgRHVyYW5jZSwgRnJh
bmNlPC9hdXRoLWFkZHJlc3M+PHRpdGxlcz48dGl0bGU+PHN0eWxlIGZhY2U9Im5vcm1hbCIgZm9u
dD0iZGVmYXVsdCIgc2l6ZT0iMTAwJSI+SW5kb2x5bC0zLWJ1dHlyaWMgYWNpZC1pbmR1Y2VkIDwv
c3R5bGU+PHN0eWxlIGZhY2U9Iml0YWxpYyIgZm9udD0iZGVmYXVsdCIgc2l6ZT0iMTAwJSI+QXJh
Ymlkb3BzaXMgPC9zdHlsZT48c3R5bGUgZmFjZT0ibm9ybWFsIiBmb250PSJkZWZhdWx0IiBzaXpl
PSIxMDAlIj5zdG9tYXRhbCBvcGVuaW5nIG1lZGlhdGVkIGJ5IDMgJmFwb3M7LDUgJmFwb3M7LWN5
Y2xpYyBndWFub3NpbmUtbW9ub3Bob3NwaGF0ZTwvc3R5bGU+PC90aXRsZT48c2Vjb25kYXJ5LXRp
dGxlPlBsYW50IFBoeXNpb2xvZ3kgYW5kIEJpb2NoZW1pc3RyeTwvc2Vjb25kYXJ5LXRpdGxlPjxh
bHQtdGl0bGU+UGxhbnQgUGh5c2lvbCBCaW9jaDwvYWx0LXRpdGxlPjwvdGl0bGVzPjxwZXJpb2Rp
Y2FsPjxmdWxsLXRpdGxlPlBsYW50IFBoeXNpb2xvZ3kgYW5kIEJpb2NoZW1pc3RyeTwvZnVsbC10
aXRsZT48YWJici0xPlBsYW50IFBoeXNpb2wgQmlvY2g8L2FiYnItMT48L3BlcmlvZGljYWw+PGFs
dC1wZXJpb2RpY2FsPjxmdWxsLXRpdGxlPlBsYW50IFBoeXNpb2xvZ3kgYW5kIEJpb2NoZW1pc3Ry
eTwvZnVsbC10aXRsZT48YWJici0xPlBsYW50IFBoeXNpb2wgQmlvY2g8L2FiYnItMT48L2FsdC1w
ZXJpb2RpY2FsPjxwYWdlcz45NzctOTg2PC9wYWdlcz48dm9sdW1lPjQ4PC92b2x1bWU+PG51bWJl
cj4xMjwvbnVtYmVyPjxrZXl3b3Jkcz48a2V5d29yZD5hcmFiaWRvcHNpcyB0aGFsaWFuYSAobCkg
aGV5bmguPC9rZXl3b3JkPjxrZXl3b3JkPmF1eGluIChjb25jZW50cmF0aW9uLWRlcGVuZGVudCkt
aW5kdWNlZDwva2V5d29yZD48a2V5d29yZD5zdG9tYXRhbCBvcGVuaW5nPC9rZXl3b3JkPjxrZXl3
b3JkPmNhbGNpbmV1cmluPC9rZXl3b3JkPjxrZXl3b3JkPmNhKDIrKSBtb2JpbGl6YXRpb248L2tl
eXdvcmQ+PGtleXdvcmQ+Y3ljbGljIGdtcDwva2V5d29yZD48a2V5d29yZD5ndHAtYmluZGluZyBw
cm90ZWluIHJlZ3VsYXRpb248L2tleXdvcmQ+PGtleXdvcmQ+Y3ljbGljIGFkcC1yaWJvc2U8L2tl
eXdvcmQ+PGtleXdvcmQ+bWVtYnJhbmUgaCstYXRwYXNlPC9rZXl3b3JkPjxrZXl3b3JkPmItbGlr
ZSBwcm90ZWluczwva2V5d29yZD48a2V5d29yZD5nbXAtaW5kZXBlbmRlbnQgdHJhbnNkdWN0aW9u
PC9rZXl3b3JkPjxrZXl3b3JkPmhldGVyb3RyaW1lcmljIGctcHJvdGVpbjwva2V5d29yZD48a2V5
d29yZD5jb21tZWxpbmEtY29tbXVuaXMgbDwva2V5d29yZD48a2V5d29yZD5hYnNjaXNpYy1hY2lk
PC9rZXl3b3JkPjxrZXl3b3JkPmd1YXJkLWNlbGxzPC9rZXl3b3JkPjxrZXl3b3JkPnBsYXNtYS1t
ZW1icmFuZTwva2V5d29yZD48a2V5d29yZD5ndWFueWx5bCBjeWNsYXNlPC9rZXl3b3JkPjwva2V5
d29yZHM+PGRhdGVzPjx5ZWFyPjIwMTA8L3llYXI+PHB1Yi1kYXRlcz48ZGF0ZT5EZWM8L2RhdGU+
PC9wdWItZGF0ZXM+PC9kYXRlcz48aXNibj4wOTgxLTk0Mjg8L2lzYm4+PGFjY2Vzc2lvbi1udW0+
V09TOjAwMDI4NDcyMjEwMDAwOTwvYWNjZXNzaW9uLW51bT48dXJscz48cmVsYXRlZC11cmxzPjx1
cmw+Jmx0O0dvIHRvIElTSSZndDs6Ly9XT1M6MDAwMjg0NzIyMTAwMDA5PC91cmw+PC9yZWxhdGVk
LXVybHM+PC91cmxzPjxlbGVjdHJvbmljLXJlc291cmNlLW51bT4xMC4xMDE2L2oucGxhcGh5LjIw
MTAuMDkuMDA3PC9lbGVjdHJvbmljLXJlc291cmNlLW51bT48bGFuZ3VhZ2U+RW5nbGlzaDwvbGFu
Z3VhZ2U+PC9yZWNvcmQ+PC9DaXRlPjxDaXRlPjxBdXRob3I+Sm91ZG9pPC9BdXRob3I+PFllYXI+
MjAxMzwvWWVhcj48UmVjTnVtPjc4PC9SZWNOdW0+PHJlY29yZD48cmVjLW51bWJlcj43ODwvcmVj
LW51bWJlcj48Zm9yZWlnbi1rZXlzPjxrZXkgYXBwPSJFTiIgZGItaWQ9InB3Mnhwc2Zyc3JkZjk0
ZWV0YXI1MDB4OXZkcmZzd3dhZTAwYSIgdGltZXN0YW1wPSIxNDc0NzA5MjcyIj43ODwva2V5Pjwv
Zm9yZWlnbi1rZXlzPjxyZWYtdHlwZSBuYW1lPSJKb3VybmFsIEFydGljbGUiPjE3PC9yZWYtdHlw
ZT48Y29udHJpYnV0b3JzPjxhdXRob3JzPjxhdXRob3I+Sm91ZG9pLCBULjwvYXV0aG9yPjxhdXRo
b3I+U2hpY2hpcmksIFkuPC9hdXRob3I+PGF1dGhvcj5LYW1pem9ubywgTi48L2F1dGhvcj48YXV0
aG9yPkFrYWlrZSwgVC48L2F1dGhvcj48YXV0aG9yPlNhd2EsIFQuPC9hdXRob3I+PGF1dGhvcj5Z
b3NoaXRha2UsIEouPC9hdXRob3I+PGF1dGhvcj5ZYW1hZGEsIE4uPC9hdXRob3I+PGF1dGhvcj5J
d2FpLCBTLjwvYXV0aG9yPjwvYXV0aG9ycz48L2NvbnRyaWJ1dG9ycz48YXV0aC1hZGRyZXNzPkth
Z29zaGltYSBVbml2LCBEZXB0IEhvcnQgU2NpLCBGYWMgQWdyLCBLYWdvc2hpbWEgODkwMDA2NSwg
SmFwYW4mI3hEO0t1bWFtb3RvIFVuaXYsIEdyYWQgU2NoIE1lZCBTY2ksIERlcHQgTWljcm9iaW9s
LCBLdW1hbW90byA4NjA4NTU2LCBKYXBhbiYjeEQ7S3l1c2h1IFVuaXYsIERlcHQgQmlvc2NpICZh
bXA7IEJpb3RlY2hub2wsIEZhYyBBZ3IsIEhpZ2FzaGkgS3UsIEZ1a3Vva2EgODEyODU4MSwgSmFw
YW48L2F1dGgtYWRkcmVzcz48dGl0bGVzPjx0aXRsZT48c3R5bGUgZmFjZT0ibm9ybWFsIiBmb250
PSJkZWZhdWx0IiBzaXplPSIxMDAlIj5OaXRyYXRlZCBDeWNsaWMgR01QIE1vZHVsYXRlcyBHdWFy
ZCBDZWxsIFNpZ25hbGluZyBpbiA8L3N0eWxlPjxzdHlsZSBmYWNlPSJpdGFsaWMiIGZvbnQ9ImRl
ZmF1bHQiIHNpemU9IjEwMCUiPkFyYWJpZG9wc2lzPC9zdHlsZT48L3RpdGxlPjxzZWNvbmRhcnkt
dGl0bGU+UGxhbnQgQ2VsbDwvc2Vjb25kYXJ5LXRpdGxlPjxhbHQtdGl0bGU+UGxhbnQgQ2VsbDwv
YWx0LXRpdGxlPjwvdGl0bGVzPjxwZXJpb2RpY2FsPjxmdWxsLXRpdGxlPlBsYW50IENlbGw8L2Z1
bGwtdGl0bGU+PGFiYnItMT5QbGFudCBDZWxsPC9hYmJyLTE+PC9wZXJpb2RpY2FsPjxhbHQtcGVy
aW9kaWNhbD48ZnVsbC10aXRsZT5QbGFudCBDZWxsPC9mdWxsLXRpdGxlPjxhYmJyLTE+UGxhbnQg
Q2VsbDwvYWJici0xPjwvYWx0LXBlcmlvZGljYWw+PHBhZ2VzPjU1OC01NzE8L3BhZ2VzPjx2b2x1
bWU+MjU8L3ZvbHVtZT48bnVtYmVyPjI8L251bWJlcj48a2V5d29yZHM+PGtleXdvcmQ+aW5kdWNl
ZCBzdG9tYXRhbCBjbG9zdXJlPC9rZXl3b3JkPjxrZXl3b3JkPnByb3RlaW4gcy1ndWFueWxhdGlv
bjwva2V5d29yZD48a2V5d29yZD5hbmlvbiBjaGFubmVsIHNsYWMxPC9rZXl3b3JkPjxrZXl3b3Jk
Pm5pdHJpYy1veGlkZTwva2V5d29yZD48a2V5d29yZD5oeWRyb2dlbi1wZXJveGlkZTwva2V5d29y
ZD48a2V5d29yZD5uYXRyaXVyZXRpYyBwZXB0aWRlczwva2V5d29yZD48a2V5d29yZD5jb21tZWxp
bmEtY29tbXVuaXM8L2tleXdvcmQ+PGtleXdvcmQ+ZGlzZWFzZSByZXNpc3RhbmNlPC9rZXl3b3Jk
PjxrZXl3b3JkPnBpc3VtLXNhdGl2dW08L2tleXdvcmQ+PGtleXdvcmQ+YWRwLXJpYm9zZTwva2V5
d29yZD48L2tleXdvcmRzPjxkYXRlcz48eWVhcj4yMDEzPC95ZWFyPjxwdWItZGF0ZXM+PGRhdGU+
RmViPC9kYXRlPjwvcHViLWRhdGVzPjwvZGF0ZXM+PGlzYm4+MTA0MC00NjUxPC9pc2JuPjxhY2Nl
c3Npb24tbnVtPldPUzowMDAzMTY4MDU3MDAwMTg8L2FjY2Vzc2lvbi1udW0+PHVybHM+PHJlbGF0
ZWQtdXJscz48dXJsPiZsdDtHbyB0byBJU0kmZ3Q7Oi8vV09TOjAwMDMxNjgwNTcwMDAxODwvdXJs
PjwvcmVsYXRlZC11cmxzPjwvdXJscz48ZWxlY3Ryb25pYy1yZXNvdXJjZS1udW0+MTAuMTEwNS90
cGMuMTEyLjEwNTA0OTwvZWxlY3Ryb25pYy1yZXNvdXJjZS1udW0+PGxhbmd1YWdlPkVuZ2xpc2g8
L2xhbmd1YWdlPjwvcmVjb3JkPjwvQ2l0ZT48Q2l0ZT48QXV0aG9yPlBoYXJtYXdhdGk8L0F1dGhv
cj48WWVhcj4xOTk4PC9ZZWFyPjxSZWNOdW0+MjY4PC9SZWNOdW0+PHJlY29yZD48cmVjLW51bWJl
cj4yNjg8L3JlYy1udW1iZXI+PGZvcmVpZ24ta2V5cz48a2V5IGFwcD0iRU4iIGRiLWlkPSJwdzJ4
cHNmcnNyZGY5NGVldGFyNTAweDl2ZHJmc3d3YWUwMGEiIHRpbWVzdGFtcD0iMTQ3NDcxNDI5OSI+
MjY4PC9rZXk+PC9mb3JlaWduLWtleXM+PHJlZi10eXBlIG5hbWU9IkpvdXJuYWwgQXJ0aWNsZSI+
MTc8L3JlZi10eXBlPjxjb250cmlidXRvcnM+PGF1dGhvcnM+PGF1dGhvcj5QaGFybWF3YXRpLCBN
LjwvYXV0aG9yPjxhdXRob3I+QmlsbGluZ3RvbiwgVC48L2F1dGhvcj48YXV0aG9yPkdlaHJpbmcs
IEMuIEEuPC9hdXRob3I+PC9hdXRob3JzPjwvY29udHJpYnV0b3JzPjxhdXRoLWFkZHJlc3M+RGVh
a2luIFVuaXYsIFNjaCBCaW9sICZhbXA7IENoZW0gU2NpLCBHZWVsb25nLCBWaWMgMzIxNywgQXVz
dHJhbGlhPC9hdXRoLWFkZHJlc3M+PHRpdGxlcz48dGl0bGU+U3RvbWF0YWwgZ3VhcmQgY2VsbCBy
ZXNwb25zZXMgdG8ga2luZXRpbiBhbmQgbmF0cml1cmV0aWMgcGVwdGlkZXMgYXJlIGNHTVAtZGVw
ZW5kZW50PC90aXRsZT48c2Vjb25kYXJ5LXRpdGxlPkNlbGx1bGFyIGFuZCBNb2xlY3VsYXIgTGlm
ZSBTY2llbmNlczwvc2Vjb25kYXJ5LXRpdGxlPjxhbHQtdGl0bGU+Q2VsbCBNb2wgTGlmZSBTY2k8
L2FsdC10aXRsZT48L3RpdGxlcz48cGVyaW9kaWNhbD48ZnVsbC10aXRsZT5DZWxsdWxhciBhbmQg
TW9sZWN1bGFyIExpZmUgU2NpZW5jZXM8L2Z1bGwtdGl0bGU+PGFiYnItMT5DZWxsIE1vbCBMaWZl
IFNjaTwvYWJici0xPjwvcGVyaW9kaWNhbD48YWx0LXBlcmlvZGljYWw+PGZ1bGwtdGl0bGU+Q2Vs
bHVsYXIgYW5kIE1vbGVjdWxhciBMaWZlIFNjaWVuY2VzPC9mdWxsLXRpdGxlPjxhYmJyLTE+Q2Vs
bCBNb2wgTGlmZSBTY2k8L2FiYnItMT48L2FsdC1wZXJpb2RpY2FsPjxwYWdlcz4yNzItMjc2PC9w
YWdlcz48dm9sdW1lPjU0PC92b2x1bWU+PG51bWJlcj4zPC9udW1iZXI+PGtleXdvcmRzPjxrZXl3
b3JkPm5hdHJpdXJldGljIHBlcHRpZGU8L2tleXdvcmQ+PGtleXdvcmQ+a2luZXRpbjwva2V5d29y
ZD48a2V5d29yZD5hYnNjaXNpYyBhY2lkPC9rZXl3b3JkPjxrZXl3b3JkPmNnbXA8L2tleXdvcmQ+
PGtleXdvcmQ+c3RvbWF0YTwva2V5d29yZD48a2V5d29yZD5ndWFyZCBjZWxsczwva2V5d29yZD48
a2V5d29yZD5uaXRyaWMtb3hpZGU8L2tleXdvcmQ+PGtleXdvcmQ+cGxhbnRzPC9rZXl3b3JkPjwv
a2V5d29yZHM+PGRhdGVzPjx5ZWFyPjE5OTg8L3llYXI+PHB1Yi1kYXRlcz48ZGF0ZT5NYXI8L2Rh
dGU+PC9wdWItZGF0ZXM+PC9kYXRlcz48aXNibj4xNDIwLTY4Mng8L2lzYm4+PGFjY2Vzc2lvbi1u
dW0+V09TOjAwMDA3MzEwNjQwMDAwNTwvYWNjZXNzaW9uLW51bT48dXJscz48cmVsYXRlZC11cmxz
Pjx1cmw+Jmx0O0dvIHRvIElTSSZndDs6Ly9XT1M6MDAwMDczMTA2NDAwMDA1PC91cmw+PC9yZWxh
dGVkLXVybHM+PC91cmxzPjxlbGVjdHJvbmljLXJlc291cmNlLW51bT5ET0kgMTAuMTAwNy9zMDAw
MTgwMDUwMTQ5PC9lbGVjdHJvbmljLXJlc291cmNlLW51bT48bGFuZ3VhZ2U+RW5nbGlzaDwvbGFu
Z3VhZ2U+PC9yZWNvcmQ+PC9DaXRlPjwvRW5kTm90ZT4A
</w:fldData>
        </w:fldChar>
      </w:r>
      <w:r w:rsidR="002D49F5">
        <w:instrText xml:space="preserve"> ADDIN EN.CITE.DATA </w:instrText>
      </w:r>
      <w:r w:rsidR="002D49F5">
        <w:fldChar w:fldCharType="end"/>
      </w:r>
      <w:r w:rsidR="002D49F5">
        <w:fldChar w:fldCharType="separate"/>
      </w:r>
      <w:r w:rsidR="002D49F5">
        <w:rPr>
          <w:noProof/>
        </w:rPr>
        <w:t>(Pharmawati</w:t>
      </w:r>
      <w:r w:rsidR="002D49F5" w:rsidRPr="002D49F5">
        <w:rPr>
          <w:i/>
          <w:noProof/>
        </w:rPr>
        <w:t xml:space="preserve"> et al.</w:t>
      </w:r>
      <w:r w:rsidR="002D49F5">
        <w:rPr>
          <w:noProof/>
        </w:rPr>
        <w:t xml:space="preserve"> 1998; Cousson 2010; Joudoi</w:t>
      </w:r>
      <w:r w:rsidR="002D49F5" w:rsidRPr="002D49F5">
        <w:rPr>
          <w:i/>
          <w:noProof/>
        </w:rPr>
        <w:t xml:space="preserve"> et al.</w:t>
      </w:r>
      <w:r w:rsidR="002D49F5">
        <w:rPr>
          <w:noProof/>
        </w:rPr>
        <w:t xml:space="preserve"> 2013)</w:t>
      </w:r>
      <w:r w:rsidR="002D49F5">
        <w:fldChar w:fldCharType="end"/>
      </w:r>
      <w:r w:rsidR="001B48AF" w:rsidRPr="002278A3">
        <w:t xml:space="preserve"> suggests that small changes in signalling networks can alter the overall bearing of a pathway. </w:t>
      </w:r>
      <w:r w:rsidR="00833E95" w:rsidRPr="002278A3">
        <w:t xml:space="preserve">The role of cGMP in stomatal regulation is further complicated by conflicting evidence with some labs not finding any impact of cGMP on stomatal aperture (e.g. </w:t>
      </w:r>
      <w:r w:rsidR="002D49F5">
        <w:fldChar w:fldCharType="begin">
          <w:fldData xml:space="preserve">PEVuZE5vdGU+PENpdGU+PEF1dGhvcj5Kb3Vkb2k8L0F1dGhvcj48WWVhcj4yMDEzPC9ZZWFyPjxS
ZWNOdW0+Nzg8L1JlY051bT48RGlzcGxheVRleHQ+KEpvdWRvaTxzdHlsZSBmYWNlPSJpdGFsaWMi
PiBldCBhbC48L3N0eWxlPiAyMDEzKTwvRGlzcGxheVRleHQ+PHJlY29yZD48cmVjLW51bWJlcj43
ODwvcmVjLW51bWJlcj48Zm9yZWlnbi1rZXlzPjxrZXkgYXBwPSJFTiIgZGItaWQ9InB3Mnhwc2Zy
c3JkZjk0ZWV0YXI1MDB4OXZkcmZzd3dhZTAwYSIgdGltZXN0YW1wPSIxNDc0NzA5MjcyIj43ODwv
a2V5PjwvZm9yZWlnbi1rZXlzPjxyZWYtdHlwZSBuYW1lPSJKb3VybmFsIEFydGljbGUiPjE3PC9y
ZWYtdHlwZT48Y29udHJpYnV0b3JzPjxhdXRob3JzPjxhdXRob3I+Sm91ZG9pLCBULjwvYXV0aG9y
PjxhdXRob3I+U2hpY2hpcmksIFkuPC9hdXRob3I+PGF1dGhvcj5LYW1pem9ubywgTi48L2F1dGhv
cj48YXV0aG9yPkFrYWlrZSwgVC48L2F1dGhvcj48YXV0aG9yPlNhd2EsIFQuPC9hdXRob3I+PGF1
dGhvcj5Zb3NoaXRha2UsIEouPC9hdXRob3I+PGF1dGhvcj5ZYW1hZGEsIE4uPC9hdXRob3I+PGF1
dGhvcj5Jd2FpLCBTLjwvYXV0aG9yPjwvYXV0aG9ycz48L2NvbnRyaWJ1dG9ycz48YXV0aC1hZGRy
ZXNzPkthZ29zaGltYSBVbml2LCBEZXB0IEhvcnQgU2NpLCBGYWMgQWdyLCBLYWdvc2hpbWEgODkw
MDA2NSwgSmFwYW4mI3hEO0t1bWFtb3RvIFVuaXYsIEdyYWQgU2NoIE1lZCBTY2ksIERlcHQgTWlj
cm9iaW9sLCBLdW1hbW90byA4NjA4NTU2LCBKYXBhbiYjeEQ7S3l1c2h1IFVuaXYsIERlcHQgQmlv
c2NpICZhbXA7IEJpb3RlY2hub2wsIEZhYyBBZ3IsIEhpZ2FzaGkgS3UsIEZ1a3Vva2EgODEyODU4
MSwgSmFwYW48L2F1dGgtYWRkcmVzcz48dGl0bGVzPjx0aXRsZT48c3R5bGUgZmFjZT0ibm9ybWFs
IiBmb250PSJkZWZhdWx0IiBzaXplPSIxMDAlIj5OaXRyYXRlZCBDeWNsaWMgR01QIE1vZHVsYXRl
cyBHdWFyZCBDZWxsIFNpZ25hbGluZyBpbiA8L3N0eWxlPjxzdHlsZSBmYWNlPSJpdGFsaWMiIGZv
bnQ9ImRlZmF1bHQiIHNpemU9IjEwMCUiPkFyYWJpZG9wc2lzPC9zdHlsZT48L3RpdGxlPjxzZWNv
bmRhcnktdGl0bGU+UGxhbnQgQ2VsbDwvc2Vjb25kYXJ5LXRpdGxlPjxhbHQtdGl0bGU+UGxhbnQg
Q2VsbDwvYWx0LXRpdGxlPjwvdGl0bGVzPjxwZXJpb2RpY2FsPjxmdWxsLXRpdGxlPlBsYW50IENl
bGw8L2Z1bGwtdGl0bGU+PGFiYnItMT5QbGFudCBDZWxsPC9hYmJyLTE+PC9wZXJpb2RpY2FsPjxh
bHQtcGVyaW9kaWNhbD48ZnVsbC10aXRsZT5QbGFudCBDZWxsPC9mdWxsLXRpdGxlPjxhYmJyLTE+
UGxhbnQgQ2VsbDwvYWJici0xPjwvYWx0LXBlcmlvZGljYWw+PHBhZ2VzPjU1OC01NzE8L3BhZ2Vz
Pjx2b2x1bWU+MjU8L3ZvbHVtZT48bnVtYmVyPjI8L251bWJlcj48a2V5d29yZHM+PGtleXdvcmQ+
aW5kdWNlZCBzdG9tYXRhbCBjbG9zdXJlPC9rZXl3b3JkPjxrZXl3b3JkPnByb3RlaW4gcy1ndWFu
eWxhdGlvbjwva2V5d29yZD48a2V5d29yZD5hbmlvbiBjaGFubmVsIHNsYWMxPC9rZXl3b3JkPjxr
ZXl3b3JkPm5pdHJpYy1veGlkZTwva2V5d29yZD48a2V5d29yZD5oeWRyb2dlbi1wZXJveGlkZTwv
a2V5d29yZD48a2V5d29yZD5uYXRyaXVyZXRpYyBwZXB0aWRlczwva2V5d29yZD48a2V5d29yZD5j
b21tZWxpbmEtY29tbXVuaXM8L2tleXdvcmQ+PGtleXdvcmQ+ZGlzZWFzZSByZXNpc3RhbmNlPC9r
ZXl3b3JkPjxrZXl3b3JkPnBpc3VtLXNhdGl2dW08L2tleXdvcmQ+PGtleXdvcmQ+YWRwLXJpYm9z
ZTwva2V5d29yZD48L2tleXdvcmRzPjxkYXRlcz48eWVhcj4yMDEzPC95ZWFyPjxwdWItZGF0ZXM+
PGRhdGU+RmViPC9kYXRlPjwvcHViLWRhdGVzPjwvZGF0ZXM+PGlzYm4+MTA0MC00NjUxPC9pc2Ju
PjxhY2Nlc3Npb24tbnVtPldPUzowMDAzMTY4MDU3MDAwMTg8L2FjY2Vzc2lvbi1udW0+PHVybHM+
PHJlbGF0ZWQtdXJscz48dXJsPiZsdDtHbyB0byBJU0kmZ3Q7Oi8vV09TOjAwMDMxNjgwNTcwMDAx
ODwvdXJsPjwvcmVsYXRlZC11cmxzPjwvdXJscz48ZWxlY3Ryb25pYy1yZXNvdXJjZS1udW0+MTAu
MTEwNS90cGMuMTEyLjEwNTA0OTwvZWxlY3Ryb25pYy1yZXNvdXJjZS1udW0+PGxhbmd1YWdlPkVu
Z2xpc2g8L2xhbmd1YWdlPjwvcmVjb3JkPjwvQ2l0ZT48L0VuZE5vdGU+AG==
</w:fldData>
        </w:fldChar>
      </w:r>
      <w:r w:rsidR="002D49F5">
        <w:instrText xml:space="preserve"> ADDIN EN.CITE </w:instrText>
      </w:r>
      <w:r w:rsidR="002D49F5">
        <w:fldChar w:fldCharType="begin">
          <w:fldData xml:space="preserve">PEVuZE5vdGU+PENpdGU+PEF1dGhvcj5Kb3Vkb2k8L0F1dGhvcj48WWVhcj4yMDEzPC9ZZWFyPjxS
ZWNOdW0+Nzg8L1JlY051bT48RGlzcGxheVRleHQ+KEpvdWRvaTxzdHlsZSBmYWNlPSJpdGFsaWMi
PiBldCBhbC48L3N0eWxlPiAyMDEzKTwvRGlzcGxheVRleHQ+PHJlY29yZD48cmVjLW51bWJlcj43
ODwvcmVjLW51bWJlcj48Zm9yZWlnbi1rZXlzPjxrZXkgYXBwPSJFTiIgZGItaWQ9InB3Mnhwc2Zy
c3JkZjk0ZWV0YXI1MDB4OXZkcmZzd3dhZTAwYSIgdGltZXN0YW1wPSIxNDc0NzA5MjcyIj43ODwv
a2V5PjwvZm9yZWlnbi1rZXlzPjxyZWYtdHlwZSBuYW1lPSJKb3VybmFsIEFydGljbGUiPjE3PC9y
ZWYtdHlwZT48Y29udHJpYnV0b3JzPjxhdXRob3JzPjxhdXRob3I+Sm91ZG9pLCBULjwvYXV0aG9y
PjxhdXRob3I+U2hpY2hpcmksIFkuPC9hdXRob3I+PGF1dGhvcj5LYW1pem9ubywgTi48L2F1dGhv
cj48YXV0aG9yPkFrYWlrZSwgVC48L2F1dGhvcj48YXV0aG9yPlNhd2EsIFQuPC9hdXRob3I+PGF1
dGhvcj5Zb3NoaXRha2UsIEouPC9hdXRob3I+PGF1dGhvcj5ZYW1hZGEsIE4uPC9hdXRob3I+PGF1
dGhvcj5Jd2FpLCBTLjwvYXV0aG9yPjwvYXV0aG9ycz48L2NvbnRyaWJ1dG9ycz48YXV0aC1hZGRy
ZXNzPkthZ29zaGltYSBVbml2LCBEZXB0IEhvcnQgU2NpLCBGYWMgQWdyLCBLYWdvc2hpbWEgODkw
MDA2NSwgSmFwYW4mI3hEO0t1bWFtb3RvIFVuaXYsIEdyYWQgU2NoIE1lZCBTY2ksIERlcHQgTWlj
cm9iaW9sLCBLdW1hbW90byA4NjA4NTU2LCBKYXBhbiYjeEQ7S3l1c2h1IFVuaXYsIERlcHQgQmlv
c2NpICZhbXA7IEJpb3RlY2hub2wsIEZhYyBBZ3IsIEhpZ2FzaGkgS3UsIEZ1a3Vva2EgODEyODU4
MSwgSmFwYW48L2F1dGgtYWRkcmVzcz48dGl0bGVzPjx0aXRsZT48c3R5bGUgZmFjZT0ibm9ybWFs
IiBmb250PSJkZWZhdWx0IiBzaXplPSIxMDAlIj5OaXRyYXRlZCBDeWNsaWMgR01QIE1vZHVsYXRl
cyBHdWFyZCBDZWxsIFNpZ25hbGluZyBpbiA8L3N0eWxlPjxzdHlsZSBmYWNlPSJpdGFsaWMiIGZv
bnQ9ImRlZmF1bHQiIHNpemU9IjEwMCUiPkFyYWJpZG9wc2lzPC9zdHlsZT48L3RpdGxlPjxzZWNv
bmRhcnktdGl0bGU+UGxhbnQgQ2VsbDwvc2Vjb25kYXJ5LXRpdGxlPjxhbHQtdGl0bGU+UGxhbnQg
Q2VsbDwvYWx0LXRpdGxlPjwvdGl0bGVzPjxwZXJpb2RpY2FsPjxmdWxsLXRpdGxlPlBsYW50IENl
bGw8L2Z1bGwtdGl0bGU+PGFiYnItMT5QbGFudCBDZWxsPC9hYmJyLTE+PC9wZXJpb2RpY2FsPjxh
bHQtcGVyaW9kaWNhbD48ZnVsbC10aXRsZT5QbGFudCBDZWxsPC9mdWxsLXRpdGxlPjxhYmJyLTE+
UGxhbnQgQ2VsbDwvYWJici0xPjwvYWx0LXBlcmlvZGljYWw+PHBhZ2VzPjU1OC01NzE8L3BhZ2Vz
Pjx2b2x1bWU+MjU8L3ZvbHVtZT48bnVtYmVyPjI8L251bWJlcj48a2V5d29yZHM+PGtleXdvcmQ+
aW5kdWNlZCBzdG9tYXRhbCBjbG9zdXJlPC9rZXl3b3JkPjxrZXl3b3JkPnByb3RlaW4gcy1ndWFu
eWxhdGlvbjwva2V5d29yZD48a2V5d29yZD5hbmlvbiBjaGFubmVsIHNsYWMxPC9rZXl3b3JkPjxr
ZXl3b3JkPm5pdHJpYy1veGlkZTwva2V5d29yZD48a2V5d29yZD5oeWRyb2dlbi1wZXJveGlkZTwv
a2V5d29yZD48a2V5d29yZD5uYXRyaXVyZXRpYyBwZXB0aWRlczwva2V5d29yZD48a2V5d29yZD5j
b21tZWxpbmEtY29tbXVuaXM8L2tleXdvcmQ+PGtleXdvcmQ+ZGlzZWFzZSByZXNpc3RhbmNlPC9r
ZXl3b3JkPjxrZXl3b3JkPnBpc3VtLXNhdGl2dW08L2tleXdvcmQ+PGtleXdvcmQ+YWRwLXJpYm9z
ZTwva2V5d29yZD48L2tleXdvcmRzPjxkYXRlcz48eWVhcj4yMDEzPC95ZWFyPjxwdWItZGF0ZXM+
PGRhdGU+RmViPC9kYXRlPjwvcHViLWRhdGVzPjwvZGF0ZXM+PGlzYm4+MTA0MC00NjUxPC9pc2Ju
PjxhY2Nlc3Npb24tbnVtPldPUzowMDAzMTY4MDU3MDAwMTg8L2FjY2Vzc2lvbi1udW0+PHVybHM+
PHJlbGF0ZWQtdXJscz48dXJsPiZsdDtHbyB0byBJU0kmZ3Q7Oi8vV09TOjAwMDMxNjgwNTcwMDAx
ODwvdXJsPjwvcmVsYXRlZC11cmxzPjwvdXJscz48ZWxlY3Ryb25pYy1yZXNvdXJjZS1udW0+MTAu
MTEwNS90cGMuMTEyLjEwNTA0OTwvZWxlY3Ryb25pYy1yZXNvdXJjZS1udW0+PGxhbmd1YWdlPkVu
Z2xpc2g8L2xhbmd1YWdlPjwvcmVjb3JkPjwvQ2l0ZT48L0VuZE5vdGU+AG==
</w:fldData>
        </w:fldChar>
      </w:r>
      <w:r w:rsidR="002D49F5">
        <w:instrText xml:space="preserve"> ADDIN EN.CITE.DATA </w:instrText>
      </w:r>
      <w:r w:rsidR="002D49F5">
        <w:fldChar w:fldCharType="end"/>
      </w:r>
      <w:r w:rsidR="002D49F5">
        <w:fldChar w:fldCharType="separate"/>
      </w:r>
      <w:r w:rsidR="002D49F5">
        <w:rPr>
          <w:noProof/>
        </w:rPr>
        <w:t>(Joudoi</w:t>
      </w:r>
      <w:r w:rsidR="002D49F5" w:rsidRPr="002D49F5">
        <w:rPr>
          <w:i/>
          <w:noProof/>
        </w:rPr>
        <w:t xml:space="preserve"> et al.</w:t>
      </w:r>
      <w:r w:rsidR="002D49F5">
        <w:rPr>
          <w:noProof/>
        </w:rPr>
        <w:t xml:space="preserve"> 2013)</w:t>
      </w:r>
      <w:r w:rsidR="002D49F5">
        <w:fldChar w:fldCharType="end"/>
      </w:r>
      <w:r w:rsidR="00833E95" w:rsidRPr="002278A3">
        <w:t xml:space="preserve">) but instead suggest that it is the nitrated form of cGMP (NO-cGMP) that is biologically active. </w:t>
      </w:r>
    </w:p>
    <w:p w:rsidR="00FA5A29" w:rsidRPr="002278A3" w:rsidRDefault="00FA5A29" w:rsidP="00FA5A29">
      <w:pPr>
        <w:jc w:val="both"/>
      </w:pPr>
    </w:p>
    <w:p w:rsidR="00CE7152" w:rsidRPr="002278A3" w:rsidRDefault="002E522A" w:rsidP="00092374">
      <w:pPr>
        <w:jc w:val="both"/>
      </w:pPr>
      <w:r w:rsidRPr="002278A3">
        <w:t>The</w:t>
      </w:r>
      <w:r w:rsidR="00CE7152" w:rsidRPr="002278A3">
        <w:t xml:space="preserve"> above</w:t>
      </w:r>
      <w:r w:rsidRPr="002278A3">
        <w:t xml:space="preserve"> studies clearly point to a role of cGMP in plant response to </w:t>
      </w:r>
      <w:r w:rsidR="00CE7152" w:rsidRPr="002278A3">
        <w:t xml:space="preserve">biotic and </w:t>
      </w:r>
      <w:r w:rsidRPr="002278A3">
        <w:t>a</w:t>
      </w:r>
      <w:r w:rsidR="00CD4D6E" w:rsidRPr="002278A3">
        <w:t>biotic</w:t>
      </w:r>
      <w:r w:rsidRPr="002278A3">
        <w:t xml:space="preserve"> stress</w:t>
      </w:r>
      <w:r w:rsidR="00CE7152" w:rsidRPr="002278A3">
        <w:t>.</w:t>
      </w:r>
      <w:r w:rsidRPr="002278A3">
        <w:t xml:space="preserve"> </w:t>
      </w:r>
      <w:r w:rsidR="00671BDC" w:rsidRPr="002278A3">
        <w:t xml:space="preserve">Interaction of cGMP with other signalling moieties like NO, peroxide or </w:t>
      </w:r>
      <w:r w:rsidR="00EC6005" w:rsidRPr="002278A3">
        <w:t>Ca</w:t>
      </w:r>
      <w:r w:rsidR="00EC6005">
        <w:rPr>
          <w:vertAlign w:val="superscript"/>
        </w:rPr>
        <w:t>2</w:t>
      </w:r>
      <w:r w:rsidR="00EC6005" w:rsidRPr="002278A3">
        <w:rPr>
          <w:vertAlign w:val="superscript"/>
        </w:rPr>
        <w:t>+</w:t>
      </w:r>
      <w:r w:rsidR="00CE7152" w:rsidRPr="002278A3">
        <w:t>,</w:t>
      </w:r>
      <w:r w:rsidR="00671BDC" w:rsidRPr="002278A3">
        <w:t xml:space="preserve"> and with several hormones (e.g. ABA, e</w:t>
      </w:r>
      <w:r w:rsidR="00080124" w:rsidRPr="002278A3">
        <w:t>t</w:t>
      </w:r>
      <w:r w:rsidR="00671BDC" w:rsidRPr="002278A3">
        <w:t>hylene,</w:t>
      </w:r>
      <w:r w:rsidR="00CE7152" w:rsidRPr="002278A3">
        <w:t xml:space="preserve"> </w:t>
      </w:r>
      <w:r w:rsidR="00671BDC" w:rsidRPr="002278A3">
        <w:t>bra</w:t>
      </w:r>
      <w:r w:rsidR="00080124" w:rsidRPr="002278A3">
        <w:t>s</w:t>
      </w:r>
      <w:r w:rsidR="00671BDC" w:rsidRPr="002278A3">
        <w:t xml:space="preserve">sinosteroids, auxin) </w:t>
      </w:r>
      <w:r w:rsidR="00CE7152" w:rsidRPr="002278A3">
        <w:t xml:space="preserve">are </w:t>
      </w:r>
      <w:r w:rsidR="00E84BD0" w:rsidRPr="002278A3">
        <w:t xml:space="preserve">now </w:t>
      </w:r>
      <w:r w:rsidR="00CE7152" w:rsidRPr="002278A3">
        <w:t>well established</w:t>
      </w:r>
      <w:r w:rsidR="00671BDC" w:rsidRPr="002278A3">
        <w:t xml:space="preserve"> and have </w:t>
      </w:r>
      <w:r w:rsidR="00E84BD0" w:rsidRPr="002278A3">
        <w:t xml:space="preserve">well-defined </w:t>
      </w:r>
      <w:r w:rsidR="00671BDC" w:rsidRPr="002278A3">
        <w:t>phy</w:t>
      </w:r>
      <w:r w:rsidR="00080124" w:rsidRPr="002278A3">
        <w:t>s</w:t>
      </w:r>
      <w:r w:rsidR="00671BDC" w:rsidRPr="002278A3">
        <w:t>iolo</w:t>
      </w:r>
      <w:r w:rsidR="00080124" w:rsidRPr="002278A3">
        <w:t>gical relevance</w:t>
      </w:r>
      <w:r w:rsidR="00CE7152" w:rsidRPr="002278A3">
        <w:t>. However, interpretation and follow-up studies are hampered by a lack of credible downstream targets which for now are largely limited to CNGCs.</w:t>
      </w:r>
      <w:r w:rsidR="00080124" w:rsidRPr="002278A3">
        <w:t xml:space="preserve"> </w:t>
      </w:r>
    </w:p>
    <w:p w:rsidR="00C876DE" w:rsidRPr="002278A3" w:rsidRDefault="00C876DE" w:rsidP="00092374">
      <w:pPr>
        <w:jc w:val="both"/>
        <w:rPr>
          <w:b/>
        </w:rPr>
      </w:pPr>
      <w:r w:rsidRPr="002278A3">
        <w:rPr>
          <w:b/>
        </w:rPr>
        <w:t>Perspectives</w:t>
      </w:r>
    </w:p>
    <w:p w:rsidR="00CA4099" w:rsidRPr="002278A3" w:rsidRDefault="00D1101F" w:rsidP="00092374">
      <w:pPr>
        <w:jc w:val="both"/>
      </w:pPr>
      <w:r w:rsidRPr="002278A3">
        <w:lastRenderedPageBreak/>
        <w:t>It is becoming increasingly clear that plants, like their animal counterparts, have sophisticated signalling systems that comprise multiple interacting players and pathways. In this crowded playing field, cGMP is relatively new in plant signalling and as yet has been shown to play a role in a</w:t>
      </w:r>
      <w:r w:rsidR="00E84BD0" w:rsidRPr="002278A3">
        <w:t>n increasing</w:t>
      </w:r>
      <w:r w:rsidRPr="002278A3">
        <w:t xml:space="preserve"> number of biological phenomena. </w:t>
      </w:r>
      <w:r w:rsidR="00E84BD0" w:rsidRPr="002278A3">
        <w:t>Progress has been slow</w:t>
      </w:r>
      <w:r w:rsidRPr="002278A3">
        <w:t xml:space="preserve"> due to </w:t>
      </w:r>
      <w:r w:rsidR="00CA4099" w:rsidRPr="002278A3">
        <w:t xml:space="preserve">the difficulty </w:t>
      </w:r>
      <w:r w:rsidR="00E84BD0" w:rsidRPr="002278A3">
        <w:t xml:space="preserve">of </w:t>
      </w:r>
      <w:r w:rsidR="00CA4099" w:rsidRPr="002278A3">
        <w:t>mak</w:t>
      </w:r>
      <w:r w:rsidR="00E84BD0" w:rsidRPr="002278A3">
        <w:t>ing</w:t>
      </w:r>
      <w:r w:rsidR="00CA4099" w:rsidRPr="002278A3">
        <w:t xml:space="preserve"> accurate </w:t>
      </w:r>
      <w:r w:rsidR="00E84BD0" w:rsidRPr="002278A3">
        <w:t>routine measurements of</w:t>
      </w:r>
      <w:r w:rsidR="00CA4099" w:rsidRPr="002278A3">
        <w:t xml:space="preserve"> cGMP because of secondary metabolites that interfere with analytical assays and the </w:t>
      </w:r>
      <w:r w:rsidR="00E84BD0" w:rsidRPr="002278A3">
        <w:t xml:space="preserve">generally </w:t>
      </w:r>
      <w:r w:rsidR="00CA4099" w:rsidRPr="002278A3">
        <w:t xml:space="preserve">low concentrations found in plant tissue </w:t>
      </w:r>
      <w:r w:rsidR="002D49F5">
        <w:fldChar w:fldCharType="begin">
          <w:fldData xml:space="preserve">PEVuZE5vdGU+PENpdGU+PEF1dGhvcj5OZXd0b248L0F1dGhvcj48WWVhcj4yMDA0PC9ZZWFyPjxS
ZWNOdW0+NDExPC9SZWNOdW0+PERpc3BsYXlUZXh0PihOZXd0b24gYW5kIFNtaXRoIDIwMDQpPC9E
aXNwbGF5VGV4dD48cmVjb3JkPjxyZWMtbnVtYmVyPjQxMTwvcmVjLW51bWJlcj48Zm9yZWlnbi1r
ZXlzPjxrZXkgYXBwPSJFTiIgZGItaWQ9InB3Mnhwc2Zyc3JkZjk0ZWV0YXI1MDB4OXZkcmZzd3dh
ZTAwYSIgdGltZXN0YW1wPSIxNDc0ODk1NDg0Ij40MTE8L2tleT48L2ZvcmVpZ24ta2V5cz48cmVm
LXR5cGUgbmFtZT0iSm91cm5hbCBBcnRpY2xlIj4xNzwvcmVmLXR5cGU+PGNvbnRyaWJ1dG9ycz48
YXV0aG9ycz48YXV0aG9yPk5ld3RvbiwgUi4gUC48L2F1dGhvcj48YXV0aG9yPlNtaXRoLCBDLiBK
LjwvYXV0aG9yPjwvYXV0aG9ycz48L2NvbnRyaWJ1dG9ycz48YXV0aC1hZGRyZXNzPlVuaXYgQ29s
bCBTd2Fuc2VhLCBTY2ggQmlvbCBTY2ksIEJpb2NoZW0gR3JwLCBTd2Fuc2VhIFNBMiA4UFAsIFcg
R2xhbSwgV2FsZXMmI3hEO1VuaXYgQ29sbCBTd2Fuc2VhLCBCQU1TIEZhY2lsLCBTd2Fuc2VhIFNB
MiA4UFAsIFcgR2xhbSwgV2FsZXM8L2F1dGgtYWRkcmVzcz48dGl0bGVzPjx0aXRsZT5DeWNsaWMg
bnVjbGVvdGlkZXM8L3RpdGxlPjxzZWNvbmRhcnktdGl0bGU+UGh5dG9jaGVtaXN0cnk8L3NlY29u
ZGFyeS10aXRsZT48YWx0LXRpdGxlPlBoeXRvY2hlbWlzdHJ5PC9hbHQtdGl0bGU+PC90aXRsZXM+
PHBlcmlvZGljYWw+PGZ1bGwtdGl0bGU+UGh5dG9jaGVtaXN0cnk8L2Z1bGwtdGl0bGU+PGFiYnIt
MT5QaHl0b2NoZW1pc3RyeTwvYWJici0xPjwvcGVyaW9kaWNhbD48YWx0LXBlcmlvZGljYWw+PGZ1
bGwtdGl0bGU+UGh5dG9jaGVtaXN0cnk8L2Z1bGwtdGl0bGU+PGFiYnItMT5QaHl0b2NoZW1pc3Ry
eTwvYWJici0xPjwvYWx0LXBlcmlvZGljYWw+PHBhZ2VzPjI0MjMtMjQzNzwvcGFnZXM+PHZvbHVt
ZT42NTwvdm9sdW1lPjxudW1iZXI+MTc8L251bWJlcj48a2V5d29yZHM+PGtleXdvcmQ+cmV2aWV3
PC9rZXl3b3JkPjxrZXl3b3JkPmNlbGwtc2lnbmFsbGluZzwva2V5d29yZD48a2V5d29yZD5jeWNs
aWMgYW1wPC9rZXl3b3JkPjxrZXl3b3JkPmN5Y2xpYyBnbXA8L2tleXdvcmQ+PGtleXdvcmQ+Y3lj
bGljIG51Y2xlb3RpZGVzPC9rZXl3b3JkPjxrZXl3b3JkPm51Y2xlb3RpZHlsIGN5Y2xhc2VzPC9r
ZXl3b3JkPjxrZXl3b3JkPmN5Y2xpYyBudWNsZW90aWRlLWdhdGVkIGlvbiBjaGFubmVsczwva2V5
d29yZD48a2V5d29yZD5jeWNsaWMgbnVjbGVvdGlkZS1yZXNwb25zaXZlIHByb3RlaW4ga2luYXNl
czwva2V5d29yZD48a2V5d29yZD5waG9zcGhvZGllc3RlcmFzZXM8L2tleXdvcmQ+PGtleXdvcmQ+
YWRlbnlseWwtY3ljbGFzZSBhY3Rpdml0eTwva2V5d29yZD48a2V5d29yZD5kZXBlbmRlbnQgcHJv
dGVpbi1raW5hc2U8L2tleXdvcmQ+PGtleXdvcmQ+dG9iYWNjbyBieS0yIGNlbGxzPC9rZXl3b3Jk
PjxrZXl3b3JkPmdhdGVkIGlvbi1jaGFubmVsPC9rZXl3b3JkPjxrZXl3b3JkPmdtcC1pbmRlcGVu
ZGVudCB0cmFuc2R1Y3Rpb248L2tleXdvcmQ+PGtleXdvcmQ+Z3RwLWJpbmRpbmcgcHJvdGVpbjwv
a2V5d29yZD48a2V5d29yZD5wb2xsZW4tdHViZSBncm93dGg8L2tleXdvcmQ+PGtleXdvcmQ+aGln
aGVyLXBsYW50czwva2V5d29yZD48a2V5d29yZD5hcmFiaWRvcHNpcy10aGFsaWFuYTwva2V5d29y
ZD48a2V5d29yZD5wYXJ0aWFsLXB1cmlmaWNhdGlvbjwva2V5d29yZD48L2tleXdvcmRzPjxkYXRl
cz48eWVhcj4yMDA0PC95ZWFyPjxwdWItZGF0ZXM+PGRhdGU+U2VwPC9kYXRlPjwvcHViLWRhdGVz
PjwvZGF0ZXM+PGlzYm4+MDAzMS05NDIyPC9pc2JuPjxhY2Nlc3Npb24tbnVtPldPUzowMDAyMjQ0
OTAyMDAwMDE8L2FjY2Vzc2lvbi1udW0+PHVybHM+PHJlbGF0ZWQtdXJscz48dXJsPiZsdDtHbyB0
byBJU0kmZ3Q7Oi8vV09TOjAwMDIyNDQ5MDIwMDAwMTwvdXJsPjwvcmVsYXRlZC11cmxzPjwvdXJs
cz48ZWxlY3Ryb25pYy1yZXNvdXJjZS1udW0+MTAuMTAxNi9qLnBoeXRvY2hlbS4yMDA0LjA3LjAy
NjwvZWxlY3Ryb25pYy1yZXNvdXJjZS1udW0+PGxhbmd1YWdlPkVuZ2xpc2g8L2xhbmd1YWdlPjwv
cmVjb3JkPjwvQ2l0ZT48L0VuZE5vdGU+AG==
</w:fldData>
        </w:fldChar>
      </w:r>
      <w:r w:rsidR="002D49F5">
        <w:instrText xml:space="preserve"> ADDIN EN.CITE </w:instrText>
      </w:r>
      <w:r w:rsidR="002D49F5">
        <w:fldChar w:fldCharType="begin">
          <w:fldData xml:space="preserve">PEVuZE5vdGU+PENpdGU+PEF1dGhvcj5OZXd0b248L0F1dGhvcj48WWVhcj4yMDA0PC9ZZWFyPjxS
ZWNOdW0+NDExPC9SZWNOdW0+PERpc3BsYXlUZXh0PihOZXd0b24gYW5kIFNtaXRoIDIwMDQpPC9E
aXNwbGF5VGV4dD48cmVjb3JkPjxyZWMtbnVtYmVyPjQxMTwvcmVjLW51bWJlcj48Zm9yZWlnbi1r
ZXlzPjxrZXkgYXBwPSJFTiIgZGItaWQ9InB3Mnhwc2Zyc3JkZjk0ZWV0YXI1MDB4OXZkcmZzd3dh
ZTAwYSIgdGltZXN0YW1wPSIxNDc0ODk1NDg0Ij40MTE8L2tleT48L2ZvcmVpZ24ta2V5cz48cmVm
LXR5cGUgbmFtZT0iSm91cm5hbCBBcnRpY2xlIj4xNzwvcmVmLXR5cGU+PGNvbnRyaWJ1dG9ycz48
YXV0aG9ycz48YXV0aG9yPk5ld3RvbiwgUi4gUC48L2F1dGhvcj48YXV0aG9yPlNtaXRoLCBDLiBK
LjwvYXV0aG9yPjwvYXV0aG9ycz48L2NvbnRyaWJ1dG9ycz48YXV0aC1hZGRyZXNzPlVuaXYgQ29s
bCBTd2Fuc2VhLCBTY2ggQmlvbCBTY2ksIEJpb2NoZW0gR3JwLCBTd2Fuc2VhIFNBMiA4UFAsIFcg
R2xhbSwgV2FsZXMmI3hEO1VuaXYgQ29sbCBTd2Fuc2VhLCBCQU1TIEZhY2lsLCBTd2Fuc2VhIFNB
MiA4UFAsIFcgR2xhbSwgV2FsZXM8L2F1dGgtYWRkcmVzcz48dGl0bGVzPjx0aXRsZT5DeWNsaWMg
bnVjbGVvdGlkZXM8L3RpdGxlPjxzZWNvbmRhcnktdGl0bGU+UGh5dG9jaGVtaXN0cnk8L3NlY29u
ZGFyeS10aXRsZT48YWx0LXRpdGxlPlBoeXRvY2hlbWlzdHJ5PC9hbHQtdGl0bGU+PC90aXRsZXM+
PHBlcmlvZGljYWw+PGZ1bGwtdGl0bGU+UGh5dG9jaGVtaXN0cnk8L2Z1bGwtdGl0bGU+PGFiYnIt
MT5QaHl0b2NoZW1pc3RyeTwvYWJici0xPjwvcGVyaW9kaWNhbD48YWx0LXBlcmlvZGljYWw+PGZ1
bGwtdGl0bGU+UGh5dG9jaGVtaXN0cnk8L2Z1bGwtdGl0bGU+PGFiYnItMT5QaHl0b2NoZW1pc3Ry
eTwvYWJici0xPjwvYWx0LXBlcmlvZGljYWw+PHBhZ2VzPjI0MjMtMjQzNzwvcGFnZXM+PHZvbHVt
ZT42NTwvdm9sdW1lPjxudW1iZXI+MTc8L251bWJlcj48a2V5d29yZHM+PGtleXdvcmQ+cmV2aWV3
PC9rZXl3b3JkPjxrZXl3b3JkPmNlbGwtc2lnbmFsbGluZzwva2V5d29yZD48a2V5d29yZD5jeWNs
aWMgYW1wPC9rZXl3b3JkPjxrZXl3b3JkPmN5Y2xpYyBnbXA8L2tleXdvcmQ+PGtleXdvcmQ+Y3lj
bGljIG51Y2xlb3RpZGVzPC9rZXl3b3JkPjxrZXl3b3JkPm51Y2xlb3RpZHlsIGN5Y2xhc2VzPC9r
ZXl3b3JkPjxrZXl3b3JkPmN5Y2xpYyBudWNsZW90aWRlLWdhdGVkIGlvbiBjaGFubmVsczwva2V5
d29yZD48a2V5d29yZD5jeWNsaWMgbnVjbGVvdGlkZS1yZXNwb25zaXZlIHByb3RlaW4ga2luYXNl
czwva2V5d29yZD48a2V5d29yZD5waG9zcGhvZGllc3RlcmFzZXM8L2tleXdvcmQ+PGtleXdvcmQ+
YWRlbnlseWwtY3ljbGFzZSBhY3Rpdml0eTwva2V5d29yZD48a2V5d29yZD5kZXBlbmRlbnQgcHJv
dGVpbi1raW5hc2U8L2tleXdvcmQ+PGtleXdvcmQ+dG9iYWNjbyBieS0yIGNlbGxzPC9rZXl3b3Jk
PjxrZXl3b3JkPmdhdGVkIGlvbi1jaGFubmVsPC9rZXl3b3JkPjxrZXl3b3JkPmdtcC1pbmRlcGVu
ZGVudCB0cmFuc2R1Y3Rpb248L2tleXdvcmQ+PGtleXdvcmQ+Z3RwLWJpbmRpbmcgcHJvdGVpbjwv
a2V5d29yZD48a2V5d29yZD5wb2xsZW4tdHViZSBncm93dGg8L2tleXdvcmQ+PGtleXdvcmQ+aGln
aGVyLXBsYW50czwva2V5d29yZD48a2V5d29yZD5hcmFiaWRvcHNpcy10aGFsaWFuYTwva2V5d29y
ZD48a2V5d29yZD5wYXJ0aWFsLXB1cmlmaWNhdGlvbjwva2V5d29yZD48L2tleXdvcmRzPjxkYXRl
cz48eWVhcj4yMDA0PC95ZWFyPjxwdWItZGF0ZXM+PGRhdGU+U2VwPC9kYXRlPjwvcHViLWRhdGVz
PjwvZGF0ZXM+PGlzYm4+MDAzMS05NDIyPC9pc2JuPjxhY2Nlc3Npb24tbnVtPldPUzowMDAyMjQ0
OTAyMDAwMDE8L2FjY2Vzc2lvbi1udW0+PHVybHM+PHJlbGF0ZWQtdXJscz48dXJsPiZsdDtHbyB0
byBJU0kmZ3Q7Oi8vV09TOjAwMDIyNDQ5MDIwMDAwMTwvdXJsPjwvcmVsYXRlZC11cmxzPjwvdXJs
cz48ZWxlY3Ryb25pYy1yZXNvdXJjZS1udW0+MTAuMTAxNi9qLnBoeXRvY2hlbS4yMDA0LjA3LjAy
NjwvZWxlY3Ryb25pYy1yZXNvdXJjZS1udW0+PGxhbmd1YWdlPkVuZ2xpc2g8L2xhbmd1YWdlPjwv
cmVjb3JkPjwvQ2l0ZT48L0VuZE5vdGU+AG==
</w:fldData>
        </w:fldChar>
      </w:r>
      <w:r w:rsidR="002D49F5">
        <w:instrText xml:space="preserve"> ADDIN EN.CITE.DATA </w:instrText>
      </w:r>
      <w:r w:rsidR="002D49F5">
        <w:fldChar w:fldCharType="end"/>
      </w:r>
      <w:r w:rsidR="002D49F5">
        <w:fldChar w:fldCharType="separate"/>
      </w:r>
      <w:r w:rsidR="002D49F5">
        <w:rPr>
          <w:noProof/>
        </w:rPr>
        <w:t>(Newton and Smith 2004)</w:t>
      </w:r>
      <w:r w:rsidR="002D49F5">
        <w:fldChar w:fldCharType="end"/>
      </w:r>
      <w:r w:rsidR="00CA4099" w:rsidRPr="002278A3">
        <w:t xml:space="preserve">. With the development of </w:t>
      </w:r>
      <w:r w:rsidR="00D217A3" w:rsidRPr="002278A3">
        <w:t xml:space="preserve">non-disruptive genetic sensors </w:t>
      </w:r>
      <w:r w:rsidR="002D49F5">
        <w:fldChar w:fldCharType="begin">
          <w:fldData xml:space="preserve">PEVuZE5vdGU+PENpdGU+PEF1dGhvcj5Jc25lcjwvQXV0aG9yPjxZZWFyPjIwMTE8L1llYXI+PFJl
Y051bT4xMDI8L1JlY051bT48RGlzcGxheVRleHQ+KElzbmVyIGFuZCBNYWF0aHVpcyAyMDExOyBX
aGVlbGVyPHN0eWxlIGZhY2U9Iml0YWxpYyI+IGV0IGFsLjwvc3R5bGU+IDIwMTMpPC9EaXNwbGF5
VGV4dD48cmVjb3JkPjxyZWMtbnVtYmVyPjEwMjwvcmVjLW51bWJlcj48Zm9yZWlnbi1rZXlzPjxr
ZXkgYXBwPSJFTiIgZGItaWQ9InB3Mnhwc2Zyc3JkZjk0ZWV0YXI1MDB4OXZkcmZzd3dhZTAwYSIg
dGltZXN0YW1wPSIxNDc0NzExOTIwIj4xMDI8L2tleT48L2ZvcmVpZ24ta2V5cz48cmVmLXR5cGUg
bmFtZT0iSm91cm5hbCBBcnRpY2xlIj4xNzwvcmVmLXR5cGU+PGNvbnRyaWJ1dG9ycz48YXV0aG9y
cz48YXV0aG9yPklzbmVyLCBKLiBDLjwvYXV0aG9yPjxhdXRob3I+TWFhdGh1aXMsIEYuIEouIE0u
PC9hdXRob3I+PC9hdXRob3JzPjwvY29udHJpYnV0b3JzPjxhdXRoLWFkZHJlc3M+VW5pdiBZb3Jr
LCBEZXB0IEJpb2wsIEFyZWEgOSwgWW9yayBZTzEwIDVERCwgTiBZb3Jrc2hpcmUsIEVuZ2xhbmQ8
L2F1dGgtYWRkcmVzcz48dGl0bGVzPjx0aXRsZT5NZWFzdXJlbWVudCBvZiBjZWxsdWxhciBjR01Q
IGluIHBsYW50IGNlbGxzIGFuZCB0aXNzdWVzIHVzaW5nIHRoZSBlbmRvZ2Vub3VzIGZsdW9yZXNj
ZW50IHJlcG9ydGVyIEZsaW5jRzwvdGl0bGU+PHNlY29uZGFyeS10aXRsZT5QbGFudCBKb3VybmFs
PC9zZWNvbmRhcnktdGl0bGU+PGFsdC10aXRsZT5QbGFudCBKPC9hbHQtdGl0bGU+PC90aXRsZXM+
PHBlcmlvZGljYWw+PGZ1bGwtdGl0bGU+UGxhbnQgSm91cm5hbDwvZnVsbC10aXRsZT48YWJici0x
PlBsYW50IEo8L2FiYnItMT48L3BlcmlvZGljYWw+PGFsdC1wZXJpb2RpY2FsPjxmdWxsLXRpdGxl
PlBsYW50IEpvdXJuYWw8L2Z1bGwtdGl0bGU+PGFiYnItMT5QbGFudCBKPC9hYmJyLTE+PC9hbHQt
cGVyaW9kaWNhbD48cGFnZXM+MzI5LTMzNDwvcGFnZXM+PHZvbHVtZT42NTwvdm9sdW1lPjxudW1i
ZXI+MjwvbnVtYmVyPjxrZXl3b3Jkcz48a2V5d29yZD5jeWNsaWMgZ3VhbnlsIG1vbm9waG9zcGhh
dGU8L2tleXdvcmQ+PGtleXdvcmQ+Zmx1b3Jlc2NlbnQgYmlvc2Vuc29yczwva2V5d29yZD48a2V5
d29yZD5uaXRyaWMgb3hpZGU8L2tleXdvcmQ+PGtleXdvcmQ+Z2liYmVyZWxsaWMgYWNpZDwva2V5
d29yZD48a2V5d29yZD5mbGluY2c8L2tleXdvcmQ+PGtleXdvcmQ+YXJhYmlkb3BzaXMtdGhhbGlh
bmE8L2tleXdvcmQ+PGtleXdvcmQ+bml0cmljLW94aWRlPC9rZXl3b3JkPjxrZXl3b3JkPmN5Y2xp
Yy1udWNsZW90aWRlczwva2V5d29yZD48a2V5d29yZD5nZW5lLWV4cHJlc3Npb248L2tleXdvcmQ+
PGtleXdvcmQ+Y2FtcDwva2V5d29yZD48a2V5d29yZD5pbmNyZWFzZXM8L2tleXdvcmQ+PGtleXdv
cmQ+Y2FsY2l1bTwva2V5d29yZD48a2V5d29yZD5wcm90ZWluPC9rZXl3b3JkPjxrZXl3b3JkPmNh
Mis8L2tleXdvcmQ+PGtleXdvcmQ+dHJhbnNmb3JtYXRpb248L2tleXdvcmQ+PC9rZXl3b3Jkcz48
ZGF0ZXM+PHllYXI+MjAxMTwveWVhcj48cHViLWRhdGVzPjxkYXRlPkphbjwvZGF0ZT48L3B1Yi1k
YXRlcz48L2RhdGVzPjxpc2JuPjA5NjAtNzQxMjwvaXNibj48YWNjZXNzaW9uLW51bT5XT1M6MDAw
Mjg2MTQ1NzAwMDE0PC9hY2Nlc3Npb24tbnVtPjx1cmxzPjxyZWxhdGVkLXVybHM+PHVybD4mbHQ7
R28gdG8gSVNJJmd0OzovL1dPUzowMDAyODYxNDU3MDAwMTQ8L3VybD48L3JlbGF0ZWQtdXJscz48
L3VybHM+PGVsZWN0cm9uaWMtcmVzb3VyY2UtbnVtPjEwLjExMTEvai4xMzY1LTMxM1guMjAxMC4w
NDQxOC54PC9lbGVjdHJvbmljLXJlc291cmNlLW51bT48bGFuZ3VhZ2U+RW5nbGlzaDwvbGFuZ3Vh
Z2U+PC9yZWNvcmQ+PC9DaXRlPjxDaXRlPjxBdXRob3I+V2hlZWxlcjwvQXV0aG9yPjxZZWFyPjIw
MTM8L1llYXI+PFJlY051bT4xMDwvUmVjTnVtPjxyZWNvcmQ+PHJlYy1udW1iZXI+MTA8L3JlYy1u
dW1iZXI+PGZvcmVpZ24ta2V5cz48a2V5IGFwcD0iRU4iIGRiLWlkPSJwdzJ4cHNmcnNyZGY5NGVl
dGFyNTAweDl2ZHJmc3d3YWUwMGEiIHRpbWVzdGFtcD0iMTQ3NDYxOTM5OCI+MTA8L2tleT48L2Zv
cmVpZ24ta2V5cz48cmVmLXR5cGUgbmFtZT0iSm91cm5hbCBBcnRpY2xlIj4xNzwvcmVmLXR5cGU+
PGNvbnRyaWJ1dG9ycz48YXV0aG9ycz48YXV0aG9yPldoZWVsZXIsIEouIEkuPC9hdXRob3I+PGF1
dGhvcj5GcmVpaGF0LCBMLjwvYXV0aG9yPjxhdXRob3I+SXJ2aW5nLCBILiBSLjwvYXV0aG9yPjwv
YXV0aG9ycz48L2NvbnRyaWJ1dG9ycz48YXV0aC1hZGRyZXNzPk1vbmFzaCBVbml2LCBNb25hc2gg
SW5zdCBQaGFybWFjZXV0IFNjaSwgUGFya3ZpbGxlLCBWaWMgMzA1MiwgQXVzdHJhbGlhPC9hdXRo
LWFkZHJlc3M+PHRpdGxlcz48dGl0bGU+QSBjeWNsaWMgbnVjbGVvdGlkZSBzZW5zaXRpdmUgcHJv
bW90ZXIgcmVwb3J0ZXIgc3lzdGVtIHN1aXRhYmxlIGZvciBiYWN0ZXJpYSBhbmQgcGxhbnQgY2Vs
bHM8L3RpdGxlPjxzZWNvbmRhcnktdGl0bGU+Qm1jIEJpb3RlY2hub2xvZ3k8L3NlY29uZGFyeS10
aXRsZT48YWx0LXRpdGxlPkJtYyBCaW90ZWNobm9sPC9hbHQtdGl0bGU+PC90aXRsZXM+PHBlcmlv
ZGljYWw+PGZ1bGwtdGl0bGU+Qm1jIEJpb3RlY2hub2xvZ3k8L2Z1bGwtdGl0bGU+PGFiYnItMT5C
bWMgQmlvdGVjaG5vbDwvYWJici0xPjwvcGVyaW9kaWNhbD48YWx0LXBlcmlvZGljYWw+PGZ1bGwt
dGl0bGU+Qm1jIEJpb3RlY2hub2xvZ3k8L2Z1bGwtdGl0bGU+PGFiYnItMT5CbWMgQmlvdGVjaG5v
bDwvYWJici0xPjwvYWx0LXBlcmlvZGljYWw+PHBhZ2VzPjk3PC9wYWdlcz48dm9sdW1lPjEzPC92
b2x1bWU+PGtleXdvcmRzPjxrZXl3b3JkPmN5Y2xpYyBnbXA8L2tleXdvcmQ+PGtleXdvcmQ+Y3lj
bGljIGFtcDwva2V5d29yZD48a2V5d29yZD5sdWNpZmVyYXNlIHJlcG9ydGVyPC9rZXl3b3JkPjxr
ZXl3b3JkPm9wdHggcHJvbW90ZXI8L2tleXdvcmQ+PGtleXdvcmQ+Z3VhbnlseWwgY3ljbGFzZSBh
Y3Rpdml0eTwva2V5d29yZD48a2V5d29yZD5jZ21wLXJlc3BvbnNlIGVsZW1lbnQ8L2tleXdvcmQ+
PGtleXdvcmQ+YXJhYmlkb3BzaXMtdGhhbGlhbmE8L2tleXdvcmQ+PGtleXdvcmQ+Z2VuZS1leHBy
ZXNzaW9uPC9rZXl3b3JkPjxrZXl3b3JkPm5pdHJpYy1veGlkZTwva2V5d29yZD48a2V5d29yZD5z
ZWxlY3RpdmUgaW5oaWJpdG9yczwva2V5d29yZD48a2V5d29yZD5wZXB0aWRlIHJlY2VwdG9yPC9r
ZXl3b3JkPjxrZXl3b3JkPmdtcDwva2V5d29yZD48a2V5d29yZD5wcm90ZWluPC9rZXl3b3JkPjxr
ZXl3b3JkPmFzc2F5PC9rZXl3b3JkPjwva2V5d29yZHM+PGRhdGVzPjx5ZWFyPjIwMTM8L3llYXI+
PHB1Yi1kYXRlcz48ZGF0ZT5Ob3YgOTwvZGF0ZT48L3B1Yi1kYXRlcz48L2RhdGVzPjxpc2JuPjE0
NzItNjc1MDwvaXNibj48YWNjZXNzaW9uLW51bT5XT1M6MDAwMzI3NDMwMDAwMDAxPC9hY2Nlc3Np
b24tbnVtPjx1cmxzPjxyZWxhdGVkLXVybHM+PHVybD4mbHQ7R28gdG8gSVNJJmd0OzovL1dPUzow
MDAzMjc0MzAwMDAwMDE8L3VybD48L3JlbGF0ZWQtdXJscz48L3VybHM+PGVsZWN0cm9uaWMtcmVz
b3VyY2UtbnVtPlVuc3AgOTcmI3hEOzEwLjExODYvMTQ3Mi02NzUwLTEzLTk3PC9lbGVjdHJvbmlj
LXJlc291cmNlLW51bT48bGFuZ3VhZ2U+RW5nbGlzaDwvbGFuZ3VhZ2U+PC9yZWNvcmQ+PC9DaXRl
PjwvRW5kTm90ZT5=
</w:fldData>
        </w:fldChar>
      </w:r>
      <w:r w:rsidR="002D49F5">
        <w:instrText xml:space="preserve"> ADDIN EN.CITE </w:instrText>
      </w:r>
      <w:r w:rsidR="002D49F5">
        <w:fldChar w:fldCharType="begin">
          <w:fldData xml:space="preserve">PEVuZE5vdGU+PENpdGU+PEF1dGhvcj5Jc25lcjwvQXV0aG9yPjxZZWFyPjIwMTE8L1llYXI+PFJl
Y051bT4xMDI8L1JlY051bT48RGlzcGxheVRleHQ+KElzbmVyIGFuZCBNYWF0aHVpcyAyMDExOyBX
aGVlbGVyPHN0eWxlIGZhY2U9Iml0YWxpYyI+IGV0IGFsLjwvc3R5bGU+IDIwMTMpPC9EaXNwbGF5
VGV4dD48cmVjb3JkPjxyZWMtbnVtYmVyPjEwMjwvcmVjLW51bWJlcj48Zm9yZWlnbi1rZXlzPjxr
ZXkgYXBwPSJFTiIgZGItaWQ9InB3Mnhwc2Zyc3JkZjk0ZWV0YXI1MDB4OXZkcmZzd3dhZTAwYSIg
dGltZXN0YW1wPSIxNDc0NzExOTIwIj4xMDI8L2tleT48L2ZvcmVpZ24ta2V5cz48cmVmLXR5cGUg
bmFtZT0iSm91cm5hbCBBcnRpY2xlIj4xNzwvcmVmLXR5cGU+PGNvbnRyaWJ1dG9ycz48YXV0aG9y
cz48YXV0aG9yPklzbmVyLCBKLiBDLjwvYXV0aG9yPjxhdXRob3I+TWFhdGh1aXMsIEYuIEouIE0u
PC9hdXRob3I+PC9hdXRob3JzPjwvY29udHJpYnV0b3JzPjxhdXRoLWFkZHJlc3M+VW5pdiBZb3Jr
LCBEZXB0IEJpb2wsIEFyZWEgOSwgWW9yayBZTzEwIDVERCwgTiBZb3Jrc2hpcmUsIEVuZ2xhbmQ8
L2F1dGgtYWRkcmVzcz48dGl0bGVzPjx0aXRsZT5NZWFzdXJlbWVudCBvZiBjZWxsdWxhciBjR01Q
IGluIHBsYW50IGNlbGxzIGFuZCB0aXNzdWVzIHVzaW5nIHRoZSBlbmRvZ2Vub3VzIGZsdW9yZXNj
ZW50IHJlcG9ydGVyIEZsaW5jRzwvdGl0bGU+PHNlY29uZGFyeS10aXRsZT5QbGFudCBKb3VybmFs
PC9zZWNvbmRhcnktdGl0bGU+PGFsdC10aXRsZT5QbGFudCBKPC9hbHQtdGl0bGU+PC90aXRsZXM+
PHBlcmlvZGljYWw+PGZ1bGwtdGl0bGU+UGxhbnQgSm91cm5hbDwvZnVsbC10aXRsZT48YWJici0x
PlBsYW50IEo8L2FiYnItMT48L3BlcmlvZGljYWw+PGFsdC1wZXJpb2RpY2FsPjxmdWxsLXRpdGxl
PlBsYW50IEpvdXJuYWw8L2Z1bGwtdGl0bGU+PGFiYnItMT5QbGFudCBKPC9hYmJyLTE+PC9hbHQt
cGVyaW9kaWNhbD48cGFnZXM+MzI5LTMzNDwvcGFnZXM+PHZvbHVtZT42NTwvdm9sdW1lPjxudW1i
ZXI+MjwvbnVtYmVyPjxrZXl3b3Jkcz48a2V5d29yZD5jeWNsaWMgZ3VhbnlsIG1vbm9waG9zcGhh
dGU8L2tleXdvcmQ+PGtleXdvcmQ+Zmx1b3Jlc2NlbnQgYmlvc2Vuc29yczwva2V5d29yZD48a2V5
d29yZD5uaXRyaWMgb3hpZGU8L2tleXdvcmQ+PGtleXdvcmQ+Z2liYmVyZWxsaWMgYWNpZDwva2V5
d29yZD48a2V5d29yZD5mbGluY2c8L2tleXdvcmQ+PGtleXdvcmQ+YXJhYmlkb3BzaXMtdGhhbGlh
bmE8L2tleXdvcmQ+PGtleXdvcmQ+bml0cmljLW94aWRlPC9rZXl3b3JkPjxrZXl3b3JkPmN5Y2xp
Yy1udWNsZW90aWRlczwva2V5d29yZD48a2V5d29yZD5nZW5lLWV4cHJlc3Npb248L2tleXdvcmQ+
PGtleXdvcmQ+Y2FtcDwva2V5d29yZD48a2V5d29yZD5pbmNyZWFzZXM8L2tleXdvcmQ+PGtleXdv
cmQ+Y2FsY2l1bTwva2V5d29yZD48a2V5d29yZD5wcm90ZWluPC9rZXl3b3JkPjxrZXl3b3JkPmNh
Mis8L2tleXdvcmQ+PGtleXdvcmQ+dHJhbnNmb3JtYXRpb248L2tleXdvcmQ+PC9rZXl3b3Jkcz48
ZGF0ZXM+PHllYXI+MjAxMTwveWVhcj48cHViLWRhdGVzPjxkYXRlPkphbjwvZGF0ZT48L3B1Yi1k
YXRlcz48L2RhdGVzPjxpc2JuPjA5NjAtNzQxMjwvaXNibj48YWNjZXNzaW9uLW51bT5XT1M6MDAw
Mjg2MTQ1NzAwMDE0PC9hY2Nlc3Npb24tbnVtPjx1cmxzPjxyZWxhdGVkLXVybHM+PHVybD4mbHQ7
R28gdG8gSVNJJmd0OzovL1dPUzowMDAyODYxNDU3MDAwMTQ8L3VybD48L3JlbGF0ZWQtdXJscz48
L3VybHM+PGVsZWN0cm9uaWMtcmVzb3VyY2UtbnVtPjEwLjExMTEvai4xMzY1LTMxM1guMjAxMC4w
NDQxOC54PC9lbGVjdHJvbmljLXJlc291cmNlLW51bT48bGFuZ3VhZ2U+RW5nbGlzaDwvbGFuZ3Vh
Z2U+PC9yZWNvcmQ+PC9DaXRlPjxDaXRlPjxBdXRob3I+V2hlZWxlcjwvQXV0aG9yPjxZZWFyPjIw
MTM8L1llYXI+PFJlY051bT4xMDwvUmVjTnVtPjxyZWNvcmQ+PHJlYy1udW1iZXI+MTA8L3JlYy1u
dW1iZXI+PGZvcmVpZ24ta2V5cz48a2V5IGFwcD0iRU4iIGRiLWlkPSJwdzJ4cHNmcnNyZGY5NGVl
dGFyNTAweDl2ZHJmc3d3YWUwMGEiIHRpbWVzdGFtcD0iMTQ3NDYxOTM5OCI+MTA8L2tleT48L2Zv
cmVpZ24ta2V5cz48cmVmLXR5cGUgbmFtZT0iSm91cm5hbCBBcnRpY2xlIj4xNzwvcmVmLXR5cGU+
PGNvbnRyaWJ1dG9ycz48YXV0aG9ycz48YXV0aG9yPldoZWVsZXIsIEouIEkuPC9hdXRob3I+PGF1
dGhvcj5GcmVpaGF0LCBMLjwvYXV0aG9yPjxhdXRob3I+SXJ2aW5nLCBILiBSLjwvYXV0aG9yPjwv
YXV0aG9ycz48L2NvbnRyaWJ1dG9ycz48YXV0aC1hZGRyZXNzPk1vbmFzaCBVbml2LCBNb25hc2gg
SW5zdCBQaGFybWFjZXV0IFNjaSwgUGFya3ZpbGxlLCBWaWMgMzA1MiwgQXVzdHJhbGlhPC9hdXRo
LWFkZHJlc3M+PHRpdGxlcz48dGl0bGU+QSBjeWNsaWMgbnVjbGVvdGlkZSBzZW5zaXRpdmUgcHJv
bW90ZXIgcmVwb3J0ZXIgc3lzdGVtIHN1aXRhYmxlIGZvciBiYWN0ZXJpYSBhbmQgcGxhbnQgY2Vs
bHM8L3RpdGxlPjxzZWNvbmRhcnktdGl0bGU+Qm1jIEJpb3RlY2hub2xvZ3k8L3NlY29uZGFyeS10
aXRsZT48YWx0LXRpdGxlPkJtYyBCaW90ZWNobm9sPC9hbHQtdGl0bGU+PC90aXRsZXM+PHBlcmlv
ZGljYWw+PGZ1bGwtdGl0bGU+Qm1jIEJpb3RlY2hub2xvZ3k8L2Z1bGwtdGl0bGU+PGFiYnItMT5C
bWMgQmlvdGVjaG5vbDwvYWJici0xPjwvcGVyaW9kaWNhbD48YWx0LXBlcmlvZGljYWw+PGZ1bGwt
dGl0bGU+Qm1jIEJpb3RlY2hub2xvZ3k8L2Z1bGwtdGl0bGU+PGFiYnItMT5CbWMgQmlvdGVjaG5v
bDwvYWJici0xPjwvYWx0LXBlcmlvZGljYWw+PHBhZ2VzPjk3PC9wYWdlcz48dm9sdW1lPjEzPC92
b2x1bWU+PGtleXdvcmRzPjxrZXl3b3JkPmN5Y2xpYyBnbXA8L2tleXdvcmQ+PGtleXdvcmQ+Y3lj
bGljIGFtcDwva2V5d29yZD48a2V5d29yZD5sdWNpZmVyYXNlIHJlcG9ydGVyPC9rZXl3b3JkPjxr
ZXl3b3JkPm9wdHggcHJvbW90ZXI8L2tleXdvcmQ+PGtleXdvcmQ+Z3VhbnlseWwgY3ljbGFzZSBh
Y3Rpdml0eTwva2V5d29yZD48a2V5d29yZD5jZ21wLXJlc3BvbnNlIGVsZW1lbnQ8L2tleXdvcmQ+
PGtleXdvcmQ+YXJhYmlkb3BzaXMtdGhhbGlhbmE8L2tleXdvcmQ+PGtleXdvcmQ+Z2VuZS1leHBy
ZXNzaW9uPC9rZXl3b3JkPjxrZXl3b3JkPm5pdHJpYy1veGlkZTwva2V5d29yZD48a2V5d29yZD5z
ZWxlY3RpdmUgaW5oaWJpdG9yczwva2V5d29yZD48a2V5d29yZD5wZXB0aWRlIHJlY2VwdG9yPC9r
ZXl3b3JkPjxrZXl3b3JkPmdtcDwva2V5d29yZD48a2V5d29yZD5wcm90ZWluPC9rZXl3b3JkPjxr
ZXl3b3JkPmFzc2F5PC9rZXl3b3JkPjwva2V5d29yZHM+PGRhdGVzPjx5ZWFyPjIwMTM8L3llYXI+
PHB1Yi1kYXRlcz48ZGF0ZT5Ob3YgOTwvZGF0ZT48L3B1Yi1kYXRlcz48L2RhdGVzPjxpc2JuPjE0
NzItNjc1MDwvaXNibj48YWNjZXNzaW9uLW51bT5XT1M6MDAwMzI3NDMwMDAwMDAxPC9hY2Nlc3Np
b24tbnVtPjx1cmxzPjxyZWxhdGVkLXVybHM+PHVybD4mbHQ7R28gdG8gSVNJJmd0OzovL1dPUzow
MDAzMjc0MzAwMDAwMDE8L3VybD48L3JlbGF0ZWQtdXJscz48L3VybHM+PGVsZWN0cm9uaWMtcmVz
b3VyY2UtbnVtPlVuc3AgOTcmI3hEOzEwLjExODYvMTQ3Mi02NzUwLTEzLTk3PC9lbGVjdHJvbmlj
LXJlc291cmNlLW51bT48bGFuZ3VhZ2U+RW5nbGlzaDwvbGFuZ3VhZ2U+PC9yZWNvcmQ+PC9DaXRl
PjwvRW5kTm90ZT5=
</w:fldData>
        </w:fldChar>
      </w:r>
      <w:r w:rsidR="002D49F5">
        <w:instrText xml:space="preserve"> ADDIN EN.CITE.DATA </w:instrText>
      </w:r>
      <w:r w:rsidR="002D49F5">
        <w:fldChar w:fldCharType="end"/>
      </w:r>
      <w:r w:rsidR="002D49F5">
        <w:fldChar w:fldCharType="separate"/>
      </w:r>
      <w:r w:rsidR="002D49F5">
        <w:rPr>
          <w:noProof/>
        </w:rPr>
        <w:t>(Isner and Maathuis 2011; Wheeler</w:t>
      </w:r>
      <w:r w:rsidR="002D49F5" w:rsidRPr="002D49F5">
        <w:rPr>
          <w:i/>
          <w:noProof/>
        </w:rPr>
        <w:t xml:space="preserve"> et al.</w:t>
      </w:r>
      <w:r w:rsidR="002D49F5">
        <w:rPr>
          <w:noProof/>
        </w:rPr>
        <w:t xml:space="preserve"> 2013)</w:t>
      </w:r>
      <w:r w:rsidR="002D49F5">
        <w:fldChar w:fldCharType="end"/>
      </w:r>
      <w:r w:rsidR="00CA4099" w:rsidRPr="002278A3">
        <w:t xml:space="preserve"> many of these drawbacks have been removed and it is likely that the number of cGMP functions will increase. </w:t>
      </w:r>
    </w:p>
    <w:p w:rsidR="00CE7152" w:rsidRPr="002278A3" w:rsidRDefault="00CE7152" w:rsidP="00092374">
      <w:pPr>
        <w:jc w:val="both"/>
      </w:pPr>
    </w:p>
    <w:p w:rsidR="00115C6A" w:rsidRPr="002278A3" w:rsidRDefault="00115C6A" w:rsidP="00092374">
      <w:pPr>
        <w:jc w:val="both"/>
      </w:pPr>
      <w:r w:rsidRPr="002278A3">
        <w:t xml:space="preserve">Evidence of cGMP involvement will be more solid if genetic tools improve such as loss and gain of function mutants in catabolic and anabolic steps that allow the experimenter to manipulate cellular cGMP. For this we will need an accurate inventory </w:t>
      </w:r>
      <w:r w:rsidR="00E84BD0" w:rsidRPr="002278A3">
        <w:t xml:space="preserve">and functional analysis </w:t>
      </w:r>
      <w:r w:rsidRPr="002278A3">
        <w:t>of the cyclases, phosphodiesterases and other enzymes that contribute to cellular cGMP.</w:t>
      </w:r>
      <w:r w:rsidR="00B6254E">
        <w:t xml:space="preserve"> Convenient analytical tools such as endogenous reporters will enhance these efforts but also advance automation of cGMP quantification and subsequent high throughput screens of mutants and effect of pharmaceuticals.  </w:t>
      </w:r>
      <w:r w:rsidRPr="002278A3">
        <w:t xml:space="preserve"> </w:t>
      </w:r>
    </w:p>
    <w:p w:rsidR="00CE7152" w:rsidRPr="002278A3" w:rsidRDefault="00CE7152" w:rsidP="00092374">
      <w:pPr>
        <w:jc w:val="both"/>
      </w:pPr>
    </w:p>
    <w:p w:rsidR="0074119D" w:rsidRPr="002278A3" w:rsidRDefault="0074119D" w:rsidP="00092374">
      <w:pPr>
        <w:jc w:val="both"/>
      </w:pPr>
      <w:r w:rsidRPr="002278A3">
        <w:t>F</w:t>
      </w:r>
      <w:r w:rsidR="00115C6A" w:rsidRPr="002278A3">
        <w:t>urther issue</w:t>
      </w:r>
      <w:r w:rsidRPr="002278A3">
        <w:t>s</w:t>
      </w:r>
      <w:r w:rsidR="00115C6A" w:rsidRPr="002278A3">
        <w:t xml:space="preserve"> that need urgent attention </w:t>
      </w:r>
      <w:r w:rsidRPr="002278A3">
        <w:t>are</w:t>
      </w:r>
      <w:r w:rsidR="00115C6A" w:rsidRPr="002278A3">
        <w:t xml:space="preserve"> the nature of crosstalk between cGMP and other signalling moieties such as </w:t>
      </w:r>
      <w:r w:rsidR="00EC6005" w:rsidRPr="002278A3">
        <w:t>Ca</w:t>
      </w:r>
      <w:r w:rsidR="00EC6005">
        <w:rPr>
          <w:vertAlign w:val="superscript"/>
        </w:rPr>
        <w:t>2</w:t>
      </w:r>
      <w:r w:rsidR="00EC6005" w:rsidRPr="002278A3">
        <w:rPr>
          <w:vertAlign w:val="superscript"/>
        </w:rPr>
        <w:t>+</w:t>
      </w:r>
      <w:r w:rsidR="00115C6A" w:rsidRPr="002278A3">
        <w:t>, lipids and ROS</w:t>
      </w:r>
      <w:r w:rsidRPr="002278A3">
        <w:t>, and spatial dynamics of cGMP signals</w:t>
      </w:r>
      <w:r w:rsidR="00115C6A" w:rsidRPr="002278A3">
        <w:t xml:space="preserve">. In analogy to animals, there is </w:t>
      </w:r>
      <w:r w:rsidR="000F2CB1" w:rsidRPr="002278A3">
        <w:t xml:space="preserve">now </w:t>
      </w:r>
      <w:r w:rsidR="00115C6A" w:rsidRPr="002278A3">
        <w:t xml:space="preserve">good evidence </w:t>
      </w:r>
      <w:r w:rsidR="000F2CB1" w:rsidRPr="002278A3">
        <w:t xml:space="preserve">in plants </w:t>
      </w:r>
      <w:r w:rsidR="00115C6A" w:rsidRPr="002278A3">
        <w:t>that NO signals increase cGMP via guanyl</w:t>
      </w:r>
      <w:r w:rsidR="00E84BD0" w:rsidRPr="002278A3">
        <w:t>yl</w:t>
      </w:r>
      <w:r w:rsidR="00115C6A" w:rsidRPr="002278A3">
        <w:t xml:space="preserve"> cyclase activation</w:t>
      </w:r>
      <w:r w:rsidR="00BF43A9" w:rsidRPr="002278A3">
        <w:t xml:space="preserve"> but is there a direct interaction between cGMP and </w:t>
      </w:r>
      <w:r w:rsidR="00EC6005" w:rsidRPr="002278A3">
        <w:t>Ca</w:t>
      </w:r>
      <w:r w:rsidR="00EC6005">
        <w:rPr>
          <w:vertAlign w:val="superscript"/>
        </w:rPr>
        <w:t>2</w:t>
      </w:r>
      <w:r w:rsidR="00EC6005" w:rsidRPr="002278A3">
        <w:rPr>
          <w:vertAlign w:val="superscript"/>
        </w:rPr>
        <w:t>+</w:t>
      </w:r>
      <w:r w:rsidR="00BF43A9" w:rsidRPr="002278A3">
        <w:t xml:space="preserve">, or cGMP and lipid-based signalling? Cyclic nucleotide gated channels </w:t>
      </w:r>
      <w:r w:rsidR="000F2CB1" w:rsidRPr="002278A3">
        <w:t>have been suggested to</w:t>
      </w:r>
      <w:r w:rsidR="00BF43A9" w:rsidRPr="002278A3">
        <w:t xml:space="preserve"> function as </w:t>
      </w:r>
      <w:r w:rsidR="000F2CB1" w:rsidRPr="002278A3">
        <w:t>nodes</w:t>
      </w:r>
      <w:r w:rsidR="00BF43A9" w:rsidRPr="002278A3">
        <w:t xml:space="preserve"> that translate cGMP into </w:t>
      </w:r>
      <w:r w:rsidR="00EC6005" w:rsidRPr="002278A3">
        <w:t>Ca</w:t>
      </w:r>
      <w:r w:rsidR="00EC6005">
        <w:rPr>
          <w:vertAlign w:val="superscript"/>
        </w:rPr>
        <w:t>2</w:t>
      </w:r>
      <w:r w:rsidR="00EC6005" w:rsidRPr="002278A3">
        <w:rPr>
          <w:vertAlign w:val="superscript"/>
        </w:rPr>
        <w:t>+</w:t>
      </w:r>
      <w:r w:rsidR="00BF43A9" w:rsidRPr="002278A3">
        <w:t xml:space="preserve"> signals </w:t>
      </w:r>
      <w:r w:rsidR="002D49F5">
        <w:fldChar w:fldCharType="begin"/>
      </w:r>
      <w:r w:rsidR="002D49F5">
        <w:instrText xml:space="preserve"> ADDIN EN.CITE &lt;EndNote&gt;&lt;Cite&gt;&lt;Author&gt;Kaplan&lt;/Author&gt;&lt;Year&gt;2007&lt;/Year&gt;&lt;RecNum&gt;668&lt;/RecNum&gt;&lt;DisplayText&gt;(Kaplan&lt;style face="italic"&gt; et al.&lt;/style&gt; 2007)&lt;/DisplayText&gt;&lt;record&gt;&lt;rec-number&gt;668&lt;/rec-number&gt;&lt;foreign-keys&gt;&lt;key app="EN" db-id="pw2xpsfrsrdf94eetar500x9vdrfswwae00a" timestamp="1474898618"&gt;668&lt;/key&gt;&lt;/foreign-keys&gt;&lt;ref-type name="Journal Article"&gt;17&lt;/ref-type&gt;&lt;contributors&gt;&lt;authors&gt;&lt;author&gt;Kaplan, B.&lt;/author&gt;&lt;author&gt;Sherman, T.&lt;/author&gt;&lt;author&gt;Fromm, H.&lt;/author&gt;&lt;/authors&gt;&lt;/contributors&gt;&lt;auth-address&gt;Tel Aviv Univ, George S Wise Fac Life Sci, Dept Plant Sci, IL-69978 Tel Aviv, Israel&amp;#xD;Nirit Seeds Ltd, IL-42935 Moshav Hadar Ham, Israel&lt;/auth-address&gt;&lt;titles&gt;&lt;title&gt;Cyclic nucleotide-gated channels in plants&lt;/title&gt;&lt;secondary-title&gt;Febs Letters&lt;/secondary-title&gt;&lt;alt-title&gt;Febs Lett&lt;/alt-title&gt;&lt;/titles&gt;&lt;periodical&gt;&lt;full-title&gt;Febs Letters&lt;/full-title&gt;&lt;abbr-1&gt;Febs Lett&lt;/abbr-1&gt;&lt;/periodical&gt;&lt;alt-periodical&gt;&lt;full-title&gt;Febs Letters&lt;/full-title&gt;&lt;abbr-1&gt;Febs Lett&lt;/abbr-1&gt;&lt;/alt-periodical&gt;&lt;pages&gt;2237-2246&lt;/pages&gt;&lt;volume&gt;581&lt;/volume&gt;&lt;number&gt;12&lt;/number&gt;&lt;keywords&gt;&lt;keyword&gt;camp&lt;/keyword&gt;&lt;keyword&gt;cgmp&lt;/keyword&gt;&lt;keyword&gt;ion channels&lt;/keyword&gt;&lt;keyword&gt;signal transduction&lt;/keyword&gt;&lt;keyword&gt;calmodulin&lt;/keyword&gt;&lt;keyword&gt;stress&lt;/keyword&gt;&lt;keyword&gt;calmodulin-binding transporter&lt;/keyword&gt;&lt;keyword&gt;ion-channel&lt;/keyword&gt;&lt;keyword&gt;arabidopsis-thaliana&lt;/keyword&gt;&lt;keyword&gt;plasma-membrane&lt;/keyword&gt;&lt;keyword&gt;cation channel&lt;/keyword&gt;&lt;keyword&gt;signal-transduction&lt;/keyword&gt;&lt;keyword&gt;transgenic plants&lt;/keyword&gt;&lt;keyword&gt;barley aleurone&lt;/keyword&gt;&lt;keyword&gt;nitric-oxide&lt;/keyword&gt;&lt;keyword&gt;gene&lt;/keyword&gt;&lt;/keywords&gt;&lt;dates&gt;&lt;year&gt;2007&lt;/year&gt;&lt;pub-dates&gt;&lt;date&gt;May 25&lt;/date&gt;&lt;/pub-dates&gt;&lt;/dates&gt;&lt;isbn&gt;0014-5793&lt;/isbn&gt;&lt;accession-num&gt;WOS:000247147600006&lt;/accession-num&gt;&lt;urls&gt;&lt;related-urls&gt;&lt;url&gt;&amp;lt;Go to ISI&amp;gt;://WOS:000247147600006&lt;/url&gt;&lt;/related-urls&gt;&lt;/urls&gt;&lt;electronic-resource-num&gt;10.1016/j.febslet.2007.02.017&lt;/electronic-resource-num&gt;&lt;language&gt;English&lt;/language&gt;&lt;/record&gt;&lt;/Cite&gt;&lt;/EndNote&gt;</w:instrText>
      </w:r>
      <w:r w:rsidR="002D49F5">
        <w:fldChar w:fldCharType="separate"/>
      </w:r>
      <w:r w:rsidR="002D49F5">
        <w:rPr>
          <w:noProof/>
        </w:rPr>
        <w:t>(</w:t>
      </w:r>
      <w:r w:rsidR="008F0D25">
        <w:rPr>
          <w:noProof/>
        </w:rPr>
        <w:t xml:space="preserve">Talke </w:t>
      </w:r>
      <w:r w:rsidR="002D49F5" w:rsidRPr="002D49F5">
        <w:rPr>
          <w:i/>
          <w:noProof/>
        </w:rPr>
        <w:t xml:space="preserve"> et al.</w:t>
      </w:r>
      <w:r w:rsidR="002D49F5">
        <w:rPr>
          <w:noProof/>
        </w:rPr>
        <w:t xml:space="preserve"> 200</w:t>
      </w:r>
      <w:r w:rsidR="008F0D25">
        <w:rPr>
          <w:noProof/>
        </w:rPr>
        <w:t>3</w:t>
      </w:r>
      <w:r w:rsidR="002D49F5">
        <w:rPr>
          <w:noProof/>
        </w:rPr>
        <w:t>)</w:t>
      </w:r>
      <w:r w:rsidR="002D49F5">
        <w:fldChar w:fldCharType="end"/>
      </w:r>
      <w:r w:rsidR="00BF43A9" w:rsidRPr="002278A3">
        <w:t xml:space="preserve"> but direct evidence for this is not available. In animals, sphingolipids and </w:t>
      </w:r>
      <w:r w:rsidR="00D11D2C" w:rsidRPr="002278A3">
        <w:t>phosphatidylinositols</w:t>
      </w:r>
      <w:r w:rsidR="00BF43A9" w:rsidRPr="002278A3">
        <w:t xml:space="preserve"> lead to the activation of endothelial nitric oxide synthase thereby providing a direct link to NO release and </w:t>
      </w:r>
      <w:r w:rsidR="00B66AB2" w:rsidRPr="002278A3">
        <w:t>c</w:t>
      </w:r>
      <w:r w:rsidR="00BF43A9" w:rsidRPr="002278A3">
        <w:t xml:space="preserve">GMP </w:t>
      </w:r>
      <w:r w:rsidR="00B66AB2" w:rsidRPr="002278A3">
        <w:t xml:space="preserve">production. Do similar chains </w:t>
      </w:r>
      <w:r w:rsidR="000F2CB1" w:rsidRPr="002278A3">
        <w:t xml:space="preserve">of events </w:t>
      </w:r>
      <w:r w:rsidR="00B66AB2" w:rsidRPr="002278A3">
        <w:t xml:space="preserve">act in plant cells? </w:t>
      </w:r>
    </w:p>
    <w:p w:rsidR="00CE7152" w:rsidRPr="002278A3" w:rsidRDefault="00CE7152" w:rsidP="00092374">
      <w:pPr>
        <w:jc w:val="both"/>
      </w:pPr>
    </w:p>
    <w:p w:rsidR="0074119D" w:rsidRPr="002278A3" w:rsidRDefault="0074119D" w:rsidP="00092374">
      <w:pPr>
        <w:jc w:val="both"/>
      </w:pPr>
      <w:r w:rsidRPr="002278A3">
        <w:t xml:space="preserve">Some secondary messenger signals can propagate along tissues and organs. This has long been known for </w:t>
      </w:r>
      <w:r w:rsidR="00EC6005" w:rsidRPr="002278A3">
        <w:t>Ca</w:t>
      </w:r>
      <w:r w:rsidR="00EC6005">
        <w:rPr>
          <w:vertAlign w:val="superscript"/>
        </w:rPr>
        <w:t>2</w:t>
      </w:r>
      <w:r w:rsidR="00EC6005" w:rsidRPr="002278A3">
        <w:rPr>
          <w:vertAlign w:val="superscript"/>
        </w:rPr>
        <w:t>+</w:t>
      </w:r>
      <w:r w:rsidRPr="002278A3">
        <w:t xml:space="preserve"> in response to elicitors or, more recently in response to abiotic stresses like salinity. ‘ROS waves’ are another example of messenger spreading to multiple cells. Indeed, travel of either </w:t>
      </w:r>
      <w:r w:rsidR="00156215" w:rsidRPr="002278A3">
        <w:t>(</w:t>
      </w:r>
      <w:r w:rsidR="00EC6005" w:rsidRPr="002278A3">
        <w:t>Ca</w:t>
      </w:r>
      <w:r w:rsidR="00EC6005">
        <w:rPr>
          <w:vertAlign w:val="superscript"/>
        </w:rPr>
        <w:t>2</w:t>
      </w:r>
      <w:r w:rsidR="00EC6005" w:rsidRPr="002278A3">
        <w:rPr>
          <w:vertAlign w:val="superscript"/>
        </w:rPr>
        <w:t>+</w:t>
      </w:r>
      <w:r w:rsidR="00156215" w:rsidRPr="002278A3">
        <w:t xml:space="preserve"> or ROS) </w:t>
      </w:r>
      <w:r w:rsidRPr="002278A3">
        <w:t xml:space="preserve">signal </w:t>
      </w:r>
      <w:r w:rsidR="00156215" w:rsidRPr="002278A3">
        <w:t xml:space="preserve">from the initial stimulus to distant cells </w:t>
      </w:r>
      <w:r w:rsidRPr="002278A3">
        <w:t>may depend on the other</w:t>
      </w:r>
      <w:r w:rsidR="00156215" w:rsidRPr="002278A3">
        <w:t>,</w:t>
      </w:r>
      <w:r w:rsidRPr="002278A3">
        <w:t xml:space="preserve"> though it is likely that electrical signal propagation forms another critical ingredient. Are cGMP signals passed on from cell to cell?</w:t>
      </w:r>
      <w:r w:rsidR="00156215" w:rsidRPr="002278A3">
        <w:t xml:space="preserve"> As yet, we don’t know but one can imagine some feedback loop of cGMP to activation of nitric oxide synthases. There is at least one report that claims nitric oxide synthase in smooth muscle vasculature is activated by cGMP </w:t>
      </w:r>
      <w:r w:rsidR="002D49F5">
        <w:fldChar w:fldCharType="begin"/>
      </w:r>
      <w:r w:rsidR="002D49F5">
        <w:instrText xml:space="preserve"> ADDIN EN.CITE &lt;EndNote&gt;&lt;Cite&gt;&lt;Author&gt;Inoue&lt;/Author&gt;&lt;Year&gt;1995&lt;/Year&gt;&lt;RecNum&gt;410&lt;/RecNum&gt;&lt;DisplayText&gt;(Inoue&lt;style face="italic"&gt; et al.&lt;/style&gt; 1995)&lt;/DisplayText&gt;&lt;record&gt;&lt;rec-number&gt;410&lt;/rec-number&gt;&lt;foreign-keys&gt;&lt;key app="EN" db-id="pw2xpsfrsrdf94eetar500x9vdrfswwae00a" timestamp="1474888179"&gt;410&lt;/key&gt;&lt;/foreign-keys&gt;&lt;ref-type name="Journal Article"&gt;17&lt;/ref-type&gt;&lt;contributors&gt;&lt;authors&gt;&lt;author&gt;Inoue, T.&lt;/author&gt;&lt;author&gt;Fukuo, K.&lt;/author&gt;&lt;author&gt;Nakahashi, T.&lt;/author&gt;&lt;author&gt;Hata, S.&lt;/author&gt;&lt;author&gt;Morimoto, S.&lt;/author&gt;&lt;author&gt;Ogihara, T.&lt;/author&gt;&lt;/authors&gt;&lt;/contributors&gt;&lt;auth-address&gt;Department of Geriatric Medicine, University Medical School, Osaka, Japan.&lt;/auth-address&gt;&lt;titles&gt;&lt;title&gt;cGMP upregulates nitric oxide synthase expression in vascular smooth muscle cells&lt;/title&gt;&lt;secondary-title&gt;Hypertension&lt;/secondary-title&gt;&lt;/titles&gt;&lt;periodical&gt;&lt;full-title&gt;Hypertension&lt;/full-title&gt;&lt;abbr-1&gt;Hypertension&lt;/abbr-1&gt;&lt;/periodical&gt;&lt;pages&gt;711-4&lt;/pages&gt;&lt;volume&gt;25&lt;/volume&gt;&lt;number&gt;4 Pt 2&lt;/number&gt;&lt;keywords&gt;&lt;keyword&gt;8-Bromo Cyclic Adenosine Monophosphate/pharmacology&lt;/keyword&gt;&lt;keyword&gt;Amino Acid Oxidoreductases/genetics/*metabolism&lt;/keyword&gt;&lt;keyword&gt;Animals&lt;/keyword&gt;&lt;keyword&gt;Cells, Cultured&lt;/keyword&gt;&lt;keyword&gt;Cyclic GMP/*physiology&lt;/keyword&gt;&lt;keyword&gt;Humans&lt;/keyword&gt;&lt;keyword&gt;Interleukin-1/pharmacology&lt;/keyword&gt;&lt;keyword&gt;Methylene Blue/pharmacology&lt;/keyword&gt;&lt;keyword&gt;Muscle, Smooth, Vascular/cytology/*metabolism&lt;/keyword&gt;&lt;keyword&gt;Nitric Oxide/metabolism&lt;/keyword&gt;&lt;keyword&gt;Nitric Oxide Synthase&lt;/keyword&gt;&lt;keyword&gt;RNA, Messenger/metabolism&lt;/keyword&gt;&lt;keyword&gt;Rats&lt;/keyword&gt;&lt;keyword&gt;Rats, Wistar&lt;/keyword&gt;&lt;keyword&gt;Tumor Necrosis Factor-alpha/genetics/physiology&lt;/keyword&gt;&lt;/keywords&gt;&lt;dates&gt;&lt;year&gt;1995&lt;/year&gt;&lt;pub-dates&gt;&lt;date&gt;Apr&lt;/date&gt;&lt;/pub-dates&gt;&lt;/dates&gt;&lt;isbn&gt;0194-911X (Print)&amp;#xD;0194-911X (Linking)&lt;/isbn&gt;&lt;accession-num&gt;7536712&lt;/accession-num&gt;&lt;urls&gt;&lt;related-urls&gt;&lt;url&gt;https://www.ncbi.nlm.nih.gov/pubmed/7536712&lt;/url&gt;&lt;/related-urls&gt;&lt;/urls&gt;&lt;/record&gt;&lt;/Cite&gt;&lt;/EndNote&gt;</w:instrText>
      </w:r>
      <w:r w:rsidR="002D49F5">
        <w:fldChar w:fldCharType="separate"/>
      </w:r>
      <w:r w:rsidR="002D49F5">
        <w:rPr>
          <w:noProof/>
        </w:rPr>
        <w:t>(Inoue</w:t>
      </w:r>
      <w:r w:rsidR="002D49F5" w:rsidRPr="002D49F5">
        <w:rPr>
          <w:i/>
          <w:noProof/>
        </w:rPr>
        <w:t xml:space="preserve"> et al.</w:t>
      </w:r>
      <w:r w:rsidR="002D49F5">
        <w:rPr>
          <w:noProof/>
        </w:rPr>
        <w:t xml:space="preserve"> 1995)</w:t>
      </w:r>
      <w:r w:rsidR="002D49F5">
        <w:fldChar w:fldCharType="end"/>
      </w:r>
      <w:r w:rsidR="00030645" w:rsidRPr="002278A3">
        <w:t xml:space="preserve"> </w:t>
      </w:r>
      <w:r w:rsidR="00156215" w:rsidRPr="002278A3">
        <w:t>. T</w:t>
      </w:r>
      <w:r w:rsidR="000F2CB1" w:rsidRPr="002278A3">
        <w:t>he</w:t>
      </w:r>
      <w:r w:rsidR="00156215" w:rsidRPr="002278A3">
        <w:t xml:space="preserve">se and other important issues will require </w:t>
      </w:r>
      <w:r w:rsidR="00A56FC6" w:rsidRPr="002278A3">
        <w:t>access to convenient, cheap and non-disruptive sensors and monitors for cellular cGMP. The</w:t>
      </w:r>
      <w:r w:rsidR="000F2CB1" w:rsidRPr="002278A3">
        <w:t xml:space="preserve"> use of multiple (fluorescence based) non-disruptive probes, dyes and sensors will greatly help answer these questions and suitable high quantum yield GFP-based sensors are </w:t>
      </w:r>
      <w:r w:rsidR="00A81610" w:rsidRPr="002278A3">
        <w:t xml:space="preserve">now </w:t>
      </w:r>
      <w:r w:rsidR="000F2CB1" w:rsidRPr="002278A3">
        <w:t xml:space="preserve">available for </w:t>
      </w:r>
      <w:r w:rsidR="00EC6005" w:rsidRPr="002278A3">
        <w:t>Ca</w:t>
      </w:r>
      <w:r w:rsidR="00EC6005">
        <w:rPr>
          <w:vertAlign w:val="superscript"/>
        </w:rPr>
        <w:t>2</w:t>
      </w:r>
      <w:r w:rsidR="00EC6005" w:rsidRPr="002278A3">
        <w:rPr>
          <w:vertAlign w:val="superscript"/>
        </w:rPr>
        <w:t>+</w:t>
      </w:r>
      <w:r w:rsidR="000F2CB1" w:rsidRPr="002278A3">
        <w:t xml:space="preserve"> </w:t>
      </w:r>
      <w:r w:rsidR="002D49F5">
        <w:fldChar w:fldCharType="begin">
          <w:fldData xml:space="preserve">PEVuZE5vdGU+PENpdGU+PEF1dGhvcj5HaWxyb3k8L0F1dGhvcj48WWVhcj4yMDE0PC9ZZWFyPjxS
ZWNOdW0+NDA5PC9SZWNOdW0+PERpc3BsYXlUZXh0PihHaWxyb3k8c3R5bGUgZmFjZT0iaXRhbGlj
Ij4gZXQgYWwuPC9zdHlsZT4gMjAxNCk8L0Rpc3BsYXlUZXh0PjxyZWNvcmQ+PHJlYy1udW1iZXI+
NDA5PC9yZWMtbnVtYmVyPjxmb3JlaWduLWtleXM+PGtleSBhcHA9IkVOIiBkYi1pZD0icHcyeHBz
ZnJzcmRmOTRlZXRhcjUwMHg5dmRyZnN3d2FlMDBhIiB0aW1lc3RhbXA9IjE0NzQ4ODc5ODAiPjQw
OTwva2V5PjwvZm9yZWlnbi1rZXlzPjxyZWYtdHlwZSBuYW1lPSJKb3VybmFsIEFydGljbGUiPjE3
PC9yZWYtdHlwZT48Y29udHJpYnV0b3JzPjxhdXRob3JzPjxhdXRob3I+R2lscm95LCBTLjwvYXV0
aG9yPjxhdXRob3I+U3V6dWtpLCBOLjwvYXV0aG9yPjxhdXRob3I+TWlsbGVyLCBHLjwvYXV0aG9y
PjxhdXRob3I+Q2hvaSwgVy4gRy48L2F1dGhvcj48YXV0aG9yPlRveW90YSwgTS48L2F1dGhvcj48
YXV0aG9yPkRldmlyZWRkeSwgQS4gUi48L2F1dGhvcj48YXV0aG9yPk1pdHRsZXIsIFIuPC9hdXRo
b3I+PC9hdXRob3JzPjwvY29udHJpYnV0b3JzPjxhdXRoLWFkZHJlc3M+VW5pdiBXaXNjb25zaW4s
IERlcHQgQm90LCBNYWRpc29uLCBXSSA1MzcwNiBVU0EmI3hEO1NvcGhpYSBVbml2LCBGYWMgU2Np
ICZhbXA7IFRlY2hub2wsIERlcHQgTWF0ICZhbXA7IExpZmUgU2NpLCBDaGl5b2RhIEt1LCBUb2t5
byAxMDI4NTU0LCBKYXBhbiYjeEQ7QmFyIElsYW4gVW5pdiwgTWluYSAmYW1wOyBFdmVyYXJkIEdv
b2RtYW4gRmFjIExpZmUgU2NpLCBJTC01MjkwMDAyIFJhbWF0IEdhbiwgSXNyYWVsJiN4RDtKU1Qs
IFBSRVNUTywgS2F3YWd1Y2hpLCBTYWl0YW1hIDMzMjAwMTIsIEphcGFuJiN4RDtVbml2IE4gVGV4
YXMsIERlcHQgQmlvbCBTY2ksIENvbGwgQXJ0cyAmYW1wOyBTY2ksIERlbnRvbiwgVFggNzYyMDMg
VVNBPC9hdXRoLWFkZHJlc3M+PHRpdGxlcz48dGl0bGU+QSB0aWRhbCB3YXZlIG9mIHNpZ25hbHM6
IGNhbGNpdW0gYW5kIFJPUyBhdCB0aGUgZm9yZWZyb250IG9mIHJhcGlkIHN5c3RlbWljIHNpZ25h
bGluZzwvdGl0bGU+PHNlY29uZGFyeS10aXRsZT5UcmVuZHMgaW4gUGxhbnQgU2NpZW5jZTwvc2Vj
b25kYXJ5LXRpdGxlPjxhbHQtdGl0bGU+VHJlbmRzIFBsYW50IFNjaTwvYWx0LXRpdGxlPjwvdGl0
bGVzPjxwZXJpb2RpY2FsPjxmdWxsLXRpdGxlPlRyZW5kcyBpbiBQbGFudCBTY2llbmNlPC9mdWxs
LXRpdGxlPjxhYmJyLTE+VHJlbmRzIFBsYW50IFNjaTwvYWJici0xPjwvcGVyaW9kaWNhbD48YWx0
LXBlcmlvZGljYWw+PGZ1bGwtdGl0bGU+VHJlbmRzIGluIFBsYW50IFNjaWVuY2U8L2Z1bGwtdGl0
bGU+PGFiYnItMT5UcmVuZHMgUGxhbnQgU2NpPC9hYmJyLTE+PC9hbHQtcGVyaW9kaWNhbD48cGFn
ZXM+NjIzLTYzMDwvcGFnZXM+PHZvbHVtZT4xOTwvdm9sdW1lPjxudW1iZXI+MTA8L251bWJlcj48
a2V5d29yZHM+PGtleXdvcmQ+Y2FsY2l1bTwva2V5d29yZD48a2V5d29yZD5uYWRwaCBveGlkYXNl
PC9rZXl3b3JkPjxrZXl3b3JkPnJlYWN0aXZlIG94eWdlbiBzcGVjaWVzPC9rZXl3b3JkPjxrZXl3
b3JkPnN5c3RlbWljIHNpZ25hbGluZzwva2V5d29yZD48a2V5d29yZD5wbGFzbWEtbWVtYnJhbmUg
Y2EyKzwva2V5d29yZD48a2V5d29yZD5uYWRwaCBveGlkYXNlPC9rZXl3b3JkPjxrZXl3b3JkPmds
dXRhbWF0ZS1yZWNlcHRvcjwva2V5d29yZD48a2V5d29yZD5hYnNjaXNpYy1hY2lkPC9rZXl3b3Jk
PjxrZXl3b3JkPmFjcXVpcmVkLXJlc2lzdGFuY2U8L2tleXdvcmQ+PGtleXdvcmQ+YXJhYmlkb3Bz
aXM8L2tleXdvcmQ+PGtleXdvcmQ+Y2hhbm5lbHM8L2tleXdvcmQ+PGtleXdvcmQ+cGxhbnRzPC9r
ZXl3b3JkPjxrZXl3b3JkPmNlbGw8L2tleXdvcmQ+PGtleXdvcmQ+b3NjaWxsYXRpb25zPC9rZXl3
b3JkPjwva2V5d29yZHM+PGRhdGVzPjx5ZWFyPjIwMTQ8L3llYXI+PHB1Yi1kYXRlcz48ZGF0ZT5P
Y3Q8L2RhdGU+PC9wdWItZGF0ZXM+PC9kYXRlcz48aXNibj4xMzYwLTEzODU8L2lzYm4+PGFjY2Vz
c2lvbi1udW0+V09TOjAwMDM0MzM1OTkwMDAwNTwvYWNjZXNzaW9uLW51bT48dXJscz48cmVsYXRl
ZC11cmxzPjx1cmw+Jmx0O0dvIHRvIElTSSZndDs6Ly9XT1M6MDAwMzQzMzU5OTAwMDA1PC91cmw+
PC9yZWxhdGVkLXVybHM+PC91cmxzPjxlbGVjdHJvbmljLXJlc291cmNlLW51bT4xMC4xMDE2L2ou
dHBsYW50cy4yMDE0LjA2LjAxMzwvZWxlY3Ryb25pYy1yZXNvdXJjZS1udW0+PGxhbmd1YWdlPkVu
Z2xpc2g8L2xhbmd1YWdlPjwvcmVjb3JkPjwvQ2l0ZT48L0VuZE5vdGU+
</w:fldData>
        </w:fldChar>
      </w:r>
      <w:r w:rsidR="002D49F5">
        <w:instrText xml:space="preserve"> ADDIN EN.CITE </w:instrText>
      </w:r>
      <w:r w:rsidR="002D49F5">
        <w:fldChar w:fldCharType="begin">
          <w:fldData xml:space="preserve">PEVuZE5vdGU+PENpdGU+PEF1dGhvcj5HaWxyb3k8L0F1dGhvcj48WWVhcj4yMDE0PC9ZZWFyPjxS
ZWNOdW0+NDA5PC9SZWNOdW0+PERpc3BsYXlUZXh0PihHaWxyb3k8c3R5bGUgZmFjZT0iaXRhbGlj
Ij4gZXQgYWwuPC9zdHlsZT4gMjAxNCk8L0Rpc3BsYXlUZXh0PjxyZWNvcmQ+PHJlYy1udW1iZXI+
NDA5PC9yZWMtbnVtYmVyPjxmb3JlaWduLWtleXM+PGtleSBhcHA9IkVOIiBkYi1pZD0icHcyeHBz
ZnJzcmRmOTRlZXRhcjUwMHg5dmRyZnN3d2FlMDBhIiB0aW1lc3RhbXA9IjE0NzQ4ODc5ODAiPjQw
OTwva2V5PjwvZm9yZWlnbi1rZXlzPjxyZWYtdHlwZSBuYW1lPSJKb3VybmFsIEFydGljbGUiPjE3
PC9yZWYtdHlwZT48Y29udHJpYnV0b3JzPjxhdXRob3JzPjxhdXRob3I+R2lscm95LCBTLjwvYXV0
aG9yPjxhdXRob3I+U3V6dWtpLCBOLjwvYXV0aG9yPjxhdXRob3I+TWlsbGVyLCBHLjwvYXV0aG9y
PjxhdXRob3I+Q2hvaSwgVy4gRy48L2F1dGhvcj48YXV0aG9yPlRveW90YSwgTS48L2F1dGhvcj48
YXV0aG9yPkRldmlyZWRkeSwgQS4gUi48L2F1dGhvcj48YXV0aG9yPk1pdHRsZXIsIFIuPC9hdXRo
b3I+PC9hdXRob3JzPjwvY29udHJpYnV0b3JzPjxhdXRoLWFkZHJlc3M+VW5pdiBXaXNjb25zaW4s
IERlcHQgQm90LCBNYWRpc29uLCBXSSA1MzcwNiBVU0EmI3hEO1NvcGhpYSBVbml2LCBGYWMgU2Np
ICZhbXA7IFRlY2hub2wsIERlcHQgTWF0ICZhbXA7IExpZmUgU2NpLCBDaGl5b2RhIEt1LCBUb2t5
byAxMDI4NTU0LCBKYXBhbiYjeEQ7QmFyIElsYW4gVW5pdiwgTWluYSAmYW1wOyBFdmVyYXJkIEdv
b2RtYW4gRmFjIExpZmUgU2NpLCBJTC01MjkwMDAyIFJhbWF0IEdhbiwgSXNyYWVsJiN4RDtKU1Qs
IFBSRVNUTywgS2F3YWd1Y2hpLCBTYWl0YW1hIDMzMjAwMTIsIEphcGFuJiN4RDtVbml2IE4gVGV4
YXMsIERlcHQgQmlvbCBTY2ksIENvbGwgQXJ0cyAmYW1wOyBTY2ksIERlbnRvbiwgVFggNzYyMDMg
VVNBPC9hdXRoLWFkZHJlc3M+PHRpdGxlcz48dGl0bGU+QSB0aWRhbCB3YXZlIG9mIHNpZ25hbHM6
IGNhbGNpdW0gYW5kIFJPUyBhdCB0aGUgZm9yZWZyb250IG9mIHJhcGlkIHN5c3RlbWljIHNpZ25h
bGluZzwvdGl0bGU+PHNlY29uZGFyeS10aXRsZT5UcmVuZHMgaW4gUGxhbnQgU2NpZW5jZTwvc2Vj
b25kYXJ5LXRpdGxlPjxhbHQtdGl0bGU+VHJlbmRzIFBsYW50IFNjaTwvYWx0LXRpdGxlPjwvdGl0
bGVzPjxwZXJpb2RpY2FsPjxmdWxsLXRpdGxlPlRyZW5kcyBpbiBQbGFudCBTY2llbmNlPC9mdWxs
LXRpdGxlPjxhYmJyLTE+VHJlbmRzIFBsYW50IFNjaTwvYWJici0xPjwvcGVyaW9kaWNhbD48YWx0
LXBlcmlvZGljYWw+PGZ1bGwtdGl0bGU+VHJlbmRzIGluIFBsYW50IFNjaWVuY2U8L2Z1bGwtdGl0
bGU+PGFiYnItMT5UcmVuZHMgUGxhbnQgU2NpPC9hYmJyLTE+PC9hbHQtcGVyaW9kaWNhbD48cGFn
ZXM+NjIzLTYzMDwvcGFnZXM+PHZvbHVtZT4xOTwvdm9sdW1lPjxudW1iZXI+MTA8L251bWJlcj48
a2V5d29yZHM+PGtleXdvcmQ+Y2FsY2l1bTwva2V5d29yZD48a2V5d29yZD5uYWRwaCBveGlkYXNl
PC9rZXl3b3JkPjxrZXl3b3JkPnJlYWN0aXZlIG94eWdlbiBzcGVjaWVzPC9rZXl3b3JkPjxrZXl3
b3JkPnN5c3RlbWljIHNpZ25hbGluZzwva2V5d29yZD48a2V5d29yZD5wbGFzbWEtbWVtYnJhbmUg
Y2EyKzwva2V5d29yZD48a2V5d29yZD5uYWRwaCBveGlkYXNlPC9rZXl3b3JkPjxrZXl3b3JkPmds
dXRhbWF0ZS1yZWNlcHRvcjwva2V5d29yZD48a2V5d29yZD5hYnNjaXNpYy1hY2lkPC9rZXl3b3Jk
PjxrZXl3b3JkPmFjcXVpcmVkLXJlc2lzdGFuY2U8L2tleXdvcmQ+PGtleXdvcmQ+YXJhYmlkb3Bz
aXM8L2tleXdvcmQ+PGtleXdvcmQ+Y2hhbm5lbHM8L2tleXdvcmQ+PGtleXdvcmQ+cGxhbnRzPC9r
ZXl3b3JkPjxrZXl3b3JkPmNlbGw8L2tleXdvcmQ+PGtleXdvcmQ+b3NjaWxsYXRpb25zPC9rZXl3
b3JkPjwva2V5d29yZHM+PGRhdGVzPjx5ZWFyPjIwMTQ8L3llYXI+PHB1Yi1kYXRlcz48ZGF0ZT5P
Y3Q8L2RhdGU+PC9wdWItZGF0ZXM+PC9kYXRlcz48aXNibj4xMzYwLTEzODU8L2lzYm4+PGFjY2Vz
c2lvbi1udW0+V09TOjAwMDM0MzM1OTkwMDAwNTwvYWNjZXNzaW9uLW51bT48dXJscz48cmVsYXRl
ZC11cmxzPjx1cmw+Jmx0O0dvIHRvIElTSSZndDs6Ly9XT1M6MDAwMzQzMzU5OTAwMDA1PC91cmw+
PC9yZWxhdGVkLXVybHM+PC91cmxzPjxlbGVjdHJvbmljLXJlc291cmNlLW51bT4xMC4xMDE2L2ou
dHBsYW50cy4yMDE0LjA2LjAxMzwvZWxlY3Ryb25pYy1yZXNvdXJjZS1udW0+PGxhbmd1YWdlPkVu
Z2xpc2g8L2xhbmd1YWdlPjwvcmVjb3JkPjwvQ2l0ZT48L0VuZE5vdGU+
</w:fldData>
        </w:fldChar>
      </w:r>
      <w:r w:rsidR="002D49F5">
        <w:instrText xml:space="preserve"> ADDIN EN.CITE.DATA </w:instrText>
      </w:r>
      <w:r w:rsidR="002D49F5">
        <w:fldChar w:fldCharType="end"/>
      </w:r>
      <w:r w:rsidR="002D49F5">
        <w:fldChar w:fldCharType="separate"/>
      </w:r>
      <w:r w:rsidR="002D49F5">
        <w:rPr>
          <w:noProof/>
        </w:rPr>
        <w:t>(Gilroy</w:t>
      </w:r>
      <w:r w:rsidR="002D49F5" w:rsidRPr="002D49F5">
        <w:rPr>
          <w:i/>
          <w:noProof/>
        </w:rPr>
        <w:t xml:space="preserve"> et al.</w:t>
      </w:r>
      <w:r w:rsidR="002D49F5">
        <w:rPr>
          <w:noProof/>
        </w:rPr>
        <w:t xml:space="preserve"> 2014)</w:t>
      </w:r>
      <w:r w:rsidR="002D49F5">
        <w:fldChar w:fldCharType="end"/>
      </w:r>
      <w:r w:rsidR="000F2CB1" w:rsidRPr="002278A3">
        <w:t xml:space="preserve">, cGMP </w:t>
      </w:r>
      <w:r w:rsidR="002D49F5">
        <w:fldChar w:fldCharType="begin"/>
      </w:r>
      <w:r w:rsidR="002D49F5">
        <w:instrText xml:space="preserve"> ADDIN EN.CITE &lt;EndNote&gt;&lt;Cite&gt;&lt;Author&gt;Isner&lt;/Author&gt;&lt;Year&gt;2011&lt;/Year&gt;&lt;RecNum&gt;102&lt;/RecNum&gt;&lt;DisplayText&gt;(Isner and Maathuis 2011)&lt;/DisplayText&gt;&lt;record&gt;&lt;rec-number&gt;102&lt;/rec-number&gt;&lt;foreign-keys&gt;&lt;key app="EN" db-id="pw2xpsfrsrdf94eetar500x9vdrfswwae00a" timestamp="1474711920"&gt;102&lt;/key&gt;&lt;/foreign-keys&gt;&lt;ref-type name="Journal Article"&gt;17&lt;/ref-type&gt;&lt;contributors&gt;&lt;authors&gt;&lt;author&gt;Isner, J. C.&lt;/author&gt;&lt;author&gt;Maathuis, F. J. M.&lt;/author&gt;&lt;/authors&gt;&lt;/contributors&gt;&lt;auth-address&gt;Univ York, Dept Biol, Area 9, York YO10 5DD, N Yorkshire, England&lt;/auth-address&gt;&lt;titles&gt;&lt;title&gt;Measurement of cellular cGMP in plant cells and tissues using the endogenous fluorescent reporter FlincG&lt;/title&gt;&lt;secondary-title&gt;Plant Journal&lt;/secondary-title&gt;&lt;alt-title&gt;Plant J&lt;/alt-title&gt;&lt;/titles&gt;&lt;periodical&gt;&lt;full-title&gt;Plant Journal&lt;/full-title&gt;&lt;abbr-1&gt;Plant J&lt;/abbr-1&gt;&lt;/periodical&gt;&lt;alt-periodical&gt;&lt;full-title&gt;Plant Journal&lt;/full-title&gt;&lt;abbr-1&gt;Plant J&lt;/abbr-1&gt;&lt;/alt-periodical&gt;&lt;pages&gt;329-334&lt;/pages&gt;&lt;volume&gt;65&lt;/volume&gt;&lt;number&gt;2&lt;/number&gt;&lt;keywords&gt;&lt;keyword&gt;cyclic guanyl monophosphate&lt;/keyword&gt;&lt;keyword&gt;fluorescent biosensors&lt;/keyword&gt;&lt;keyword&gt;nitric oxide&lt;/keyword&gt;&lt;keyword&gt;gibberellic acid&lt;/keyword&gt;&lt;keyword&gt;flincg&lt;/keyword&gt;&lt;keyword&gt;arabidopsis-thaliana&lt;/keyword&gt;&lt;keyword&gt;nitric-oxide&lt;/keyword&gt;&lt;keyword&gt;cyclic-nucleotides&lt;/keyword&gt;&lt;keyword&gt;gene-expression&lt;/keyword&gt;&lt;keyword&gt;camp&lt;/keyword&gt;&lt;keyword&gt;increases&lt;/keyword&gt;&lt;keyword&gt;calcium&lt;/keyword&gt;&lt;keyword&gt;protein&lt;/keyword&gt;&lt;keyword&gt;ca2+&lt;/keyword&gt;&lt;keyword&gt;transformation&lt;/keyword&gt;&lt;/keywords&gt;&lt;dates&gt;&lt;year&gt;2011&lt;/year&gt;&lt;pub-dates&gt;&lt;date&gt;Jan&lt;/date&gt;&lt;/pub-dates&gt;&lt;/dates&gt;&lt;isbn&gt;0960-7412&lt;/isbn&gt;&lt;accession-num&gt;WOS:000286145700014&lt;/accession-num&gt;&lt;urls&gt;&lt;related-urls&gt;&lt;url&gt;&amp;lt;Go to ISI&amp;gt;://WOS:000286145700014&lt;/url&gt;&lt;/related-urls&gt;&lt;/urls&gt;&lt;electronic-resource-num&gt;10.1111/j.1365-313X.2010.04418.x&lt;/electronic-resource-num&gt;&lt;language&gt;English&lt;/language&gt;&lt;/record&gt;&lt;/Cite&gt;&lt;/EndNote&gt;</w:instrText>
      </w:r>
      <w:r w:rsidR="002D49F5">
        <w:fldChar w:fldCharType="separate"/>
      </w:r>
      <w:r w:rsidR="002D49F5">
        <w:rPr>
          <w:noProof/>
        </w:rPr>
        <w:t>(Isner and Maathuis 2011)</w:t>
      </w:r>
      <w:r w:rsidR="002D49F5">
        <w:fldChar w:fldCharType="end"/>
      </w:r>
      <w:r w:rsidR="000F2CB1" w:rsidRPr="002278A3">
        <w:t xml:space="preserve"> and ROS </w:t>
      </w:r>
      <w:r w:rsidR="002D49F5">
        <w:fldChar w:fldCharType="begin">
          <w:fldData xml:space="preserve">PEVuZE5vdGU+PENpdGU+PEF1dGhvcj5HaWxyb3k8L0F1dGhvcj48WWVhcj4yMDE0PC9ZZWFyPjxS
ZWNOdW0+NDA5PC9SZWNOdW0+PERpc3BsYXlUZXh0PihHaWxyb3k8c3R5bGUgZmFjZT0iaXRhbGlj
Ij4gZXQgYWwuPC9zdHlsZT4gMjAxNCk8L0Rpc3BsYXlUZXh0PjxyZWNvcmQ+PHJlYy1udW1iZXI+
NDA5PC9yZWMtbnVtYmVyPjxmb3JlaWduLWtleXM+PGtleSBhcHA9IkVOIiBkYi1pZD0icHcyeHBz
ZnJzcmRmOTRlZXRhcjUwMHg5dmRyZnN3d2FlMDBhIiB0aW1lc3RhbXA9IjE0NzQ4ODc5ODAiPjQw
OTwva2V5PjwvZm9yZWlnbi1rZXlzPjxyZWYtdHlwZSBuYW1lPSJKb3VybmFsIEFydGljbGUiPjE3
PC9yZWYtdHlwZT48Y29udHJpYnV0b3JzPjxhdXRob3JzPjxhdXRob3I+R2lscm95LCBTLjwvYXV0
aG9yPjxhdXRob3I+U3V6dWtpLCBOLjwvYXV0aG9yPjxhdXRob3I+TWlsbGVyLCBHLjwvYXV0aG9y
PjxhdXRob3I+Q2hvaSwgVy4gRy48L2F1dGhvcj48YXV0aG9yPlRveW90YSwgTS48L2F1dGhvcj48
YXV0aG9yPkRldmlyZWRkeSwgQS4gUi48L2F1dGhvcj48YXV0aG9yPk1pdHRsZXIsIFIuPC9hdXRo
b3I+PC9hdXRob3JzPjwvY29udHJpYnV0b3JzPjxhdXRoLWFkZHJlc3M+VW5pdiBXaXNjb25zaW4s
IERlcHQgQm90LCBNYWRpc29uLCBXSSA1MzcwNiBVU0EmI3hEO1NvcGhpYSBVbml2LCBGYWMgU2Np
ICZhbXA7IFRlY2hub2wsIERlcHQgTWF0ICZhbXA7IExpZmUgU2NpLCBDaGl5b2RhIEt1LCBUb2t5
byAxMDI4NTU0LCBKYXBhbiYjeEQ7QmFyIElsYW4gVW5pdiwgTWluYSAmYW1wOyBFdmVyYXJkIEdv
b2RtYW4gRmFjIExpZmUgU2NpLCBJTC01MjkwMDAyIFJhbWF0IEdhbiwgSXNyYWVsJiN4RDtKU1Qs
IFBSRVNUTywgS2F3YWd1Y2hpLCBTYWl0YW1hIDMzMjAwMTIsIEphcGFuJiN4RDtVbml2IE4gVGV4
YXMsIERlcHQgQmlvbCBTY2ksIENvbGwgQXJ0cyAmYW1wOyBTY2ksIERlbnRvbiwgVFggNzYyMDMg
VVNBPC9hdXRoLWFkZHJlc3M+PHRpdGxlcz48dGl0bGU+QSB0aWRhbCB3YXZlIG9mIHNpZ25hbHM6
IGNhbGNpdW0gYW5kIFJPUyBhdCB0aGUgZm9yZWZyb250IG9mIHJhcGlkIHN5c3RlbWljIHNpZ25h
bGluZzwvdGl0bGU+PHNlY29uZGFyeS10aXRsZT5UcmVuZHMgaW4gUGxhbnQgU2NpZW5jZTwvc2Vj
b25kYXJ5LXRpdGxlPjxhbHQtdGl0bGU+VHJlbmRzIFBsYW50IFNjaTwvYWx0LXRpdGxlPjwvdGl0
bGVzPjxwZXJpb2RpY2FsPjxmdWxsLXRpdGxlPlRyZW5kcyBpbiBQbGFudCBTY2llbmNlPC9mdWxs
LXRpdGxlPjxhYmJyLTE+VHJlbmRzIFBsYW50IFNjaTwvYWJici0xPjwvcGVyaW9kaWNhbD48YWx0
LXBlcmlvZGljYWw+PGZ1bGwtdGl0bGU+VHJlbmRzIGluIFBsYW50IFNjaWVuY2U8L2Z1bGwtdGl0
bGU+PGFiYnItMT5UcmVuZHMgUGxhbnQgU2NpPC9hYmJyLTE+PC9hbHQtcGVyaW9kaWNhbD48cGFn
ZXM+NjIzLTYzMDwvcGFnZXM+PHZvbHVtZT4xOTwvdm9sdW1lPjxudW1iZXI+MTA8L251bWJlcj48
a2V5d29yZHM+PGtleXdvcmQ+Y2FsY2l1bTwva2V5d29yZD48a2V5d29yZD5uYWRwaCBveGlkYXNl
PC9rZXl3b3JkPjxrZXl3b3JkPnJlYWN0aXZlIG94eWdlbiBzcGVjaWVzPC9rZXl3b3JkPjxrZXl3
b3JkPnN5c3RlbWljIHNpZ25hbGluZzwva2V5d29yZD48a2V5d29yZD5wbGFzbWEtbWVtYnJhbmUg
Y2EyKzwva2V5d29yZD48a2V5d29yZD5uYWRwaCBveGlkYXNlPC9rZXl3b3JkPjxrZXl3b3JkPmds
dXRhbWF0ZS1yZWNlcHRvcjwva2V5d29yZD48a2V5d29yZD5hYnNjaXNpYy1hY2lkPC9rZXl3b3Jk
PjxrZXl3b3JkPmFjcXVpcmVkLXJlc2lzdGFuY2U8L2tleXdvcmQ+PGtleXdvcmQ+YXJhYmlkb3Bz
aXM8L2tleXdvcmQ+PGtleXdvcmQ+Y2hhbm5lbHM8L2tleXdvcmQ+PGtleXdvcmQ+cGxhbnRzPC9r
ZXl3b3JkPjxrZXl3b3JkPmNlbGw8L2tleXdvcmQ+PGtleXdvcmQ+b3NjaWxsYXRpb25zPC9rZXl3
b3JkPjwva2V5d29yZHM+PGRhdGVzPjx5ZWFyPjIwMTQ8L3llYXI+PHB1Yi1kYXRlcz48ZGF0ZT5P
Y3Q8L2RhdGU+PC9wdWItZGF0ZXM+PC9kYXRlcz48aXNibj4xMzYwLTEzODU8L2lzYm4+PGFjY2Vz
c2lvbi1udW0+V09TOjAwMDM0MzM1OTkwMDAwNTwvYWNjZXNzaW9uLW51bT48dXJscz48cmVsYXRl
ZC11cmxzPjx1cmw+Jmx0O0dvIHRvIElTSSZndDs6Ly9XT1M6MDAwMzQzMzU5OTAwMDA1PC91cmw+
PC9yZWxhdGVkLXVybHM+PC91cmxzPjxlbGVjdHJvbmljLXJlc291cmNlLW51bT4xMC4xMDE2L2ou
dHBsYW50cy4yMDE0LjA2LjAxMzwvZWxlY3Ryb25pYy1yZXNvdXJjZS1udW0+PGxhbmd1YWdlPkVu
Z2xpc2g8L2xhbmd1YWdlPjwvcmVjb3JkPjwvQ2l0ZT48L0VuZE5vdGU+
</w:fldData>
        </w:fldChar>
      </w:r>
      <w:r w:rsidR="002D49F5">
        <w:instrText xml:space="preserve"> ADDIN EN.CITE </w:instrText>
      </w:r>
      <w:r w:rsidR="002D49F5">
        <w:fldChar w:fldCharType="begin">
          <w:fldData xml:space="preserve">PEVuZE5vdGU+PENpdGU+PEF1dGhvcj5HaWxyb3k8L0F1dGhvcj48WWVhcj4yMDE0PC9ZZWFyPjxS
ZWNOdW0+NDA5PC9SZWNOdW0+PERpc3BsYXlUZXh0PihHaWxyb3k8c3R5bGUgZmFjZT0iaXRhbGlj
Ij4gZXQgYWwuPC9zdHlsZT4gMjAxNCk8L0Rpc3BsYXlUZXh0PjxyZWNvcmQ+PHJlYy1udW1iZXI+
NDA5PC9yZWMtbnVtYmVyPjxmb3JlaWduLWtleXM+PGtleSBhcHA9IkVOIiBkYi1pZD0icHcyeHBz
ZnJzcmRmOTRlZXRhcjUwMHg5dmRyZnN3d2FlMDBhIiB0aW1lc3RhbXA9IjE0NzQ4ODc5ODAiPjQw
OTwva2V5PjwvZm9yZWlnbi1rZXlzPjxyZWYtdHlwZSBuYW1lPSJKb3VybmFsIEFydGljbGUiPjE3
PC9yZWYtdHlwZT48Y29udHJpYnV0b3JzPjxhdXRob3JzPjxhdXRob3I+R2lscm95LCBTLjwvYXV0
aG9yPjxhdXRob3I+U3V6dWtpLCBOLjwvYXV0aG9yPjxhdXRob3I+TWlsbGVyLCBHLjwvYXV0aG9y
PjxhdXRob3I+Q2hvaSwgVy4gRy48L2F1dGhvcj48YXV0aG9yPlRveW90YSwgTS48L2F1dGhvcj48
YXV0aG9yPkRldmlyZWRkeSwgQS4gUi48L2F1dGhvcj48YXV0aG9yPk1pdHRsZXIsIFIuPC9hdXRo
b3I+PC9hdXRob3JzPjwvY29udHJpYnV0b3JzPjxhdXRoLWFkZHJlc3M+VW5pdiBXaXNjb25zaW4s
IERlcHQgQm90LCBNYWRpc29uLCBXSSA1MzcwNiBVU0EmI3hEO1NvcGhpYSBVbml2LCBGYWMgU2Np
ICZhbXA7IFRlY2hub2wsIERlcHQgTWF0ICZhbXA7IExpZmUgU2NpLCBDaGl5b2RhIEt1LCBUb2t5
byAxMDI4NTU0LCBKYXBhbiYjeEQ7QmFyIElsYW4gVW5pdiwgTWluYSAmYW1wOyBFdmVyYXJkIEdv
b2RtYW4gRmFjIExpZmUgU2NpLCBJTC01MjkwMDAyIFJhbWF0IEdhbiwgSXNyYWVsJiN4RDtKU1Qs
IFBSRVNUTywgS2F3YWd1Y2hpLCBTYWl0YW1hIDMzMjAwMTIsIEphcGFuJiN4RDtVbml2IE4gVGV4
YXMsIERlcHQgQmlvbCBTY2ksIENvbGwgQXJ0cyAmYW1wOyBTY2ksIERlbnRvbiwgVFggNzYyMDMg
VVNBPC9hdXRoLWFkZHJlc3M+PHRpdGxlcz48dGl0bGU+QSB0aWRhbCB3YXZlIG9mIHNpZ25hbHM6
IGNhbGNpdW0gYW5kIFJPUyBhdCB0aGUgZm9yZWZyb250IG9mIHJhcGlkIHN5c3RlbWljIHNpZ25h
bGluZzwvdGl0bGU+PHNlY29uZGFyeS10aXRsZT5UcmVuZHMgaW4gUGxhbnQgU2NpZW5jZTwvc2Vj
b25kYXJ5LXRpdGxlPjxhbHQtdGl0bGU+VHJlbmRzIFBsYW50IFNjaTwvYWx0LXRpdGxlPjwvdGl0
bGVzPjxwZXJpb2RpY2FsPjxmdWxsLXRpdGxlPlRyZW5kcyBpbiBQbGFudCBTY2llbmNlPC9mdWxs
LXRpdGxlPjxhYmJyLTE+VHJlbmRzIFBsYW50IFNjaTwvYWJici0xPjwvcGVyaW9kaWNhbD48YWx0
LXBlcmlvZGljYWw+PGZ1bGwtdGl0bGU+VHJlbmRzIGluIFBsYW50IFNjaWVuY2U8L2Z1bGwtdGl0
bGU+PGFiYnItMT5UcmVuZHMgUGxhbnQgU2NpPC9hYmJyLTE+PC9hbHQtcGVyaW9kaWNhbD48cGFn
ZXM+NjIzLTYzMDwvcGFnZXM+PHZvbHVtZT4xOTwvdm9sdW1lPjxudW1iZXI+MTA8L251bWJlcj48
a2V5d29yZHM+PGtleXdvcmQ+Y2FsY2l1bTwva2V5d29yZD48a2V5d29yZD5uYWRwaCBveGlkYXNl
PC9rZXl3b3JkPjxrZXl3b3JkPnJlYWN0aXZlIG94eWdlbiBzcGVjaWVzPC9rZXl3b3JkPjxrZXl3
b3JkPnN5c3RlbWljIHNpZ25hbGluZzwva2V5d29yZD48a2V5d29yZD5wbGFzbWEtbWVtYnJhbmUg
Y2EyKzwva2V5d29yZD48a2V5d29yZD5uYWRwaCBveGlkYXNlPC9rZXl3b3JkPjxrZXl3b3JkPmds
dXRhbWF0ZS1yZWNlcHRvcjwva2V5d29yZD48a2V5d29yZD5hYnNjaXNpYy1hY2lkPC9rZXl3b3Jk
PjxrZXl3b3JkPmFjcXVpcmVkLXJlc2lzdGFuY2U8L2tleXdvcmQ+PGtleXdvcmQ+YXJhYmlkb3Bz
aXM8L2tleXdvcmQ+PGtleXdvcmQ+Y2hhbm5lbHM8L2tleXdvcmQ+PGtleXdvcmQ+cGxhbnRzPC9r
ZXl3b3JkPjxrZXl3b3JkPmNlbGw8L2tleXdvcmQ+PGtleXdvcmQ+b3NjaWxsYXRpb25zPC9rZXl3
b3JkPjwva2V5d29yZHM+PGRhdGVzPjx5ZWFyPjIwMTQ8L3llYXI+PHB1Yi1kYXRlcz48ZGF0ZT5P
Y3Q8L2RhdGU+PC9wdWItZGF0ZXM+PC9kYXRlcz48aXNibj4xMzYwLTEzODU8L2lzYm4+PGFjY2Vz
c2lvbi1udW0+V09TOjAwMDM0MzM1OTkwMDAwNTwvYWNjZXNzaW9uLW51bT48dXJscz48cmVsYXRl
ZC11cmxzPjx1cmw+Jmx0O0dvIHRvIElTSSZndDs6Ly9XT1M6MDAwMzQzMzU5OTAwMDA1PC91cmw+
PC9yZWxhdGVkLXVybHM+PC91cmxzPjxlbGVjdHJvbmljLXJlc291cmNlLW51bT4xMC4xMDE2L2ou
dHBsYW50cy4yMDE0LjA2LjAxMzwvZWxlY3Ryb25pYy1yZXNvdXJjZS1udW0+PGxhbmd1YWdlPkVu
Z2xpc2g8L2xhbmd1YWdlPjwvcmVjb3JkPjwvQ2l0ZT48L0VuZE5vdGU+
</w:fldData>
        </w:fldChar>
      </w:r>
      <w:r w:rsidR="002D49F5">
        <w:instrText xml:space="preserve"> ADDIN EN.CITE.DATA </w:instrText>
      </w:r>
      <w:r w:rsidR="002D49F5">
        <w:fldChar w:fldCharType="end"/>
      </w:r>
      <w:r w:rsidR="002D49F5">
        <w:fldChar w:fldCharType="separate"/>
      </w:r>
      <w:r w:rsidR="002D49F5">
        <w:rPr>
          <w:noProof/>
        </w:rPr>
        <w:t>(Gilroy</w:t>
      </w:r>
      <w:r w:rsidR="002D49F5" w:rsidRPr="002D49F5">
        <w:rPr>
          <w:i/>
          <w:noProof/>
        </w:rPr>
        <w:t xml:space="preserve"> et al.</w:t>
      </w:r>
      <w:r w:rsidR="002D49F5">
        <w:rPr>
          <w:noProof/>
        </w:rPr>
        <w:t xml:space="preserve"> 2014)</w:t>
      </w:r>
      <w:r w:rsidR="002D49F5">
        <w:fldChar w:fldCharType="end"/>
      </w:r>
      <w:r w:rsidR="00A81610" w:rsidRPr="002278A3">
        <w:t xml:space="preserve">. Genetically encoded sensors to monitor NO have recently been reported </w:t>
      </w:r>
      <w:r w:rsidR="002D49F5">
        <w:fldChar w:fldCharType="begin"/>
      </w:r>
      <w:r w:rsidR="002D49F5">
        <w:instrText xml:space="preserve"> ADDIN EN.CITE &lt;EndNote&gt;&lt;Cite&gt;&lt;Author&gt;Strack&lt;/Author&gt;&lt;Year&gt;2016&lt;/Year&gt;&lt;RecNum&gt;408&lt;/RecNum&gt;&lt;DisplayText&gt;(Strack 2016)&lt;/DisplayText&gt;&lt;record&gt;&lt;rec-number&gt;408&lt;/rec-number&gt;&lt;foreign-keys&gt;&lt;key app="EN" db-id="pw2xpsfrsrdf94eetar500x9vdrfswwae00a" timestamp="1474887854"&gt;408&lt;/key&gt;&lt;/foreign-keys&gt;&lt;ref-type name="Journal Article"&gt;17&lt;/ref-type&gt;&lt;contributors&gt;&lt;authors&gt;&lt;author&gt;Strack, R.&lt;/author&gt;&lt;/authors&gt;&lt;/contributors&gt;&lt;titles&gt;&lt;title&gt;Yes to genetically encoded NO center dot sensors&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288-288&lt;/pages&gt;&lt;volume&gt;13&lt;/volume&gt;&lt;number&gt;4&lt;/number&gt;&lt;dates&gt;&lt;year&gt;2016&lt;/year&gt;&lt;pub-dates&gt;&lt;date&gt;Apr&lt;/date&gt;&lt;/pub-dates&gt;&lt;/dates&gt;&lt;isbn&gt;1548-7091&lt;/isbn&gt;&lt;accession-num&gt;WOS:000374084800009&lt;/accession-num&gt;&lt;urls&gt;&lt;related-urls&gt;&lt;url&gt;&amp;lt;Go to ISI&amp;gt;://WOS:000374084800009&lt;/url&gt;&lt;/related-urls&gt;&lt;/urls&gt;&lt;language&gt;English&lt;/language&gt;&lt;/record&gt;&lt;/Cite&gt;&lt;/EndNote&gt;</w:instrText>
      </w:r>
      <w:r w:rsidR="002D49F5">
        <w:fldChar w:fldCharType="separate"/>
      </w:r>
      <w:r w:rsidR="002D49F5">
        <w:rPr>
          <w:noProof/>
        </w:rPr>
        <w:t>(Strack 2016)</w:t>
      </w:r>
      <w:r w:rsidR="002D49F5">
        <w:fldChar w:fldCharType="end"/>
      </w:r>
      <w:r w:rsidR="00A81610" w:rsidRPr="002278A3">
        <w:t xml:space="preserve">. Combinations of these will allow better studies to reveal how dynamics vary between second messengers and which one is placed where in the chain of cause and effect. </w:t>
      </w:r>
    </w:p>
    <w:p w:rsidR="00CB2E68" w:rsidRPr="00FB2311" w:rsidRDefault="00CB2E68" w:rsidP="00F8027F">
      <w:pPr>
        <w:jc w:val="both"/>
        <w:rPr>
          <w:b/>
        </w:rPr>
      </w:pPr>
    </w:p>
    <w:p w:rsidR="00203D97" w:rsidRDefault="00203D97" w:rsidP="00203D97">
      <w:pPr>
        <w:jc w:val="both"/>
      </w:pPr>
    </w:p>
    <w:p w:rsidR="00D15BBE" w:rsidRDefault="00D15BBE" w:rsidP="00203D97">
      <w:pPr>
        <w:jc w:val="both"/>
      </w:pPr>
    </w:p>
    <w:p w:rsidR="00D15BBE" w:rsidRDefault="00D15BBE" w:rsidP="00203D97">
      <w:pPr>
        <w:jc w:val="both"/>
      </w:pPr>
    </w:p>
    <w:p w:rsidR="00D15BBE" w:rsidRDefault="00D15BBE" w:rsidP="00203D97">
      <w:pPr>
        <w:jc w:val="both"/>
      </w:pPr>
    </w:p>
    <w:p w:rsidR="00D15BBE" w:rsidRDefault="00D15BBE" w:rsidP="00203D97">
      <w:pPr>
        <w:jc w:val="both"/>
      </w:pPr>
    </w:p>
    <w:p w:rsidR="00D15BBE" w:rsidRDefault="00D15BBE" w:rsidP="00203D97">
      <w:pPr>
        <w:jc w:val="both"/>
      </w:pPr>
    </w:p>
    <w:p w:rsidR="00D15BBE" w:rsidRDefault="00D15BBE" w:rsidP="00203D97">
      <w:pPr>
        <w:jc w:val="both"/>
      </w:pPr>
    </w:p>
    <w:p w:rsidR="00D15BBE" w:rsidRDefault="00D15BBE" w:rsidP="00203D97">
      <w:pPr>
        <w:jc w:val="both"/>
      </w:pPr>
    </w:p>
    <w:p w:rsidR="00D15BBE" w:rsidRDefault="00D15BBE" w:rsidP="00203D97">
      <w:pPr>
        <w:jc w:val="both"/>
      </w:pPr>
    </w:p>
    <w:p w:rsidR="00D15BBE" w:rsidRDefault="00D15BBE" w:rsidP="00203D97">
      <w:pPr>
        <w:jc w:val="both"/>
      </w:pPr>
    </w:p>
    <w:p w:rsidR="00D15BBE" w:rsidRDefault="00D15BBE" w:rsidP="00203D97">
      <w:pPr>
        <w:jc w:val="both"/>
      </w:pPr>
    </w:p>
    <w:p w:rsidR="00D15BBE" w:rsidRDefault="00D15BBE" w:rsidP="00203D97">
      <w:pPr>
        <w:jc w:val="both"/>
      </w:pPr>
    </w:p>
    <w:p w:rsidR="00D15BBE" w:rsidRDefault="00D15BBE" w:rsidP="00203D97">
      <w:pPr>
        <w:jc w:val="both"/>
      </w:pPr>
    </w:p>
    <w:p w:rsidR="00D15BBE" w:rsidRDefault="00D15BBE" w:rsidP="00203D97">
      <w:pPr>
        <w:jc w:val="both"/>
      </w:pPr>
    </w:p>
    <w:p w:rsidR="00D15BBE" w:rsidRDefault="00D15BBE" w:rsidP="00203D97">
      <w:pPr>
        <w:jc w:val="both"/>
      </w:pPr>
    </w:p>
    <w:p w:rsidR="00D15BBE" w:rsidRDefault="00D15BBE" w:rsidP="00203D97">
      <w:pPr>
        <w:jc w:val="both"/>
      </w:pPr>
    </w:p>
    <w:p w:rsidR="00D15BBE" w:rsidRDefault="00D15BBE" w:rsidP="00203D97">
      <w:pPr>
        <w:jc w:val="both"/>
      </w:pPr>
    </w:p>
    <w:p w:rsidR="00D15BBE" w:rsidRDefault="00D15BBE" w:rsidP="00203D97">
      <w:pPr>
        <w:jc w:val="both"/>
      </w:pPr>
    </w:p>
    <w:p w:rsidR="00D15BBE" w:rsidRDefault="00D15BBE" w:rsidP="00203D97">
      <w:pPr>
        <w:jc w:val="both"/>
      </w:pPr>
    </w:p>
    <w:p w:rsidR="00D15BBE" w:rsidRDefault="00D15BBE" w:rsidP="00203D97">
      <w:pPr>
        <w:jc w:val="both"/>
      </w:pPr>
    </w:p>
    <w:p w:rsidR="00D15BBE" w:rsidRDefault="00D15BBE" w:rsidP="00203D97">
      <w:pPr>
        <w:jc w:val="both"/>
      </w:pPr>
    </w:p>
    <w:p w:rsidR="00D15BBE" w:rsidRDefault="00D15BBE" w:rsidP="00203D97">
      <w:pPr>
        <w:jc w:val="both"/>
      </w:pPr>
    </w:p>
    <w:p w:rsidR="00D15BBE" w:rsidRDefault="00D15BBE" w:rsidP="00203D97">
      <w:pPr>
        <w:jc w:val="both"/>
      </w:pPr>
    </w:p>
    <w:p w:rsidR="00D15BBE" w:rsidRDefault="00D15BBE" w:rsidP="00203D97">
      <w:pPr>
        <w:jc w:val="both"/>
      </w:pPr>
    </w:p>
    <w:p w:rsidR="00D15BBE" w:rsidRDefault="00D15BBE" w:rsidP="00203D97">
      <w:pPr>
        <w:jc w:val="both"/>
      </w:pPr>
    </w:p>
    <w:p w:rsidR="002D49F5" w:rsidRDefault="002278A3" w:rsidP="002278A3">
      <w:pPr>
        <w:jc w:val="both"/>
        <w:rPr>
          <w:b/>
        </w:rPr>
      </w:pPr>
      <w:r w:rsidRPr="002278A3">
        <w:rPr>
          <w:b/>
        </w:rPr>
        <w:t>References</w:t>
      </w:r>
    </w:p>
    <w:p w:rsidR="002D49F5" w:rsidRDefault="002D49F5" w:rsidP="002278A3">
      <w:pPr>
        <w:jc w:val="both"/>
        <w:rPr>
          <w:b/>
        </w:rPr>
      </w:pPr>
    </w:p>
    <w:p w:rsidR="00B112CE" w:rsidRDefault="002D49F5" w:rsidP="00B112CE">
      <w:pPr>
        <w:pStyle w:val="EndNoteBibliography"/>
        <w:ind w:left="720" w:hanging="720"/>
      </w:pPr>
      <w:r>
        <w:rPr>
          <w:b/>
        </w:rPr>
        <w:fldChar w:fldCharType="begin"/>
      </w:r>
      <w:r>
        <w:rPr>
          <w:b/>
        </w:rPr>
        <w:instrText xml:space="preserve"> ADDIN EN.REFLIST </w:instrText>
      </w:r>
      <w:r>
        <w:rPr>
          <w:b/>
        </w:rPr>
        <w:fldChar w:fldCharType="separate"/>
      </w:r>
      <w:r w:rsidR="00B112CE" w:rsidRPr="00B112CE">
        <w:t>Ashton, AR (2011) Guanylyl cyclase activity in plants?</w:t>
      </w:r>
      <w:r w:rsidR="00B112CE" w:rsidRPr="00B112CE">
        <w:rPr>
          <w:i/>
        </w:rPr>
        <w:t xml:space="preserve"> Proceedings of the National Academy of Sciences of the United States of America</w:t>
      </w:r>
      <w:r w:rsidR="00B112CE" w:rsidRPr="00B112CE">
        <w:t xml:space="preserve"> </w:t>
      </w:r>
      <w:r w:rsidR="00B112CE" w:rsidRPr="00B112CE">
        <w:rPr>
          <w:b/>
        </w:rPr>
        <w:t>108</w:t>
      </w:r>
      <w:r w:rsidR="00B112CE" w:rsidRPr="00B112CE">
        <w:t>, E96-E96.</w:t>
      </w:r>
    </w:p>
    <w:p w:rsidR="006C5ED5" w:rsidRPr="00B112CE" w:rsidRDefault="006C5ED5" w:rsidP="00B112CE">
      <w:pPr>
        <w:pStyle w:val="EndNoteBibliography"/>
        <w:ind w:left="720" w:hanging="720"/>
      </w:pPr>
      <w:r w:rsidRPr="006C5ED5">
        <w:t>Bailey-Serres</w:t>
      </w:r>
      <w:r>
        <w:t>, J,</w:t>
      </w:r>
      <w:r w:rsidRPr="006C5ED5">
        <w:t xml:space="preserve"> Mittler</w:t>
      </w:r>
      <w:r>
        <w:t xml:space="preserve">, R (2006) </w:t>
      </w:r>
      <w:r w:rsidRPr="006C5ED5">
        <w:t>The Roles of Reactive Oxygen Species in Plant Cells</w:t>
      </w:r>
      <w:r>
        <w:t xml:space="preserve">. </w:t>
      </w:r>
      <w:r w:rsidRPr="006C5ED5">
        <w:t xml:space="preserve">Plant Physiology </w:t>
      </w:r>
      <w:r w:rsidRPr="00A10D5D">
        <w:rPr>
          <w:b/>
        </w:rPr>
        <w:t xml:space="preserve">141, </w:t>
      </w:r>
      <w:r w:rsidRPr="006C5ED5">
        <w:t>311</w:t>
      </w:r>
      <w:r>
        <w:t>.</w:t>
      </w:r>
    </w:p>
    <w:p w:rsidR="00B112CE" w:rsidRPr="00B112CE" w:rsidRDefault="00B112CE" w:rsidP="00B112CE">
      <w:pPr>
        <w:pStyle w:val="EndNoteBibliography"/>
        <w:ind w:left="720" w:hanging="720"/>
      </w:pPr>
      <w:r w:rsidRPr="00B112CE">
        <w:t>Beligni, MV, Lamattina, L (2000) Nitric oxide stimulates seed germination and de-etiolation, and inhibits hypocotyl elongation, three light-inducible responses in plants.</w:t>
      </w:r>
      <w:r w:rsidRPr="00B112CE">
        <w:rPr>
          <w:i/>
        </w:rPr>
        <w:t xml:space="preserve"> Planta</w:t>
      </w:r>
      <w:r w:rsidRPr="00B112CE">
        <w:t xml:space="preserve"> </w:t>
      </w:r>
      <w:r w:rsidRPr="00B112CE">
        <w:rPr>
          <w:b/>
        </w:rPr>
        <w:t>210</w:t>
      </w:r>
      <w:r w:rsidRPr="00B112CE">
        <w:t>, 215-21.</w:t>
      </w:r>
    </w:p>
    <w:p w:rsidR="00B112CE" w:rsidRPr="00B112CE" w:rsidRDefault="00B112CE" w:rsidP="00B112CE">
      <w:pPr>
        <w:pStyle w:val="EndNoteBibliography"/>
        <w:ind w:left="720" w:hanging="720"/>
      </w:pPr>
      <w:r w:rsidRPr="00B112CE">
        <w:t>Bojar, D, Martinez, J, Santiago, J, Rybin, V, Bayliss, R, Hothorn, M (2014) Crystal structures of the phosphorylated BRI1 kinase domain and implications for brassinosteroid signal initiation.</w:t>
      </w:r>
      <w:r w:rsidRPr="00B112CE">
        <w:rPr>
          <w:i/>
        </w:rPr>
        <w:t xml:space="preserve"> Plant Journal</w:t>
      </w:r>
      <w:r w:rsidRPr="00B112CE">
        <w:t xml:space="preserve"> </w:t>
      </w:r>
      <w:r w:rsidRPr="00B112CE">
        <w:rPr>
          <w:b/>
        </w:rPr>
        <w:t>78</w:t>
      </w:r>
      <w:r w:rsidRPr="00B112CE">
        <w:t>, 31-43.</w:t>
      </w:r>
    </w:p>
    <w:p w:rsidR="00B112CE" w:rsidRPr="00B112CE" w:rsidRDefault="00B112CE" w:rsidP="00B112CE">
      <w:pPr>
        <w:pStyle w:val="EndNoteBibliography"/>
        <w:ind w:left="720" w:hanging="720"/>
      </w:pPr>
      <w:r w:rsidRPr="00B112CE">
        <w:t>Chou, H, Zhu, YF, Ma, Y, Berkowitz, GA (2016) The CLAVATA signaling pathway mediating stem cell fate in shoot meristems requires Ca</w:t>
      </w:r>
      <w:r w:rsidRPr="00B112CE">
        <w:rPr>
          <w:vertAlign w:val="superscript"/>
        </w:rPr>
        <w:t>2+</w:t>
      </w:r>
      <w:r w:rsidRPr="00B112CE">
        <w:t xml:space="preserve"> as a secondary cytosolic messenger.</w:t>
      </w:r>
      <w:r w:rsidRPr="00B112CE">
        <w:rPr>
          <w:i/>
        </w:rPr>
        <w:t xml:space="preserve"> Plant Journal</w:t>
      </w:r>
      <w:r w:rsidRPr="00B112CE">
        <w:t xml:space="preserve"> </w:t>
      </w:r>
      <w:r w:rsidRPr="00B112CE">
        <w:rPr>
          <w:b/>
        </w:rPr>
        <w:t>85</w:t>
      </w:r>
      <w:r w:rsidRPr="00B112CE">
        <w:t>, 494-506.</w:t>
      </w:r>
    </w:p>
    <w:p w:rsidR="00B112CE" w:rsidRPr="00B112CE" w:rsidRDefault="00B112CE" w:rsidP="00B112CE">
      <w:pPr>
        <w:pStyle w:val="EndNoteBibliography"/>
        <w:ind w:left="720" w:hanging="720"/>
      </w:pPr>
      <w:r w:rsidRPr="00B112CE">
        <w:t>Cousson, A (2003) Pharmacological evidence for a positive influence of the cyclic GMP-independent transduction on the cyclic GMP-mediated Ca</w:t>
      </w:r>
      <w:r w:rsidRPr="00B112CE">
        <w:rPr>
          <w:vertAlign w:val="superscript"/>
        </w:rPr>
        <w:t>2+</w:t>
      </w:r>
      <w:r w:rsidRPr="00B112CE">
        <w:t xml:space="preserve">-dependent pathway within </w:t>
      </w:r>
      <w:r w:rsidRPr="00B112CE">
        <w:rPr>
          <w:i/>
        </w:rPr>
        <w:t xml:space="preserve">Arabidopsis </w:t>
      </w:r>
      <w:r w:rsidRPr="00B112CE">
        <w:t>stomatal opening in response to auxin.</w:t>
      </w:r>
      <w:r w:rsidRPr="00B112CE">
        <w:rPr>
          <w:i/>
        </w:rPr>
        <w:t xml:space="preserve"> Plant Science</w:t>
      </w:r>
      <w:r w:rsidRPr="00B112CE">
        <w:t xml:space="preserve"> </w:t>
      </w:r>
      <w:r w:rsidRPr="00B112CE">
        <w:rPr>
          <w:b/>
        </w:rPr>
        <w:t>164</w:t>
      </w:r>
      <w:r w:rsidRPr="00B112CE">
        <w:t>, 759-767.</w:t>
      </w:r>
    </w:p>
    <w:p w:rsidR="00B112CE" w:rsidRPr="00B112CE" w:rsidRDefault="00B112CE" w:rsidP="00B112CE">
      <w:pPr>
        <w:pStyle w:val="EndNoteBibliography"/>
        <w:ind w:left="720" w:hanging="720"/>
      </w:pPr>
      <w:r w:rsidRPr="00B112CE">
        <w:t xml:space="preserve">Cousson, A (2010) Indolyl-3-butyric acid-induced </w:t>
      </w:r>
      <w:r w:rsidRPr="00B112CE">
        <w:rPr>
          <w:i/>
        </w:rPr>
        <w:t xml:space="preserve">Arabidopsis </w:t>
      </w:r>
      <w:r w:rsidRPr="00B112CE">
        <w:t>stomatal opening mediated by 3 ',5 '-cyclic guanosine-monophosphate.</w:t>
      </w:r>
      <w:r w:rsidRPr="00B112CE">
        <w:rPr>
          <w:i/>
        </w:rPr>
        <w:t xml:space="preserve"> Plant Physiology and Biochemistry</w:t>
      </w:r>
      <w:r w:rsidRPr="00B112CE">
        <w:t xml:space="preserve"> </w:t>
      </w:r>
      <w:r w:rsidRPr="00B112CE">
        <w:rPr>
          <w:b/>
        </w:rPr>
        <w:t>48</w:t>
      </w:r>
      <w:r w:rsidRPr="00B112CE">
        <w:t>, 977-986.</w:t>
      </w:r>
    </w:p>
    <w:p w:rsidR="00B112CE" w:rsidRPr="00B112CE" w:rsidRDefault="00B112CE" w:rsidP="00B112CE">
      <w:pPr>
        <w:pStyle w:val="EndNoteBibliography"/>
        <w:ind w:left="720" w:hanging="720"/>
      </w:pPr>
      <w:r w:rsidRPr="00B112CE">
        <w:t>Demidchik, V, Maathuis, FJM (2007) Physiological roles of nonselective cation channels in plants: from salt stress to signalling and development.</w:t>
      </w:r>
      <w:r w:rsidRPr="00B112CE">
        <w:rPr>
          <w:i/>
        </w:rPr>
        <w:t xml:space="preserve"> New Phytologist</w:t>
      </w:r>
      <w:r w:rsidRPr="00B112CE">
        <w:t xml:space="preserve"> </w:t>
      </w:r>
      <w:r w:rsidRPr="00B112CE">
        <w:rPr>
          <w:b/>
        </w:rPr>
        <w:t>175</w:t>
      </w:r>
      <w:r w:rsidRPr="00B112CE">
        <w:t>, 387-404.</w:t>
      </w:r>
    </w:p>
    <w:p w:rsidR="00B112CE" w:rsidRDefault="00B112CE" w:rsidP="00B112CE">
      <w:pPr>
        <w:pStyle w:val="EndNoteBibliography"/>
        <w:ind w:left="720" w:hanging="720"/>
      </w:pPr>
      <w:r w:rsidRPr="00B112CE">
        <w:t>Desikan, R, Cheung, MK, Bright, J, Henson, D, Hancock, JT, Neill, SJ (2004) ABA, hydrogen peroxide and nitric oxide signalling in stomatal guard cells.</w:t>
      </w:r>
      <w:r w:rsidRPr="00B112CE">
        <w:rPr>
          <w:i/>
        </w:rPr>
        <w:t xml:space="preserve"> Journal of Experimental Botany</w:t>
      </w:r>
      <w:r w:rsidRPr="00B112CE">
        <w:t xml:space="preserve"> </w:t>
      </w:r>
      <w:r w:rsidRPr="00B112CE">
        <w:rPr>
          <w:b/>
        </w:rPr>
        <w:t>55</w:t>
      </w:r>
      <w:r w:rsidRPr="00B112CE">
        <w:t>, 205-12.</w:t>
      </w:r>
    </w:p>
    <w:p w:rsidR="007E0315" w:rsidRPr="00B112CE" w:rsidRDefault="008074D1" w:rsidP="008074D1">
      <w:pPr>
        <w:pStyle w:val="EndNoteBibliography"/>
        <w:ind w:left="720" w:hanging="720"/>
      </w:pPr>
      <w:r>
        <w:t xml:space="preserve">Dodd, AN, Kudla, J, Sanders, D (2010) The language of calcium signaling. Annu Rev Plant Biol. </w:t>
      </w:r>
      <w:r w:rsidRPr="00A10D5D">
        <w:rPr>
          <w:b/>
        </w:rPr>
        <w:t>61</w:t>
      </w:r>
      <w:r>
        <w:rPr>
          <w:b/>
        </w:rPr>
        <w:t xml:space="preserve">, </w:t>
      </w:r>
      <w:r>
        <w:t>593-620. doi: 10.1146/annurev-arplant-070109-104628.</w:t>
      </w:r>
      <w:r w:rsidR="007E0315">
        <w:t xml:space="preserve">Donaldson, L, Ludidi, N, Knight, MR, Gehring, C, Denby, K (2004) Salt and osmotic stress cause rapid increases in </w:t>
      </w:r>
      <w:r w:rsidR="007E0315" w:rsidRPr="0055716B">
        <w:rPr>
          <w:i/>
        </w:rPr>
        <w:t>Arabidopsis thaliana</w:t>
      </w:r>
      <w:r w:rsidR="007E0315">
        <w:t xml:space="preserve"> cGMP levels. FEBS letters </w:t>
      </w:r>
      <w:r w:rsidR="007E0315" w:rsidRPr="00A10D5D">
        <w:rPr>
          <w:b/>
        </w:rPr>
        <w:t>569,</w:t>
      </w:r>
      <w:r w:rsidR="007E0315">
        <w:t xml:space="preserve"> 317-320.</w:t>
      </w:r>
    </w:p>
    <w:p w:rsidR="00B112CE" w:rsidRPr="00B112CE" w:rsidRDefault="00B112CE" w:rsidP="00B112CE">
      <w:pPr>
        <w:pStyle w:val="EndNoteBibliography"/>
        <w:ind w:left="720" w:hanging="720"/>
      </w:pPr>
      <w:r w:rsidRPr="00B112CE">
        <w:t xml:space="preserve">Dubovskaya, LV, Bakakina, YS, Kolesneva, EV, Sodel, DL, McAinsh, MR, Hetherington, AM, Volotovski, ID (2011) cGMP-dependent ABA-induced stomatal closure in the ABA-insensitive </w:t>
      </w:r>
      <w:r w:rsidRPr="00B112CE">
        <w:rPr>
          <w:i/>
        </w:rPr>
        <w:t xml:space="preserve">Arabidopsis </w:t>
      </w:r>
      <w:r w:rsidRPr="00B112CE">
        <w:t xml:space="preserve">mutant </w:t>
      </w:r>
      <w:r w:rsidRPr="00B112CE">
        <w:rPr>
          <w:i/>
        </w:rPr>
        <w:t>abi1-1</w:t>
      </w:r>
      <w:r w:rsidRPr="00B112CE">
        <w:t>.</w:t>
      </w:r>
      <w:r w:rsidRPr="00B112CE">
        <w:rPr>
          <w:i/>
        </w:rPr>
        <w:t xml:space="preserve"> New Phytologist</w:t>
      </w:r>
      <w:r w:rsidRPr="00B112CE">
        <w:t xml:space="preserve"> </w:t>
      </w:r>
      <w:r w:rsidRPr="00B112CE">
        <w:rPr>
          <w:b/>
        </w:rPr>
        <w:t>191</w:t>
      </w:r>
      <w:r w:rsidRPr="00B112CE">
        <w:t>, 57-69.</w:t>
      </w:r>
    </w:p>
    <w:p w:rsidR="00B112CE" w:rsidRPr="00B112CE" w:rsidRDefault="00B112CE" w:rsidP="00B112CE">
      <w:pPr>
        <w:pStyle w:val="EndNoteBibliography"/>
        <w:ind w:left="720" w:hanging="720"/>
      </w:pPr>
      <w:r w:rsidRPr="00B112CE">
        <w:t>Durner, J, Wendehenne, D, Klessig, DF (1998) Defense gene induction in tobacco by nitric oxide, cyclic GMP, and cyclic ADP-ribose.</w:t>
      </w:r>
      <w:r w:rsidRPr="00B112CE">
        <w:rPr>
          <w:i/>
        </w:rPr>
        <w:t xml:space="preserve"> Proceedings of the National Academy of Sciences of the United States of America</w:t>
      </w:r>
      <w:r w:rsidRPr="00B112CE">
        <w:t xml:space="preserve"> </w:t>
      </w:r>
      <w:r w:rsidRPr="00B112CE">
        <w:rPr>
          <w:b/>
        </w:rPr>
        <w:t>95</w:t>
      </w:r>
      <w:r w:rsidRPr="00B112CE">
        <w:t>, 10328-10333.</w:t>
      </w:r>
    </w:p>
    <w:p w:rsidR="00B112CE" w:rsidRPr="00B112CE" w:rsidRDefault="00B112CE" w:rsidP="00B112CE">
      <w:pPr>
        <w:pStyle w:val="EndNoteBibliography"/>
        <w:ind w:left="720" w:hanging="720"/>
      </w:pPr>
      <w:r w:rsidRPr="00B112CE">
        <w:t xml:space="preserve">Essah, PA, Davenport, R, Tester, M (2003) Sodium influx and accumulation in </w:t>
      </w:r>
      <w:r w:rsidRPr="00B112CE">
        <w:rPr>
          <w:i/>
        </w:rPr>
        <w:t>Arabidopsis</w:t>
      </w:r>
      <w:r w:rsidRPr="00B112CE">
        <w:t>.</w:t>
      </w:r>
      <w:r w:rsidRPr="00B112CE">
        <w:rPr>
          <w:i/>
        </w:rPr>
        <w:t xml:space="preserve"> Plant Physiology</w:t>
      </w:r>
      <w:r w:rsidRPr="00B112CE">
        <w:t xml:space="preserve"> </w:t>
      </w:r>
      <w:r w:rsidRPr="00B112CE">
        <w:rPr>
          <w:b/>
        </w:rPr>
        <w:t>133</w:t>
      </w:r>
      <w:r w:rsidRPr="00B112CE">
        <w:t>, 307-18.</w:t>
      </w:r>
    </w:p>
    <w:p w:rsidR="00B112CE" w:rsidRPr="00B112CE" w:rsidRDefault="00B112CE" w:rsidP="00B112CE">
      <w:pPr>
        <w:pStyle w:val="EndNoteBibliography"/>
        <w:ind w:left="720" w:hanging="720"/>
      </w:pPr>
      <w:r w:rsidRPr="00B112CE">
        <w:t>Gaupels, F, Furch, ACU, Zimmermann, MR, Chen, FX, Kaever, V, Buhtzt, A, Kehr, J, Sarioglu, H, Koger, KH, Durner, J (2016) Systemic Induction of NO-, Redox-, and cGMP Signaling in the Pumpkin Extrafascicular Phloem upon Local Leaf Wounding</w:t>
      </w:r>
      <w:r w:rsidR="00A94B46">
        <w:t>.</w:t>
      </w:r>
      <w:r w:rsidRPr="00B112CE">
        <w:t xml:space="preserve"> </w:t>
      </w:r>
      <w:r w:rsidRPr="00B112CE">
        <w:rPr>
          <w:i/>
        </w:rPr>
        <w:t>Frontiers in Plant Science</w:t>
      </w:r>
      <w:r w:rsidRPr="00B112CE">
        <w:t xml:space="preserve"> </w:t>
      </w:r>
      <w:r w:rsidRPr="00B112CE">
        <w:rPr>
          <w:b/>
        </w:rPr>
        <w:t>7</w:t>
      </w:r>
      <w:r w:rsidRPr="00B112CE">
        <w:t>, 154.</w:t>
      </w:r>
    </w:p>
    <w:p w:rsidR="00B112CE" w:rsidRPr="00B112CE" w:rsidRDefault="00B112CE" w:rsidP="00B112CE">
      <w:pPr>
        <w:pStyle w:val="EndNoteBibliography"/>
        <w:ind w:left="720" w:hanging="720"/>
      </w:pPr>
      <w:r w:rsidRPr="00B112CE">
        <w:t>Gilroy, S, Suzuki, N, Miller, G, Choi, WG, Toyota, M, Devireddy, AR, Mittler, R (2014) A tidal wave of signals: calcium and ROS at the forefront of rapid systemic signaling.</w:t>
      </w:r>
      <w:r w:rsidRPr="00B112CE">
        <w:rPr>
          <w:i/>
        </w:rPr>
        <w:t xml:space="preserve"> Trends in Plant Science</w:t>
      </w:r>
      <w:r w:rsidRPr="00B112CE">
        <w:t xml:space="preserve"> </w:t>
      </w:r>
      <w:r w:rsidRPr="00B112CE">
        <w:rPr>
          <w:b/>
        </w:rPr>
        <w:t>19</w:t>
      </w:r>
      <w:r w:rsidRPr="00B112CE">
        <w:t>, 623-630.</w:t>
      </w:r>
    </w:p>
    <w:p w:rsidR="00B112CE" w:rsidRPr="00B112CE" w:rsidRDefault="00B112CE" w:rsidP="00B112CE">
      <w:pPr>
        <w:pStyle w:val="EndNoteBibliography"/>
        <w:ind w:left="720" w:hanging="720"/>
      </w:pPr>
      <w:r w:rsidRPr="00B112CE">
        <w:t>Gomez-Cadenas, A, Zentella, R, Walker-Simmons, MK, Ho, TH (2001) Gibberellin/abscisic acid antagonism in barley aleurone cells: site of action of the protein kinase PKABA1 in relation to gibberellin signaling molecules.</w:t>
      </w:r>
      <w:r w:rsidRPr="00B112CE">
        <w:rPr>
          <w:i/>
        </w:rPr>
        <w:t xml:space="preserve"> Plant Cell</w:t>
      </w:r>
      <w:r w:rsidRPr="00B112CE">
        <w:t xml:space="preserve"> </w:t>
      </w:r>
      <w:r w:rsidRPr="00B112CE">
        <w:rPr>
          <w:b/>
        </w:rPr>
        <w:t>13</w:t>
      </w:r>
      <w:r w:rsidRPr="00B112CE">
        <w:t>, 667-79.</w:t>
      </w:r>
    </w:p>
    <w:p w:rsidR="00B112CE" w:rsidRPr="00B112CE" w:rsidRDefault="00B112CE" w:rsidP="00B112CE">
      <w:pPr>
        <w:pStyle w:val="EndNoteBibliography"/>
        <w:ind w:left="720" w:hanging="720"/>
      </w:pPr>
      <w:r w:rsidRPr="00B112CE">
        <w:lastRenderedPageBreak/>
        <w:t xml:space="preserve">Honda, K, Yamada, N, Yoshida, R, Ihara, H, Sawa, T, Akaike, T, Iwai, S (2015) 8-Mercapto-Cyclic GMP Mediates Hydrogen Sulfide-Induced Stomatal Closure in </w:t>
      </w:r>
      <w:r w:rsidRPr="00B112CE">
        <w:rPr>
          <w:i/>
        </w:rPr>
        <w:t>Arabidopsis</w:t>
      </w:r>
      <w:r w:rsidRPr="00B112CE">
        <w:t>.</w:t>
      </w:r>
      <w:r w:rsidRPr="00B112CE">
        <w:rPr>
          <w:i/>
        </w:rPr>
        <w:t xml:space="preserve"> Plant and Cell Physiology</w:t>
      </w:r>
      <w:r w:rsidRPr="00B112CE">
        <w:t xml:space="preserve"> </w:t>
      </w:r>
      <w:r w:rsidRPr="00B112CE">
        <w:rPr>
          <w:b/>
        </w:rPr>
        <w:t>56</w:t>
      </w:r>
      <w:r w:rsidRPr="00B112CE">
        <w:t>, 1481-1489.</w:t>
      </w:r>
    </w:p>
    <w:p w:rsidR="00B112CE" w:rsidRPr="00B112CE" w:rsidRDefault="00B112CE" w:rsidP="00B112CE">
      <w:pPr>
        <w:pStyle w:val="EndNoteBibliography"/>
        <w:ind w:left="720" w:hanging="720"/>
      </w:pPr>
      <w:r w:rsidRPr="00B112CE">
        <w:t>Hu, X, Neill, SJ, Tang, Z, Cai, W (2005) Nitric oxide mediates gravitropic bending in soybean roots.</w:t>
      </w:r>
      <w:r w:rsidRPr="00B112CE">
        <w:rPr>
          <w:i/>
        </w:rPr>
        <w:t xml:space="preserve"> Plant Physiology</w:t>
      </w:r>
      <w:r w:rsidRPr="00B112CE">
        <w:t xml:space="preserve"> </w:t>
      </w:r>
      <w:r w:rsidRPr="00B112CE">
        <w:rPr>
          <w:b/>
        </w:rPr>
        <w:t>137</w:t>
      </w:r>
      <w:r w:rsidRPr="00B112CE">
        <w:t>, 663-70.</w:t>
      </w:r>
    </w:p>
    <w:p w:rsidR="00B112CE" w:rsidRPr="00B112CE" w:rsidRDefault="00B112CE" w:rsidP="00B112CE">
      <w:pPr>
        <w:pStyle w:val="EndNoteBibliography"/>
        <w:ind w:left="720" w:hanging="720"/>
      </w:pPr>
      <w:r w:rsidRPr="00B112CE">
        <w:t>Inoue, T, Fukuo, K, Nakahashi, T, Hata, S, Morimoto, S, Ogihara, T (1995) cGMP upregulates nitric oxide synthase expression in vascular smooth muscle cells.</w:t>
      </w:r>
      <w:r w:rsidRPr="00B112CE">
        <w:rPr>
          <w:i/>
        </w:rPr>
        <w:t xml:space="preserve"> Hypertension</w:t>
      </w:r>
      <w:r w:rsidRPr="00B112CE">
        <w:t xml:space="preserve"> </w:t>
      </w:r>
      <w:r w:rsidRPr="00B112CE">
        <w:rPr>
          <w:b/>
        </w:rPr>
        <w:t>25</w:t>
      </w:r>
      <w:r w:rsidRPr="00B112CE">
        <w:t>, 711-4.</w:t>
      </w:r>
    </w:p>
    <w:p w:rsidR="00B112CE" w:rsidRPr="00B112CE" w:rsidRDefault="00B112CE" w:rsidP="00B112CE">
      <w:pPr>
        <w:pStyle w:val="EndNoteBibliography"/>
        <w:ind w:left="720" w:hanging="720"/>
      </w:pPr>
      <w:r w:rsidRPr="00B112CE">
        <w:t xml:space="preserve">Ishioka, N, Tanimoto, S (1990) Involvement of cyclic AMP in adventitious bud initiation of </w:t>
      </w:r>
      <w:r w:rsidRPr="00B112CE">
        <w:rPr>
          <w:i/>
        </w:rPr>
        <w:t xml:space="preserve">Torenia </w:t>
      </w:r>
      <w:r w:rsidRPr="00B112CE">
        <w:t>stem segments.</w:t>
      </w:r>
      <w:r w:rsidRPr="00B112CE">
        <w:rPr>
          <w:i/>
        </w:rPr>
        <w:t xml:space="preserve"> Plant Cell Physiology</w:t>
      </w:r>
      <w:r w:rsidRPr="00B112CE">
        <w:t xml:space="preserve"> </w:t>
      </w:r>
      <w:r w:rsidRPr="00B112CE">
        <w:rPr>
          <w:b/>
        </w:rPr>
        <w:t>31</w:t>
      </w:r>
      <w:r w:rsidRPr="00B112CE">
        <w:t>, 91–97.</w:t>
      </w:r>
    </w:p>
    <w:p w:rsidR="00B112CE" w:rsidRPr="00B112CE" w:rsidRDefault="00B112CE" w:rsidP="00B112CE">
      <w:pPr>
        <w:pStyle w:val="EndNoteBibliography"/>
        <w:ind w:left="720" w:hanging="720"/>
      </w:pPr>
      <w:r w:rsidRPr="00B112CE">
        <w:t>Isner, JC, Maathuis, FJM (2011) Measurement of cellular cGMP in plant cells and tissues using the endogenous fluorescent reporter FlincG.</w:t>
      </w:r>
      <w:r w:rsidRPr="00B112CE">
        <w:rPr>
          <w:i/>
        </w:rPr>
        <w:t xml:space="preserve"> Plant Journal</w:t>
      </w:r>
      <w:r w:rsidRPr="00B112CE">
        <w:t xml:space="preserve"> </w:t>
      </w:r>
      <w:r w:rsidRPr="00B112CE">
        <w:rPr>
          <w:b/>
        </w:rPr>
        <w:t>65</w:t>
      </w:r>
      <w:r w:rsidRPr="00B112CE">
        <w:t>, 329-334.</w:t>
      </w:r>
    </w:p>
    <w:p w:rsidR="00B112CE" w:rsidRPr="00B112CE" w:rsidRDefault="00B112CE" w:rsidP="00B112CE">
      <w:pPr>
        <w:pStyle w:val="EndNoteBibliography"/>
        <w:ind w:left="720" w:hanging="720"/>
      </w:pPr>
      <w:r w:rsidRPr="00B112CE">
        <w:t>Isner, JC, Nuhse, T, Maathuis, FJM (2012) The cyclic nucleotide cGMP is involved in plant hormone signalling and alters phosphorylation of</w:t>
      </w:r>
      <w:r w:rsidRPr="00B112CE">
        <w:rPr>
          <w:i/>
        </w:rPr>
        <w:t xml:space="preserve"> Arabidopsis thaliana</w:t>
      </w:r>
      <w:r w:rsidRPr="00B112CE">
        <w:t xml:space="preserve"> root proteins.</w:t>
      </w:r>
      <w:r w:rsidRPr="00B112CE">
        <w:rPr>
          <w:i/>
        </w:rPr>
        <w:t xml:space="preserve"> Journal of Experimental Botany</w:t>
      </w:r>
      <w:r w:rsidRPr="00B112CE">
        <w:t xml:space="preserve"> </w:t>
      </w:r>
      <w:r w:rsidRPr="00B112CE">
        <w:rPr>
          <w:b/>
        </w:rPr>
        <w:t>63</w:t>
      </w:r>
      <w:r w:rsidRPr="00B112CE">
        <w:t>, 3199-3205.</w:t>
      </w:r>
    </w:p>
    <w:p w:rsidR="00B112CE" w:rsidRPr="00B112CE" w:rsidRDefault="00B112CE" w:rsidP="00B112CE">
      <w:pPr>
        <w:pStyle w:val="EndNoteBibliography"/>
        <w:ind w:left="720" w:hanging="720"/>
      </w:pPr>
      <w:r w:rsidRPr="00B112CE">
        <w:t xml:space="preserve">Joudoi, T, Shichiri, Y, Kamizono, N, Akaike, T, Sawa, T, Yoshitake, J, Yamada, N, Iwai, S (2013) Nitrated Cyclic GMP Modulates Guard Cell Signaling in </w:t>
      </w:r>
      <w:r w:rsidRPr="00B112CE">
        <w:rPr>
          <w:i/>
        </w:rPr>
        <w:t>Arabidopsis</w:t>
      </w:r>
      <w:r w:rsidRPr="00B112CE">
        <w:t>.</w:t>
      </w:r>
      <w:r w:rsidRPr="00B112CE">
        <w:rPr>
          <w:i/>
        </w:rPr>
        <w:t xml:space="preserve"> Plant Cell</w:t>
      </w:r>
      <w:r w:rsidRPr="00B112CE">
        <w:t xml:space="preserve"> </w:t>
      </w:r>
      <w:r w:rsidRPr="00B112CE">
        <w:rPr>
          <w:b/>
        </w:rPr>
        <w:t>25</w:t>
      </w:r>
      <w:r w:rsidRPr="00B112CE">
        <w:t>, 558-571.</w:t>
      </w:r>
    </w:p>
    <w:p w:rsidR="00B112CE" w:rsidRPr="00B112CE" w:rsidRDefault="00B112CE" w:rsidP="00B112CE">
      <w:pPr>
        <w:pStyle w:val="EndNoteBibliography"/>
        <w:ind w:left="720" w:hanging="720"/>
      </w:pPr>
      <w:r w:rsidRPr="00B112CE">
        <w:t>Kaplan, B, Sherman, T, Fromm, H (2007) Cyclic nucleotide-gated channels in plants.</w:t>
      </w:r>
      <w:r w:rsidRPr="00B112CE">
        <w:rPr>
          <w:i/>
        </w:rPr>
        <w:t xml:space="preserve"> Febs Letters</w:t>
      </w:r>
      <w:r w:rsidRPr="00B112CE">
        <w:t xml:space="preserve"> </w:t>
      </w:r>
      <w:r w:rsidRPr="00B112CE">
        <w:rPr>
          <w:b/>
        </w:rPr>
        <w:t>581</w:t>
      </w:r>
      <w:r w:rsidRPr="00B112CE">
        <w:t>, 2237-2246.</w:t>
      </w:r>
    </w:p>
    <w:p w:rsidR="00B112CE" w:rsidRPr="00B112CE" w:rsidRDefault="00B112CE" w:rsidP="00B112CE">
      <w:pPr>
        <w:pStyle w:val="EndNoteBibliography"/>
        <w:ind w:left="720" w:hanging="720"/>
      </w:pPr>
      <w:r w:rsidRPr="00B112CE">
        <w:t>Kwezi, L, Ruzvidzo, O, Wheeler, JI, Govender, K, Iacuone, S, Thompson, PE, Gehring, C, Irving, HR (2011) The phytosulfokine (psk) receptor is capable of guanylate cyclase activity and enabling cyclic GMP-dependent signaling in plants.</w:t>
      </w:r>
      <w:r w:rsidRPr="00B112CE">
        <w:rPr>
          <w:i/>
        </w:rPr>
        <w:t xml:space="preserve"> Journal of Biological Chemistry</w:t>
      </w:r>
      <w:r w:rsidRPr="00B112CE">
        <w:t xml:space="preserve"> </w:t>
      </w:r>
      <w:r w:rsidRPr="00B112CE">
        <w:rPr>
          <w:b/>
        </w:rPr>
        <w:t>286</w:t>
      </w:r>
      <w:r w:rsidRPr="00B112CE">
        <w:t>, 22580-22588.</w:t>
      </w:r>
    </w:p>
    <w:p w:rsidR="00B112CE" w:rsidRPr="00B112CE" w:rsidRDefault="00B112CE" w:rsidP="00B112CE">
      <w:pPr>
        <w:pStyle w:val="EndNoteBibliography"/>
        <w:ind w:left="720" w:hanging="720"/>
      </w:pPr>
      <w:r w:rsidRPr="00B112CE">
        <w:t xml:space="preserve">Ladwig, F, Dahlke, RI, Stuhrwohldt, N, Hartmann, J, Harter, K, Sauter, M (2015) Phytosulfokine regulates growth in </w:t>
      </w:r>
      <w:r w:rsidRPr="00B112CE">
        <w:rPr>
          <w:i/>
        </w:rPr>
        <w:t xml:space="preserve">Arabidopsis </w:t>
      </w:r>
      <w:r w:rsidRPr="00B112CE">
        <w:t>through a response module at the plasma membrane that includes CYCLIC NUCLEOTIDE-GATED CHANNEL17, H</w:t>
      </w:r>
      <w:r w:rsidRPr="00B112CE">
        <w:rPr>
          <w:vertAlign w:val="superscript"/>
        </w:rPr>
        <w:t>+</w:t>
      </w:r>
      <w:r w:rsidRPr="00B112CE">
        <w:t>-ATPase, and BAK1.</w:t>
      </w:r>
      <w:r w:rsidRPr="00B112CE">
        <w:rPr>
          <w:i/>
        </w:rPr>
        <w:t xml:space="preserve"> Plant Cell</w:t>
      </w:r>
      <w:r w:rsidRPr="00B112CE">
        <w:t xml:space="preserve"> </w:t>
      </w:r>
      <w:r w:rsidRPr="00B112CE">
        <w:rPr>
          <w:b/>
        </w:rPr>
        <w:t>27</w:t>
      </w:r>
      <w:r w:rsidRPr="00B112CE">
        <w:t>, 1718-1729.</w:t>
      </w:r>
    </w:p>
    <w:p w:rsidR="00B112CE" w:rsidRPr="00B112CE" w:rsidRDefault="00B112CE" w:rsidP="00B112CE">
      <w:pPr>
        <w:pStyle w:val="EndNoteBibliography"/>
        <w:ind w:left="720" w:hanging="720"/>
      </w:pPr>
      <w:r w:rsidRPr="00B112CE">
        <w:t>Lanteri, ML, Pagnussat, GC, Lamattina, L (2006) Calcium and calcium-dependent protein kinases are involved in nitric oxide- and auxin-induced adventitious root formation in cucumber.</w:t>
      </w:r>
      <w:r w:rsidRPr="00B112CE">
        <w:rPr>
          <w:i/>
        </w:rPr>
        <w:t xml:space="preserve"> Journal of Experimental Botany</w:t>
      </w:r>
      <w:r w:rsidRPr="00B112CE">
        <w:t xml:space="preserve"> </w:t>
      </w:r>
      <w:r w:rsidRPr="00B112CE">
        <w:rPr>
          <w:b/>
        </w:rPr>
        <w:t>57</w:t>
      </w:r>
      <w:r w:rsidRPr="00B112CE">
        <w:t>, 1341-51.</w:t>
      </w:r>
    </w:p>
    <w:p w:rsidR="00B112CE" w:rsidRPr="00B112CE" w:rsidRDefault="00B112CE" w:rsidP="00B112CE">
      <w:pPr>
        <w:pStyle w:val="EndNoteBibliography"/>
        <w:ind w:left="720" w:hanging="720"/>
      </w:pPr>
      <w:r w:rsidRPr="00B112CE">
        <w:t xml:space="preserve">Li, JS, Jia, HL, Wang, J (2014) cGMP and ethylene are involved in maintaining ion homeostasis under salt stress in </w:t>
      </w:r>
      <w:r w:rsidRPr="00B112CE">
        <w:rPr>
          <w:i/>
        </w:rPr>
        <w:t xml:space="preserve">Arabidopsis </w:t>
      </w:r>
      <w:r w:rsidRPr="00B112CE">
        <w:t>roots.</w:t>
      </w:r>
      <w:r w:rsidRPr="00B112CE">
        <w:rPr>
          <w:i/>
        </w:rPr>
        <w:t xml:space="preserve"> Plant Cell Reports</w:t>
      </w:r>
      <w:r w:rsidRPr="00B112CE">
        <w:t xml:space="preserve"> </w:t>
      </w:r>
      <w:r w:rsidRPr="00B112CE">
        <w:rPr>
          <w:b/>
        </w:rPr>
        <w:t>33</w:t>
      </w:r>
      <w:r w:rsidRPr="00B112CE">
        <w:t>, 447-459.</w:t>
      </w:r>
    </w:p>
    <w:p w:rsidR="00B112CE" w:rsidRPr="00B112CE" w:rsidRDefault="00B112CE" w:rsidP="00B112CE">
      <w:pPr>
        <w:pStyle w:val="EndNoteBibliography"/>
        <w:ind w:left="720" w:hanging="720"/>
      </w:pPr>
      <w:r w:rsidRPr="00B112CE">
        <w:t>Li, SW, Xue, LG (2010) The interaction between H</w:t>
      </w:r>
      <w:r w:rsidRPr="00B112CE">
        <w:rPr>
          <w:vertAlign w:val="subscript"/>
        </w:rPr>
        <w:t>2</w:t>
      </w:r>
      <w:r w:rsidRPr="00B112CE">
        <w:t>O</w:t>
      </w:r>
      <w:r w:rsidRPr="00B112CE">
        <w:rPr>
          <w:vertAlign w:val="subscript"/>
        </w:rPr>
        <w:t>2</w:t>
      </w:r>
      <w:r w:rsidRPr="00B112CE">
        <w:t xml:space="preserve"> and NO, Ca</w:t>
      </w:r>
      <w:r w:rsidRPr="00B112CE">
        <w:rPr>
          <w:vertAlign w:val="superscript"/>
        </w:rPr>
        <w:t>2+</w:t>
      </w:r>
      <w:r w:rsidRPr="00B112CE">
        <w:t>, cGMP, and MAPKs during adventitious rooting in mung bean seedlings.</w:t>
      </w:r>
      <w:r w:rsidRPr="00B112CE">
        <w:rPr>
          <w:i/>
        </w:rPr>
        <w:t xml:space="preserve"> In Vitro Cellular &amp; Developmental Biology-Plant</w:t>
      </w:r>
      <w:r w:rsidRPr="00B112CE">
        <w:t xml:space="preserve"> </w:t>
      </w:r>
      <w:r w:rsidRPr="00B112CE">
        <w:rPr>
          <w:b/>
        </w:rPr>
        <w:t>46</w:t>
      </w:r>
      <w:r w:rsidRPr="00B112CE">
        <w:t>, 142-148.</w:t>
      </w:r>
    </w:p>
    <w:p w:rsidR="00B112CE" w:rsidRPr="00B112CE" w:rsidRDefault="00B112CE" w:rsidP="00B112CE">
      <w:pPr>
        <w:pStyle w:val="EndNoteBibliography"/>
        <w:ind w:left="720" w:hanging="720"/>
      </w:pPr>
      <w:r w:rsidRPr="00B112CE">
        <w:t xml:space="preserve">Ludidi, N, Gehring, C (2003) Identification of a novel protein with guanylyl cyclase activity in </w:t>
      </w:r>
      <w:r w:rsidRPr="00B112CE">
        <w:rPr>
          <w:i/>
        </w:rPr>
        <w:t>Arabidopsis thaliana</w:t>
      </w:r>
      <w:r w:rsidRPr="00B112CE">
        <w:t>.</w:t>
      </w:r>
      <w:r w:rsidRPr="00B112CE">
        <w:rPr>
          <w:i/>
        </w:rPr>
        <w:t xml:space="preserve"> Journal of Biological Chemistry</w:t>
      </w:r>
      <w:r w:rsidRPr="00B112CE">
        <w:t xml:space="preserve"> </w:t>
      </w:r>
      <w:r w:rsidRPr="00B112CE">
        <w:rPr>
          <w:b/>
        </w:rPr>
        <w:t>278</w:t>
      </w:r>
      <w:r w:rsidRPr="00B112CE">
        <w:t>, 6490-6494.</w:t>
      </w:r>
    </w:p>
    <w:p w:rsidR="00B112CE" w:rsidRPr="00B112CE" w:rsidRDefault="00B112CE" w:rsidP="00B112CE">
      <w:pPr>
        <w:pStyle w:val="EndNoteBibliography"/>
        <w:ind w:left="720" w:hanging="720"/>
      </w:pPr>
      <w:r w:rsidRPr="00B112CE">
        <w:t>Ma, Y, Zhao, YC, Walker, RK, Berkowitz, GA (2013) Molecular steps in the immune signaling pathway evoked by plant elicitor peptides: Ca</w:t>
      </w:r>
      <w:r w:rsidRPr="00B112CE">
        <w:rPr>
          <w:vertAlign w:val="superscript"/>
        </w:rPr>
        <w:t>2+</w:t>
      </w:r>
      <w:r w:rsidRPr="00B112CE">
        <w:t>-dependent protein kinases, nitric oxide, and reactive oxygen species are downstream from the early Ca</w:t>
      </w:r>
      <w:r w:rsidRPr="00B112CE">
        <w:rPr>
          <w:vertAlign w:val="superscript"/>
        </w:rPr>
        <w:t>2+</w:t>
      </w:r>
      <w:r w:rsidRPr="00B112CE">
        <w:t xml:space="preserve"> signal.</w:t>
      </w:r>
      <w:r w:rsidRPr="00B112CE">
        <w:rPr>
          <w:i/>
        </w:rPr>
        <w:t xml:space="preserve"> Plant Physiology</w:t>
      </w:r>
      <w:r w:rsidRPr="00B112CE">
        <w:t xml:space="preserve"> </w:t>
      </w:r>
      <w:r w:rsidRPr="00B112CE">
        <w:rPr>
          <w:b/>
        </w:rPr>
        <w:t>163</w:t>
      </w:r>
      <w:r w:rsidRPr="00B112CE">
        <w:t>, 1459-1471.</w:t>
      </w:r>
    </w:p>
    <w:p w:rsidR="00B112CE" w:rsidRPr="00B112CE" w:rsidRDefault="00B112CE" w:rsidP="00B112CE">
      <w:pPr>
        <w:pStyle w:val="EndNoteBibliography"/>
        <w:ind w:left="720" w:hanging="720"/>
      </w:pPr>
      <w:r w:rsidRPr="00B112CE">
        <w:t xml:space="preserve">Maathuis, FJ, Sanders, D (2001) Sodium uptake in </w:t>
      </w:r>
      <w:r w:rsidRPr="00B112CE">
        <w:rPr>
          <w:i/>
        </w:rPr>
        <w:t xml:space="preserve">Arabidopsis </w:t>
      </w:r>
      <w:r w:rsidRPr="00B112CE">
        <w:t>roots is regulated by cyclic nucleotides.</w:t>
      </w:r>
      <w:r w:rsidRPr="00B112CE">
        <w:rPr>
          <w:i/>
        </w:rPr>
        <w:t xml:space="preserve"> Plant Physiology</w:t>
      </w:r>
      <w:r w:rsidRPr="00B112CE">
        <w:t xml:space="preserve"> </w:t>
      </w:r>
      <w:r w:rsidRPr="00B112CE">
        <w:rPr>
          <w:b/>
        </w:rPr>
        <w:t>127</w:t>
      </w:r>
      <w:r w:rsidRPr="00B112CE">
        <w:t>, 1617-25.</w:t>
      </w:r>
    </w:p>
    <w:p w:rsidR="00B112CE" w:rsidRPr="00B112CE" w:rsidRDefault="00B112CE" w:rsidP="00B112CE">
      <w:pPr>
        <w:pStyle w:val="EndNoteBibliography"/>
        <w:ind w:left="720" w:hanging="720"/>
      </w:pPr>
      <w:r w:rsidRPr="00B112CE">
        <w:t xml:space="preserve">Maathuis, FJM (2006) cGMP modulates gene transcription and cation transport in </w:t>
      </w:r>
      <w:r w:rsidRPr="00B112CE">
        <w:rPr>
          <w:i/>
        </w:rPr>
        <w:t xml:space="preserve">Arabidopsis </w:t>
      </w:r>
      <w:r w:rsidRPr="00B112CE">
        <w:t>roots.</w:t>
      </w:r>
      <w:r w:rsidRPr="00B112CE">
        <w:rPr>
          <w:i/>
        </w:rPr>
        <w:t xml:space="preserve"> Plant Journal</w:t>
      </w:r>
      <w:r w:rsidRPr="00B112CE">
        <w:t xml:space="preserve"> </w:t>
      </w:r>
      <w:r w:rsidRPr="00B112CE">
        <w:rPr>
          <w:b/>
        </w:rPr>
        <w:t>45</w:t>
      </w:r>
      <w:r w:rsidRPr="00B112CE">
        <w:t>, 700-711.</w:t>
      </w:r>
    </w:p>
    <w:p w:rsidR="00B112CE" w:rsidRPr="00B112CE" w:rsidRDefault="00B112CE" w:rsidP="00B112CE">
      <w:pPr>
        <w:pStyle w:val="EndNoteBibliography"/>
        <w:ind w:left="720" w:hanging="720"/>
      </w:pPr>
      <w:r w:rsidRPr="00B112CE">
        <w:t xml:space="preserve">Marondedze, C, Groen, AJ, Thomas, L, Lilley, KS, Gehring, C (2016) A quantitative phosphoproteome analysis of cGMP-dependent cellular responses in </w:t>
      </w:r>
      <w:r w:rsidRPr="00B112CE">
        <w:rPr>
          <w:i/>
        </w:rPr>
        <w:t>Arabidopsis thaliana</w:t>
      </w:r>
      <w:r w:rsidRPr="00B112CE">
        <w:t>.</w:t>
      </w:r>
      <w:r w:rsidRPr="00B112CE">
        <w:rPr>
          <w:i/>
        </w:rPr>
        <w:t xml:space="preserve"> Molecular Plant</w:t>
      </w:r>
      <w:r w:rsidRPr="00B112CE">
        <w:t xml:space="preserve"> </w:t>
      </w:r>
      <w:r w:rsidRPr="00B112CE">
        <w:rPr>
          <w:b/>
        </w:rPr>
        <w:t>9</w:t>
      </w:r>
      <w:r w:rsidRPr="00B112CE">
        <w:t>, 621-623.</w:t>
      </w:r>
    </w:p>
    <w:p w:rsidR="00B112CE" w:rsidRPr="00B112CE" w:rsidRDefault="00B112CE" w:rsidP="00B112CE">
      <w:pPr>
        <w:pStyle w:val="EndNoteBibliography"/>
        <w:ind w:left="720" w:hanging="720"/>
      </w:pPr>
      <w:r w:rsidRPr="00B112CE">
        <w:t>Martinez-Atienza, J, Van Ingelgem, C, Roef, L, Maathuis, FJ (2007) Plant cyclic nucleotide signalling: facts and fiction.</w:t>
      </w:r>
      <w:r w:rsidRPr="00B112CE">
        <w:rPr>
          <w:i/>
        </w:rPr>
        <w:t xml:space="preserve"> Plant Signal Behav</w:t>
      </w:r>
      <w:r w:rsidRPr="00B112CE">
        <w:t xml:space="preserve"> </w:t>
      </w:r>
      <w:r w:rsidRPr="00B112CE">
        <w:rPr>
          <w:b/>
        </w:rPr>
        <w:t>2</w:t>
      </w:r>
      <w:r w:rsidRPr="00B112CE">
        <w:t>, 540-3.</w:t>
      </w:r>
    </w:p>
    <w:p w:rsidR="00B112CE" w:rsidRPr="00B112CE" w:rsidRDefault="00B112CE" w:rsidP="00B112CE">
      <w:pPr>
        <w:pStyle w:val="EndNoteBibliography"/>
        <w:ind w:left="720" w:hanging="720"/>
      </w:pPr>
      <w:r w:rsidRPr="00B112CE">
        <w:t>Meier, S, Madeo, L, Ederli, L, Donaldson, L, Pasqualini, S, Gehring, C (2009) Deciphering cGMP signatures and cGMP-dependent pathways in plant defence.</w:t>
      </w:r>
      <w:r w:rsidRPr="00B112CE">
        <w:rPr>
          <w:i/>
        </w:rPr>
        <w:t xml:space="preserve"> Plant Signal Behav</w:t>
      </w:r>
      <w:r w:rsidRPr="00B112CE">
        <w:t xml:space="preserve"> </w:t>
      </w:r>
      <w:r w:rsidRPr="00B112CE">
        <w:rPr>
          <w:b/>
        </w:rPr>
        <w:t>4</w:t>
      </w:r>
      <w:r w:rsidRPr="00B112CE">
        <w:t>, 307-9.</w:t>
      </w:r>
    </w:p>
    <w:p w:rsidR="00B112CE" w:rsidRDefault="00B112CE" w:rsidP="00B112CE">
      <w:pPr>
        <w:pStyle w:val="EndNoteBibliography"/>
        <w:ind w:left="720" w:hanging="720"/>
      </w:pPr>
      <w:r w:rsidRPr="00B112CE">
        <w:t xml:space="preserve">Meier, S, Ruzvidzo, O, Morse, M, Donaldson, L, Kwezi, L, Gehring, C (2010) The </w:t>
      </w:r>
      <w:r w:rsidRPr="00B112CE">
        <w:rPr>
          <w:i/>
        </w:rPr>
        <w:t xml:space="preserve">Arabidopsis </w:t>
      </w:r>
      <w:r w:rsidRPr="00B112CE">
        <w:t>Wall Associated Kinase-Like 10 gene encodes a functional guanylyl cyclase and is co-expressed with pathogen defense related genes.</w:t>
      </w:r>
      <w:r w:rsidRPr="00B112CE">
        <w:rPr>
          <w:i/>
        </w:rPr>
        <w:t xml:space="preserve"> Plos One</w:t>
      </w:r>
      <w:r w:rsidRPr="00B112CE">
        <w:t xml:space="preserve"> </w:t>
      </w:r>
      <w:r w:rsidRPr="00B112CE">
        <w:rPr>
          <w:b/>
        </w:rPr>
        <w:t>5</w:t>
      </w:r>
      <w:r w:rsidRPr="00B112CE">
        <w:t>,</w:t>
      </w:r>
    </w:p>
    <w:p w:rsidR="006C5ED5" w:rsidRDefault="006C5ED5" w:rsidP="006C5ED5">
      <w:pPr>
        <w:pStyle w:val="EndNoteBibliography"/>
        <w:ind w:left="720" w:hanging="720"/>
      </w:pPr>
      <w:r w:rsidRPr="006C5ED5">
        <w:t>Munnik</w:t>
      </w:r>
      <w:r>
        <w:t>, T,</w:t>
      </w:r>
      <w:r w:rsidRPr="006C5ED5">
        <w:t xml:space="preserve"> Testerink</w:t>
      </w:r>
      <w:r>
        <w:t xml:space="preserve">, C (2009) </w:t>
      </w:r>
      <w:r w:rsidRPr="006C5ED5">
        <w:t>Plant phospholipid signaling: “in a nutshell”</w:t>
      </w:r>
      <w:r>
        <w:t xml:space="preserve">. J Lipid Res. </w:t>
      </w:r>
      <w:r w:rsidRPr="00A10D5D">
        <w:rPr>
          <w:b/>
        </w:rPr>
        <w:t xml:space="preserve">50, </w:t>
      </w:r>
      <w:r>
        <w:t>S260–S265.</w:t>
      </w:r>
    </w:p>
    <w:p w:rsidR="006C5ED5" w:rsidRPr="00B112CE" w:rsidRDefault="006C5ED5" w:rsidP="006C5ED5">
      <w:pPr>
        <w:pStyle w:val="EndNoteBibliography"/>
        <w:ind w:left="720" w:hanging="720"/>
      </w:pPr>
      <w:r>
        <w:t>doi:  10.1194/jlr.R800098-JLR200</w:t>
      </w:r>
    </w:p>
    <w:p w:rsidR="00B112CE" w:rsidRPr="00B112CE" w:rsidRDefault="00B112CE" w:rsidP="00B112CE">
      <w:pPr>
        <w:pStyle w:val="EndNoteBibliography"/>
        <w:ind w:left="720" w:hanging="720"/>
      </w:pPr>
      <w:r w:rsidRPr="00B112CE">
        <w:t xml:space="preserve">Nan, WB, Wang, XM, Yang, L, Hu, YF, Wei, YT, Liang, XL, Mao, LN, Bi, YR (2014) Cyclic GMP is involved in auxin signalling during </w:t>
      </w:r>
      <w:r w:rsidRPr="00B112CE">
        <w:rPr>
          <w:i/>
        </w:rPr>
        <w:t xml:space="preserve">Arabidopsis </w:t>
      </w:r>
      <w:r w:rsidRPr="00B112CE">
        <w:t>root growth and development.</w:t>
      </w:r>
      <w:r w:rsidRPr="00B112CE">
        <w:rPr>
          <w:i/>
        </w:rPr>
        <w:t xml:space="preserve"> Journal of Experimental Botany</w:t>
      </w:r>
      <w:r w:rsidRPr="00B112CE">
        <w:t xml:space="preserve"> </w:t>
      </w:r>
      <w:r w:rsidRPr="00B112CE">
        <w:rPr>
          <w:b/>
        </w:rPr>
        <w:t>65</w:t>
      </w:r>
      <w:r w:rsidRPr="00B112CE">
        <w:t>, 1571-1583.</w:t>
      </w:r>
    </w:p>
    <w:p w:rsidR="00B112CE" w:rsidRPr="00B112CE" w:rsidRDefault="00B112CE" w:rsidP="00B112CE">
      <w:pPr>
        <w:pStyle w:val="EndNoteBibliography"/>
        <w:ind w:left="720" w:hanging="720"/>
      </w:pPr>
      <w:r w:rsidRPr="00B112CE">
        <w:lastRenderedPageBreak/>
        <w:t>Neill, S, Barros, R, Bright, J, Desikan, R, Hancock, J, Harrison, J, Morris, P, Ribeiro, D, Wilson, I (2008) Nitric oxide, stomatal closure, and abiotic stress.</w:t>
      </w:r>
      <w:r w:rsidRPr="00B112CE">
        <w:rPr>
          <w:i/>
        </w:rPr>
        <w:t xml:space="preserve"> Journal of Experimental Botany</w:t>
      </w:r>
      <w:r w:rsidRPr="00B112CE">
        <w:t xml:space="preserve"> </w:t>
      </w:r>
      <w:r w:rsidRPr="00B112CE">
        <w:rPr>
          <w:b/>
        </w:rPr>
        <w:t>59</w:t>
      </w:r>
      <w:r w:rsidRPr="00B112CE">
        <w:t>, 165-76.</w:t>
      </w:r>
    </w:p>
    <w:p w:rsidR="00B112CE" w:rsidRPr="00B112CE" w:rsidRDefault="00B112CE" w:rsidP="00B112CE">
      <w:pPr>
        <w:pStyle w:val="EndNoteBibliography"/>
        <w:ind w:left="720" w:hanging="720"/>
      </w:pPr>
      <w:r w:rsidRPr="00B112CE">
        <w:t>Neill, SJ, Desikan, R, Clarke, A, Hancock, JT (2002) Nitric oxide is a novel component of abscisic acid signaling in stomatal guard cells.</w:t>
      </w:r>
      <w:r w:rsidRPr="00B112CE">
        <w:rPr>
          <w:i/>
        </w:rPr>
        <w:t xml:space="preserve"> Plant Physiology</w:t>
      </w:r>
      <w:r w:rsidRPr="00B112CE">
        <w:t xml:space="preserve"> </w:t>
      </w:r>
      <w:r w:rsidRPr="00B112CE">
        <w:rPr>
          <w:b/>
        </w:rPr>
        <w:t>128</w:t>
      </w:r>
      <w:r w:rsidRPr="00B112CE">
        <w:t>, 13-16.</w:t>
      </w:r>
    </w:p>
    <w:p w:rsidR="00B112CE" w:rsidRDefault="00B112CE" w:rsidP="00B112CE">
      <w:pPr>
        <w:pStyle w:val="EndNoteBibliography"/>
        <w:ind w:left="720" w:hanging="720"/>
      </w:pPr>
      <w:r w:rsidRPr="00B112CE">
        <w:t>Newton, RP, Smith, CJ (2004) Cyclic nucleotides.</w:t>
      </w:r>
      <w:r w:rsidRPr="00B112CE">
        <w:rPr>
          <w:i/>
        </w:rPr>
        <w:t xml:space="preserve"> Phytochemistry</w:t>
      </w:r>
      <w:r w:rsidRPr="00B112CE">
        <w:t xml:space="preserve"> </w:t>
      </w:r>
      <w:r w:rsidRPr="00B112CE">
        <w:rPr>
          <w:b/>
        </w:rPr>
        <w:t>65</w:t>
      </w:r>
      <w:r w:rsidRPr="00B112CE">
        <w:t>, 2423-2437.</w:t>
      </w:r>
    </w:p>
    <w:p w:rsidR="008440A9" w:rsidRPr="00B112CE" w:rsidRDefault="008440A9" w:rsidP="00B112CE">
      <w:pPr>
        <w:pStyle w:val="EndNoteBibliography"/>
        <w:ind w:left="720" w:hanging="720"/>
      </w:pPr>
      <w:r w:rsidRPr="002278A3">
        <w:t>Ordonez NM, Marondedze C, Ludivine T, Pasqualini S, Shabala L, Shabala S, Gehring C. (2014) Cyclic mononucleotides modulate potassium and calcium flux responses to H</w:t>
      </w:r>
      <w:r w:rsidRPr="00FB2311">
        <w:rPr>
          <w:vertAlign w:val="subscript"/>
        </w:rPr>
        <w:t>2</w:t>
      </w:r>
      <w:r w:rsidRPr="002278A3">
        <w:t>O</w:t>
      </w:r>
      <w:r w:rsidRPr="00FB2311">
        <w:rPr>
          <w:vertAlign w:val="subscript"/>
        </w:rPr>
        <w:t>2</w:t>
      </w:r>
      <w:r w:rsidRPr="002278A3">
        <w:t xml:space="preserve"> in </w:t>
      </w:r>
      <w:r w:rsidRPr="00FB2311">
        <w:rPr>
          <w:i/>
        </w:rPr>
        <w:t>Arabidopsis</w:t>
      </w:r>
      <w:r w:rsidRPr="002278A3">
        <w:t xml:space="preserve"> roots. </w:t>
      </w:r>
      <w:r w:rsidRPr="002278A3">
        <w:rPr>
          <w:i/>
        </w:rPr>
        <w:t>FEBS Letters</w:t>
      </w:r>
      <w:r w:rsidRPr="002278A3">
        <w:t xml:space="preserve"> </w:t>
      </w:r>
      <w:r w:rsidR="00FB2311">
        <w:rPr>
          <w:b/>
        </w:rPr>
        <w:t xml:space="preserve">588, </w:t>
      </w:r>
      <w:r w:rsidR="00FB2311">
        <w:t>1008-1015</w:t>
      </w:r>
      <w:r w:rsidRPr="002278A3">
        <w:t>.</w:t>
      </w:r>
    </w:p>
    <w:p w:rsidR="00B112CE" w:rsidRPr="00B112CE" w:rsidRDefault="00B112CE" w:rsidP="00B112CE">
      <w:pPr>
        <w:pStyle w:val="EndNoteBibliography"/>
        <w:ind w:left="720" w:hanging="720"/>
      </w:pPr>
      <w:r w:rsidRPr="00B112CE">
        <w:t>Pagnussat, GC, Lanteri, ML, Lamattina, L (2003) Nitric oxide and cyclic GMP are messengers in the indole acetic acid-induced adventitious rooting process.</w:t>
      </w:r>
      <w:r w:rsidRPr="00B112CE">
        <w:rPr>
          <w:i/>
        </w:rPr>
        <w:t xml:space="preserve"> Plant Physiology</w:t>
      </w:r>
      <w:r w:rsidRPr="00B112CE">
        <w:t xml:space="preserve"> </w:t>
      </w:r>
      <w:r w:rsidRPr="00B112CE">
        <w:rPr>
          <w:b/>
        </w:rPr>
        <w:t>132</w:t>
      </w:r>
      <w:r w:rsidRPr="00B112CE">
        <w:t>, 1241-8.</w:t>
      </w:r>
    </w:p>
    <w:p w:rsidR="00B112CE" w:rsidRPr="00B112CE" w:rsidRDefault="00B112CE" w:rsidP="00B112CE">
      <w:pPr>
        <w:pStyle w:val="EndNoteBibliography"/>
        <w:ind w:left="720" w:hanging="720"/>
      </w:pPr>
      <w:r w:rsidRPr="00B112CE">
        <w:t>Pagnussat, GC, Lanteri, ML, Lombardo, MC, Lamattina, L (2004) Nitric oxide mediates the indole acetic acid induction activation of a mitogen-activated protein kinase cascade involved in adventitious root development.</w:t>
      </w:r>
      <w:r w:rsidRPr="00B112CE">
        <w:rPr>
          <w:i/>
        </w:rPr>
        <w:t xml:space="preserve"> Plant Physiology</w:t>
      </w:r>
      <w:r w:rsidRPr="00B112CE">
        <w:t xml:space="preserve"> </w:t>
      </w:r>
      <w:r w:rsidRPr="00B112CE">
        <w:rPr>
          <w:b/>
        </w:rPr>
        <w:t>135</w:t>
      </w:r>
      <w:r w:rsidRPr="00B112CE">
        <w:t>, 279-286.</w:t>
      </w:r>
    </w:p>
    <w:p w:rsidR="00B112CE" w:rsidRPr="00B112CE" w:rsidRDefault="00B112CE" w:rsidP="00B112CE">
      <w:pPr>
        <w:pStyle w:val="EndNoteBibliography"/>
        <w:ind w:left="720" w:hanging="720"/>
      </w:pPr>
      <w:r w:rsidRPr="00B112CE">
        <w:t>Penson, SP, Schuurink, RC, Fath, A, Gubler, F, Jacobsen, JV, Jones, RL (1996) cGMP is required for gibberellic acid-induced gene expression in barley aleurone.</w:t>
      </w:r>
      <w:r w:rsidRPr="00B112CE">
        <w:rPr>
          <w:i/>
        </w:rPr>
        <w:t xml:space="preserve"> Plant Cell</w:t>
      </w:r>
      <w:r w:rsidRPr="00B112CE">
        <w:t xml:space="preserve"> </w:t>
      </w:r>
      <w:r w:rsidRPr="00B112CE">
        <w:rPr>
          <w:b/>
        </w:rPr>
        <w:t>8</w:t>
      </w:r>
      <w:r w:rsidRPr="00B112CE">
        <w:t>, 2325-2333.</w:t>
      </w:r>
    </w:p>
    <w:p w:rsidR="00B112CE" w:rsidRPr="00B112CE" w:rsidRDefault="00B112CE" w:rsidP="00B112CE">
      <w:pPr>
        <w:pStyle w:val="EndNoteBibliography"/>
        <w:ind w:left="720" w:hanging="720"/>
      </w:pPr>
      <w:r w:rsidRPr="00B112CE">
        <w:t>Pharmawati, M, Billington, T, Gehring, CA (1998) Stomatal guard cell responses to kinetin and natriuretic peptides are cGMP-dependent.</w:t>
      </w:r>
      <w:r w:rsidRPr="00B112CE">
        <w:rPr>
          <w:i/>
        </w:rPr>
        <w:t xml:space="preserve"> Cellular and Molecular Life Sciences</w:t>
      </w:r>
      <w:r w:rsidRPr="00B112CE">
        <w:t xml:space="preserve"> </w:t>
      </w:r>
      <w:r w:rsidRPr="00B112CE">
        <w:rPr>
          <w:b/>
        </w:rPr>
        <w:t>54</w:t>
      </w:r>
      <w:r w:rsidRPr="00B112CE">
        <w:t>, 272-276.</w:t>
      </w:r>
    </w:p>
    <w:p w:rsidR="00B112CE" w:rsidRPr="00B112CE" w:rsidRDefault="00B112CE" w:rsidP="00B112CE">
      <w:pPr>
        <w:pStyle w:val="EndNoteBibliography"/>
        <w:ind w:left="720" w:hanging="720"/>
      </w:pPr>
      <w:r w:rsidRPr="00B112CE">
        <w:t>Pharmawati, M, Maryani, MM, Nikolakopoulos, T, Gehring, CA, Irving, HR (2001) Cyclic GMP modulates stomatal opening induced by natriuretic peptides and immunoreactive analogues.</w:t>
      </w:r>
      <w:r w:rsidRPr="00B112CE">
        <w:rPr>
          <w:i/>
        </w:rPr>
        <w:t xml:space="preserve"> Plant Physiology and Biochemistry</w:t>
      </w:r>
      <w:r w:rsidRPr="00B112CE">
        <w:t xml:space="preserve"> </w:t>
      </w:r>
      <w:r w:rsidRPr="00B112CE">
        <w:rPr>
          <w:b/>
        </w:rPr>
        <w:t>39</w:t>
      </w:r>
      <w:r w:rsidRPr="00B112CE">
        <w:t>, 385-394.</w:t>
      </w:r>
    </w:p>
    <w:p w:rsidR="00B112CE" w:rsidRPr="00B112CE" w:rsidRDefault="00B112CE" w:rsidP="00B112CE">
      <w:pPr>
        <w:pStyle w:val="EndNoteBibliography"/>
        <w:ind w:left="720" w:hanging="720"/>
      </w:pPr>
      <w:r w:rsidRPr="00B112CE">
        <w:t>Qi, Z, Verma, R, Gehring, C, Yamaguchi, Y, Zhao, YC, Ryan, CA, Berkowitz, GA (2010) Ca</w:t>
      </w:r>
      <w:r w:rsidRPr="00B112CE">
        <w:rPr>
          <w:vertAlign w:val="superscript"/>
        </w:rPr>
        <w:t>2+</w:t>
      </w:r>
      <w:r w:rsidRPr="00B112CE">
        <w:t xml:space="preserve"> signaling by plant Arabidopsis thaliana Pep peptides depends on AtPepR1, a receptor with guanylyl cyclase activity, and cGMP-activated Ca</w:t>
      </w:r>
      <w:r w:rsidRPr="00B112CE">
        <w:rPr>
          <w:vertAlign w:val="superscript"/>
        </w:rPr>
        <w:t>2+</w:t>
      </w:r>
      <w:r w:rsidRPr="00B112CE">
        <w:t xml:space="preserve"> channels.</w:t>
      </w:r>
      <w:r w:rsidRPr="00B112CE">
        <w:rPr>
          <w:i/>
        </w:rPr>
        <w:t xml:space="preserve"> Proceedings of the National Academy of Sciences of the United States of America</w:t>
      </w:r>
      <w:r w:rsidRPr="00B112CE">
        <w:t xml:space="preserve"> </w:t>
      </w:r>
      <w:r w:rsidRPr="00B112CE">
        <w:rPr>
          <w:b/>
        </w:rPr>
        <w:t>107</w:t>
      </w:r>
      <w:r w:rsidRPr="00B112CE">
        <w:t>, 21193-21198.</w:t>
      </w:r>
    </w:p>
    <w:p w:rsidR="00B112CE" w:rsidRPr="00B112CE" w:rsidRDefault="00B112CE" w:rsidP="00B112CE">
      <w:pPr>
        <w:pStyle w:val="EndNoteBibliography"/>
        <w:ind w:left="720" w:hanging="720"/>
      </w:pPr>
      <w:r w:rsidRPr="00B112CE">
        <w:t>Rubio, F, Flores, P, Navarro, JM, Martinez, V (2003) Effects of Ca</w:t>
      </w:r>
      <w:r w:rsidRPr="00B112CE">
        <w:rPr>
          <w:vertAlign w:val="superscript"/>
        </w:rPr>
        <w:t>2+</w:t>
      </w:r>
      <w:r w:rsidRPr="00B112CE">
        <w:t>, K</w:t>
      </w:r>
      <w:r w:rsidRPr="00B112CE">
        <w:rPr>
          <w:vertAlign w:val="superscript"/>
        </w:rPr>
        <w:t>+</w:t>
      </w:r>
      <w:r w:rsidRPr="00B112CE">
        <w:t xml:space="preserve"> and cGMP on Na</w:t>
      </w:r>
      <w:r w:rsidRPr="00B112CE">
        <w:rPr>
          <w:vertAlign w:val="superscript"/>
        </w:rPr>
        <w:t>+</w:t>
      </w:r>
      <w:r w:rsidRPr="00B112CE">
        <w:t xml:space="preserve"> uptake in pepper plants.</w:t>
      </w:r>
      <w:r w:rsidRPr="00B112CE">
        <w:rPr>
          <w:i/>
        </w:rPr>
        <w:t xml:space="preserve"> Plant Science</w:t>
      </w:r>
      <w:r w:rsidRPr="00B112CE">
        <w:t xml:space="preserve"> </w:t>
      </w:r>
      <w:r w:rsidRPr="00B112CE">
        <w:rPr>
          <w:b/>
        </w:rPr>
        <w:t>165</w:t>
      </w:r>
      <w:r w:rsidRPr="00B112CE">
        <w:t>, 1043-1049.</w:t>
      </w:r>
    </w:p>
    <w:p w:rsidR="00B112CE" w:rsidRPr="00B112CE" w:rsidRDefault="00B112CE" w:rsidP="00B112CE">
      <w:pPr>
        <w:pStyle w:val="EndNoteBibliography"/>
        <w:ind w:left="720" w:hanging="720"/>
      </w:pPr>
      <w:r w:rsidRPr="00B112CE">
        <w:t>Sauter, M (2015) Phytosulfokine peptide signalling.</w:t>
      </w:r>
      <w:r w:rsidRPr="00B112CE">
        <w:rPr>
          <w:i/>
        </w:rPr>
        <w:t xml:space="preserve"> Journal of Experimental Botany</w:t>
      </w:r>
      <w:r w:rsidRPr="00B112CE">
        <w:t xml:space="preserve"> </w:t>
      </w:r>
      <w:r w:rsidRPr="00B112CE">
        <w:rPr>
          <w:b/>
        </w:rPr>
        <w:t>66</w:t>
      </w:r>
      <w:r w:rsidRPr="00B112CE">
        <w:t>, 5160-5168.</w:t>
      </w:r>
    </w:p>
    <w:p w:rsidR="00B112CE" w:rsidRPr="00B112CE" w:rsidRDefault="00B112CE" w:rsidP="00B112CE">
      <w:pPr>
        <w:pStyle w:val="EndNoteBibliography"/>
        <w:ind w:left="720" w:hanging="720"/>
      </w:pPr>
      <w:r w:rsidRPr="00B112CE">
        <w:t>Strack, R (2016) Yes to genetically encoded NO center dot sensors.</w:t>
      </w:r>
      <w:r w:rsidRPr="00B112CE">
        <w:rPr>
          <w:i/>
        </w:rPr>
        <w:t xml:space="preserve"> Nature Methods</w:t>
      </w:r>
      <w:r w:rsidRPr="00B112CE">
        <w:t xml:space="preserve"> </w:t>
      </w:r>
      <w:r w:rsidRPr="00B112CE">
        <w:rPr>
          <w:b/>
        </w:rPr>
        <w:t>13</w:t>
      </w:r>
      <w:r w:rsidRPr="00B112CE">
        <w:t>, 288-288.</w:t>
      </w:r>
    </w:p>
    <w:p w:rsidR="00B112CE" w:rsidRDefault="00B112CE" w:rsidP="00B112CE">
      <w:pPr>
        <w:pStyle w:val="EndNoteBibliography"/>
        <w:ind w:left="720" w:hanging="720"/>
      </w:pPr>
      <w:r w:rsidRPr="00B112CE">
        <w:t xml:space="preserve">Szmidt-Jaworska, A, Jaworski, K, Zienkiewicz, A, Lenartowska, M, Kopcewicz, J (2009) Guanylyl cyclase activity during photoperiodic flower induction in </w:t>
      </w:r>
      <w:r w:rsidRPr="00B112CE">
        <w:rPr>
          <w:i/>
        </w:rPr>
        <w:t>Pharbitis nil</w:t>
      </w:r>
      <w:r w:rsidRPr="00B112CE">
        <w:t>.</w:t>
      </w:r>
      <w:r w:rsidRPr="00B112CE">
        <w:rPr>
          <w:i/>
        </w:rPr>
        <w:t xml:space="preserve"> Plant Growth Regulation</w:t>
      </w:r>
      <w:r w:rsidRPr="00B112CE">
        <w:t xml:space="preserve"> </w:t>
      </w:r>
      <w:r w:rsidRPr="00B112CE">
        <w:rPr>
          <w:b/>
        </w:rPr>
        <w:t>57</w:t>
      </w:r>
      <w:r w:rsidRPr="00B112CE">
        <w:t>, 173-184.</w:t>
      </w:r>
    </w:p>
    <w:p w:rsidR="008F0D25" w:rsidRPr="00B112CE" w:rsidRDefault="008F0D25" w:rsidP="00B112CE">
      <w:pPr>
        <w:pStyle w:val="EndNoteBibliography"/>
        <w:ind w:left="720" w:hanging="720"/>
      </w:pPr>
      <w:r w:rsidRPr="008F0D25">
        <w:t xml:space="preserve">Talke IN, Blaudez D, Maathuis FJM, Sanders D (2003) CNGCs: prime targets of plant cyclic nucleotide signalling? </w:t>
      </w:r>
      <w:r w:rsidRPr="002945EC">
        <w:rPr>
          <w:i/>
        </w:rPr>
        <w:t>Trends in Plant Science</w:t>
      </w:r>
      <w:r w:rsidRPr="008F0D25">
        <w:t xml:space="preserve"> </w:t>
      </w:r>
      <w:r w:rsidRPr="002945EC">
        <w:rPr>
          <w:b/>
        </w:rPr>
        <w:t>8</w:t>
      </w:r>
      <w:r>
        <w:t>,</w:t>
      </w:r>
      <w:r w:rsidR="00FB2311">
        <w:t xml:space="preserve"> </w:t>
      </w:r>
      <w:r w:rsidRPr="008F0D25">
        <w:t>286-293</w:t>
      </w:r>
    </w:p>
    <w:p w:rsidR="00B112CE" w:rsidRPr="00B112CE" w:rsidRDefault="00B112CE" w:rsidP="00B112CE">
      <w:pPr>
        <w:pStyle w:val="EndNoteBibliography"/>
        <w:ind w:left="720" w:hanging="720"/>
      </w:pPr>
      <w:r w:rsidRPr="00B112CE">
        <w:t xml:space="preserve">Teng, Y, Xu, WZ, Ma, M (2010) cGMP is required for seed germination in </w:t>
      </w:r>
      <w:r w:rsidRPr="00B112CE">
        <w:rPr>
          <w:i/>
        </w:rPr>
        <w:t>Arabidopsis thaliana</w:t>
      </w:r>
      <w:r w:rsidRPr="00B112CE">
        <w:t>.</w:t>
      </w:r>
      <w:r w:rsidRPr="00B112CE">
        <w:rPr>
          <w:i/>
        </w:rPr>
        <w:t xml:space="preserve"> Journal of Plant Physiology</w:t>
      </w:r>
      <w:r w:rsidRPr="00B112CE">
        <w:t xml:space="preserve"> </w:t>
      </w:r>
      <w:r w:rsidRPr="00B112CE">
        <w:rPr>
          <w:b/>
        </w:rPr>
        <w:t>167</w:t>
      </w:r>
      <w:r w:rsidRPr="00B112CE">
        <w:t>, 885-889.</w:t>
      </w:r>
    </w:p>
    <w:p w:rsidR="00B112CE" w:rsidRPr="00B112CE" w:rsidRDefault="00B112CE" w:rsidP="00B112CE">
      <w:pPr>
        <w:pStyle w:val="EndNoteBibliography"/>
        <w:ind w:left="720" w:hanging="720"/>
      </w:pPr>
      <w:r w:rsidRPr="00B112CE">
        <w:t>Turek, I, Gehring, C (2016) The plant natriuretic peptide receptor is a guanylyl cyclase and enables cGMP-dependent signaling.</w:t>
      </w:r>
      <w:r w:rsidRPr="00B112CE">
        <w:rPr>
          <w:i/>
        </w:rPr>
        <w:t xml:space="preserve"> Plant Molecular Biology</w:t>
      </w:r>
      <w:r w:rsidRPr="00B112CE">
        <w:t xml:space="preserve"> </w:t>
      </w:r>
      <w:r w:rsidRPr="00B112CE">
        <w:rPr>
          <w:b/>
        </w:rPr>
        <w:t>91</w:t>
      </w:r>
      <w:r w:rsidRPr="00B112CE">
        <w:t>, 275-86.</w:t>
      </w:r>
    </w:p>
    <w:p w:rsidR="00B112CE" w:rsidRPr="00B112CE" w:rsidRDefault="00B112CE" w:rsidP="00B112CE">
      <w:pPr>
        <w:pStyle w:val="EndNoteBibliography"/>
        <w:ind w:left="720" w:hanging="720"/>
      </w:pPr>
      <w:r w:rsidRPr="00B112CE">
        <w:t>Turek, I, Marondedze, C, Wheeler, JI, Gehring, C, Irving, HR (2014) Plant natriuretic peptides induce proteins diagnostic for an adaptive response to stress.</w:t>
      </w:r>
      <w:r w:rsidRPr="00B112CE">
        <w:rPr>
          <w:i/>
        </w:rPr>
        <w:t xml:space="preserve"> Frontiers in Plant Science</w:t>
      </w:r>
      <w:r w:rsidRPr="00B112CE">
        <w:t xml:space="preserve"> </w:t>
      </w:r>
      <w:r w:rsidRPr="00B112CE">
        <w:rPr>
          <w:b/>
        </w:rPr>
        <w:t>5</w:t>
      </w:r>
      <w:r w:rsidRPr="00B112CE">
        <w:t>, 1-11.</w:t>
      </w:r>
    </w:p>
    <w:p w:rsidR="00B112CE" w:rsidRPr="00B112CE" w:rsidRDefault="00B112CE" w:rsidP="00B112CE">
      <w:pPr>
        <w:pStyle w:val="EndNoteBibliography"/>
        <w:ind w:left="720" w:hanging="720"/>
      </w:pPr>
      <w:r w:rsidRPr="00B112CE">
        <w:t>Van Damme, T, Blancquaert, D, Couturon, P, Van Der Straeten, D, Sandra, P, Lynen, F (2014) Wounding stress causes rapid increase in concentration of the naturally occurring 2 ',3 '-isomers of cyclic guanosine- and cyclic adenosine monophosphate (cGMP and cAMP) in plant tissues.</w:t>
      </w:r>
      <w:r w:rsidRPr="00B112CE">
        <w:rPr>
          <w:i/>
        </w:rPr>
        <w:t xml:space="preserve"> Phytochemistry</w:t>
      </w:r>
      <w:r w:rsidRPr="00B112CE">
        <w:t xml:space="preserve"> </w:t>
      </w:r>
      <w:r w:rsidRPr="00B112CE">
        <w:rPr>
          <w:b/>
        </w:rPr>
        <w:t>103</w:t>
      </w:r>
      <w:r w:rsidRPr="00B112CE">
        <w:t>, 59-66.</w:t>
      </w:r>
    </w:p>
    <w:p w:rsidR="00B112CE" w:rsidRPr="00B112CE" w:rsidRDefault="00B112CE" w:rsidP="00B112CE">
      <w:pPr>
        <w:pStyle w:val="EndNoteBibliography"/>
        <w:ind w:left="720" w:hanging="720"/>
      </w:pPr>
      <w:r w:rsidRPr="00B112CE">
        <w:t xml:space="preserve">Wang, HC, Ngwenyama, N, Liu, YD, Walker, JC, Zhang, SQ (2007) Stomatal development and patterning are regulated by environmentally responsive mitogen-activated protein kinases in </w:t>
      </w:r>
      <w:r w:rsidRPr="00B112CE">
        <w:rPr>
          <w:i/>
        </w:rPr>
        <w:t>Arabidopsis</w:t>
      </w:r>
      <w:r w:rsidRPr="00B112CE">
        <w:t>.</w:t>
      </w:r>
      <w:r w:rsidRPr="00B112CE">
        <w:rPr>
          <w:i/>
        </w:rPr>
        <w:t xml:space="preserve"> Plant Cell</w:t>
      </w:r>
      <w:r w:rsidRPr="00B112CE">
        <w:t xml:space="preserve"> </w:t>
      </w:r>
      <w:r w:rsidRPr="00B112CE">
        <w:rPr>
          <w:b/>
        </w:rPr>
        <w:t>19</w:t>
      </w:r>
      <w:r w:rsidRPr="00B112CE">
        <w:t>, 63-73.</w:t>
      </w:r>
    </w:p>
    <w:p w:rsidR="00B112CE" w:rsidRPr="00B112CE" w:rsidRDefault="00B112CE" w:rsidP="00B112CE">
      <w:pPr>
        <w:pStyle w:val="EndNoteBibliography"/>
        <w:ind w:left="720" w:hanging="720"/>
      </w:pPr>
      <w:r w:rsidRPr="00B112CE">
        <w:t>Wang, YF, Munemasa, S, Nishimura, N, Ren, HM, Robert, N, Han, M, Puzorjova, I, Kollist, H, Lee, S, Mori, I, Schroeder, JI (2013) Identification of cyclic GMP-activated nonselective ca</w:t>
      </w:r>
      <w:r w:rsidRPr="00B112CE">
        <w:rPr>
          <w:vertAlign w:val="superscript"/>
        </w:rPr>
        <w:t>2+</w:t>
      </w:r>
      <w:r w:rsidRPr="00B112CE">
        <w:t xml:space="preserve">-permeable cation channels and associated CNGC5 and CNGC6 genes in </w:t>
      </w:r>
      <w:r w:rsidRPr="00B112CE">
        <w:rPr>
          <w:i/>
        </w:rPr>
        <w:t xml:space="preserve">Arabidopsis </w:t>
      </w:r>
      <w:r w:rsidRPr="00B112CE">
        <w:t>guard cells.</w:t>
      </w:r>
      <w:r w:rsidRPr="00B112CE">
        <w:rPr>
          <w:i/>
        </w:rPr>
        <w:t xml:space="preserve"> Plant Physiology</w:t>
      </w:r>
      <w:r w:rsidRPr="00B112CE">
        <w:t xml:space="preserve"> </w:t>
      </w:r>
      <w:r w:rsidRPr="00B112CE">
        <w:rPr>
          <w:b/>
        </w:rPr>
        <w:t>163</w:t>
      </w:r>
      <w:r w:rsidRPr="00B112CE">
        <w:t>, 578-590.</w:t>
      </w:r>
    </w:p>
    <w:p w:rsidR="00B112CE" w:rsidRPr="00B112CE" w:rsidRDefault="00B112CE" w:rsidP="00B112CE">
      <w:pPr>
        <w:pStyle w:val="EndNoteBibliography"/>
        <w:ind w:left="720" w:hanging="720"/>
      </w:pPr>
      <w:r w:rsidRPr="00B112CE">
        <w:t>Wang, YH, Gehring, C, Irving, HR (2011) Plant natriuretic peptides are apoplastic and paracrine stress response molecules.</w:t>
      </w:r>
      <w:r w:rsidRPr="00B112CE">
        <w:rPr>
          <w:i/>
        </w:rPr>
        <w:t xml:space="preserve"> Plant and Cell Physiology</w:t>
      </w:r>
      <w:r w:rsidRPr="00B112CE">
        <w:t xml:space="preserve"> </w:t>
      </w:r>
      <w:r w:rsidRPr="00B112CE">
        <w:rPr>
          <w:b/>
        </w:rPr>
        <w:t>52</w:t>
      </w:r>
      <w:r w:rsidRPr="00B112CE">
        <w:t>, 837-850.</w:t>
      </w:r>
    </w:p>
    <w:p w:rsidR="00B112CE" w:rsidRPr="00B112CE" w:rsidRDefault="00B112CE" w:rsidP="00B112CE">
      <w:pPr>
        <w:pStyle w:val="EndNoteBibliography"/>
        <w:ind w:left="720" w:hanging="720"/>
      </w:pPr>
      <w:r w:rsidRPr="00B112CE">
        <w:t>Wheeler, JI, Freihat, L, Irving, HR (2013) A cyclic nucleotide sensitive promoter reporter system suitable for bacteria and plant cells.</w:t>
      </w:r>
      <w:r w:rsidRPr="00B112CE">
        <w:rPr>
          <w:i/>
        </w:rPr>
        <w:t xml:space="preserve"> Bmc Biotechnology</w:t>
      </w:r>
      <w:r w:rsidRPr="00B112CE">
        <w:t xml:space="preserve"> </w:t>
      </w:r>
      <w:r w:rsidRPr="00B112CE">
        <w:rPr>
          <w:b/>
        </w:rPr>
        <w:t>13</w:t>
      </w:r>
      <w:r w:rsidRPr="00B112CE">
        <w:t>, 97.</w:t>
      </w:r>
    </w:p>
    <w:p w:rsidR="00B112CE" w:rsidRPr="00B112CE" w:rsidRDefault="00B112CE" w:rsidP="00B112CE">
      <w:pPr>
        <w:pStyle w:val="EndNoteBibliography"/>
        <w:ind w:left="720" w:hanging="720"/>
      </w:pPr>
      <w:r w:rsidRPr="00B112CE">
        <w:lastRenderedPageBreak/>
        <w:t>Wheeler, JI, Irving, HR (2010) Evolutionary advantages of secreted peptide signalling molecules in plants.</w:t>
      </w:r>
      <w:r w:rsidRPr="00B112CE">
        <w:rPr>
          <w:i/>
        </w:rPr>
        <w:t xml:space="preserve"> Functional Plant Biology</w:t>
      </w:r>
      <w:r w:rsidRPr="00B112CE">
        <w:t xml:space="preserve"> </w:t>
      </w:r>
      <w:r w:rsidRPr="00B112CE">
        <w:rPr>
          <w:b/>
        </w:rPr>
        <w:t>37</w:t>
      </w:r>
      <w:r w:rsidRPr="00B112CE">
        <w:t>, 382-394.</w:t>
      </w:r>
    </w:p>
    <w:p w:rsidR="00B112CE" w:rsidRPr="00B112CE" w:rsidRDefault="00B112CE" w:rsidP="00B112CE">
      <w:pPr>
        <w:pStyle w:val="EndNoteBibliography"/>
        <w:ind w:left="720" w:hanging="720"/>
      </w:pPr>
      <w:r w:rsidRPr="00B112CE">
        <w:t>Wu, MZ, Wang, FQ, Zhang, C, Xie, YJ, Han, B, Huang, JJ, Shen, WB (2013) Heme oxygenase-1 is involved in nitric oxide- and cGMP-induced alpha-Amy2/54 gene expression in GA-treated wheat aleurone layers.</w:t>
      </w:r>
      <w:r w:rsidRPr="00B112CE">
        <w:rPr>
          <w:i/>
        </w:rPr>
        <w:t xml:space="preserve"> Plant Molecular Biology</w:t>
      </w:r>
      <w:r w:rsidRPr="00B112CE">
        <w:t xml:space="preserve"> </w:t>
      </w:r>
      <w:r w:rsidRPr="00B112CE">
        <w:rPr>
          <w:b/>
        </w:rPr>
        <w:t>81</w:t>
      </w:r>
      <w:r w:rsidRPr="00B112CE">
        <w:t>, 27-40.</w:t>
      </w:r>
    </w:p>
    <w:p w:rsidR="00B112CE" w:rsidRPr="00B112CE" w:rsidRDefault="00B112CE" w:rsidP="00B112CE">
      <w:pPr>
        <w:pStyle w:val="EndNoteBibliography"/>
        <w:ind w:left="720" w:hanging="720"/>
      </w:pPr>
      <w:r w:rsidRPr="00B112CE">
        <w:t>Zhao, YC, Qi, Z, Berkowitz, GA (2013) Teaching an old hormone new tricks: cytosolic ca</w:t>
      </w:r>
      <w:r w:rsidRPr="00B112CE">
        <w:rPr>
          <w:vertAlign w:val="superscript"/>
        </w:rPr>
        <w:t>2+</w:t>
      </w:r>
      <w:r w:rsidRPr="00B112CE">
        <w:t xml:space="preserve"> elevation involvement in plant brassinosteroid signal transduction cascades.</w:t>
      </w:r>
      <w:r w:rsidRPr="00B112CE">
        <w:rPr>
          <w:i/>
        </w:rPr>
        <w:t xml:space="preserve"> Plant Physiology</w:t>
      </w:r>
      <w:r w:rsidRPr="00B112CE">
        <w:t xml:space="preserve"> </w:t>
      </w:r>
      <w:r w:rsidRPr="00B112CE">
        <w:rPr>
          <w:b/>
        </w:rPr>
        <w:t>163</w:t>
      </w:r>
      <w:r w:rsidRPr="00B112CE">
        <w:t>, 555-565.</w:t>
      </w:r>
    </w:p>
    <w:p w:rsidR="002D49F5" w:rsidRDefault="002D49F5" w:rsidP="002278A3">
      <w:pPr>
        <w:jc w:val="both"/>
        <w:rPr>
          <w:b/>
        </w:rPr>
      </w:pPr>
      <w:r>
        <w:rPr>
          <w:b/>
        </w:rPr>
        <w:fldChar w:fldCharType="end"/>
      </w:r>
    </w:p>
    <w:p w:rsidR="00D15BBE" w:rsidRDefault="00D15BBE" w:rsidP="002278A3">
      <w:pPr>
        <w:jc w:val="both"/>
        <w:rPr>
          <w:b/>
        </w:rPr>
      </w:pPr>
    </w:p>
    <w:p w:rsidR="00D15BBE" w:rsidRDefault="00D15BBE" w:rsidP="002278A3">
      <w:pPr>
        <w:jc w:val="both"/>
        <w:rPr>
          <w:b/>
        </w:rPr>
      </w:pPr>
    </w:p>
    <w:p w:rsidR="00D15BBE" w:rsidRDefault="00D15BBE" w:rsidP="002278A3">
      <w:pPr>
        <w:jc w:val="both"/>
        <w:rPr>
          <w:b/>
        </w:rPr>
      </w:pPr>
    </w:p>
    <w:p w:rsidR="00D15BBE" w:rsidRDefault="00D15BBE" w:rsidP="002278A3">
      <w:pPr>
        <w:jc w:val="both"/>
        <w:rPr>
          <w:b/>
        </w:rPr>
      </w:pPr>
    </w:p>
    <w:p w:rsidR="00D15BBE" w:rsidRDefault="00D15BBE" w:rsidP="002278A3">
      <w:pPr>
        <w:jc w:val="both"/>
        <w:rPr>
          <w:b/>
        </w:rPr>
      </w:pPr>
    </w:p>
    <w:p w:rsidR="00D15BBE" w:rsidRDefault="00D15BBE" w:rsidP="002278A3">
      <w:pPr>
        <w:jc w:val="both"/>
        <w:rPr>
          <w:b/>
        </w:rPr>
      </w:pPr>
    </w:p>
    <w:p w:rsidR="00D15BBE" w:rsidRDefault="00D15BBE" w:rsidP="002278A3">
      <w:pPr>
        <w:jc w:val="both"/>
        <w:rPr>
          <w:b/>
        </w:rPr>
      </w:pPr>
    </w:p>
    <w:p w:rsidR="00D15BBE" w:rsidRDefault="00D15BBE" w:rsidP="002278A3">
      <w:pPr>
        <w:jc w:val="both"/>
        <w:rPr>
          <w:b/>
        </w:rPr>
      </w:pPr>
    </w:p>
    <w:p w:rsidR="00D15BBE" w:rsidRDefault="00D15BBE" w:rsidP="002278A3">
      <w:pPr>
        <w:jc w:val="both"/>
        <w:rPr>
          <w:b/>
        </w:rPr>
      </w:pPr>
    </w:p>
    <w:p w:rsidR="00D15BBE" w:rsidRDefault="00D15BBE" w:rsidP="002278A3">
      <w:pPr>
        <w:jc w:val="both"/>
        <w:rPr>
          <w:b/>
        </w:rPr>
      </w:pPr>
    </w:p>
    <w:p w:rsidR="00D15BBE" w:rsidRDefault="00D15BBE" w:rsidP="002278A3">
      <w:pPr>
        <w:jc w:val="both"/>
        <w:rPr>
          <w:b/>
        </w:rPr>
      </w:pPr>
    </w:p>
    <w:p w:rsidR="00D15BBE" w:rsidRDefault="00D15BBE" w:rsidP="002278A3">
      <w:pPr>
        <w:jc w:val="both"/>
        <w:rPr>
          <w:b/>
        </w:rPr>
      </w:pPr>
    </w:p>
    <w:p w:rsidR="00D15BBE" w:rsidRDefault="00D15BBE" w:rsidP="002278A3">
      <w:pPr>
        <w:jc w:val="both"/>
        <w:rPr>
          <w:b/>
        </w:rPr>
      </w:pPr>
    </w:p>
    <w:p w:rsidR="00D15BBE" w:rsidRDefault="00D15BBE" w:rsidP="00D15BBE">
      <w:pPr>
        <w:jc w:val="both"/>
        <w:rPr>
          <w:b/>
        </w:rPr>
      </w:pPr>
      <w:r>
        <w:rPr>
          <w:b/>
        </w:rPr>
        <w:t xml:space="preserve">Figure Legends </w:t>
      </w:r>
    </w:p>
    <w:p w:rsidR="00D15BBE" w:rsidRDefault="00D15BBE" w:rsidP="00D15BBE">
      <w:pPr>
        <w:jc w:val="both"/>
        <w:rPr>
          <w:b/>
        </w:rPr>
      </w:pPr>
    </w:p>
    <w:p w:rsidR="00D15BBE" w:rsidRPr="002278A3" w:rsidRDefault="00D15BBE" w:rsidP="00D15BBE">
      <w:pPr>
        <w:jc w:val="both"/>
      </w:pPr>
      <w:r w:rsidRPr="002278A3">
        <w:rPr>
          <w:b/>
        </w:rPr>
        <w:t>Figure 1: Overview of anabolic and catabolic pathways for cGMP biosynthesis.</w:t>
      </w:r>
      <w:r w:rsidRPr="002278A3">
        <w:t xml:space="preserve"> The </w:t>
      </w:r>
      <w:r w:rsidR="007E0315">
        <w:t>diagram</w:t>
      </w:r>
      <w:r w:rsidRPr="002278A3">
        <w:t xml:space="preserve"> is based on what is known for animal cGMP signalling and biosynthesis. Components that are not clearly defined or as yet absent in plants are depicted in grey. Abbreviations: ‘mGC’ and ‘sGC’: membrane bound or soluble guanylyl cyclase; ‘NO’: nitric oxide; ‘PDE’: phosphodiesterase. ‘CNGC’: cyclic nucleotide gated channel; ‘PKG’ cGMP-dependent protein kinase with ‘C’ catalytic and ‘R’ regulatory subunits; ‘R’ and ‘Gs’: receptor and Gs subunit of membrane located G-protein; ‘NOS’: NO synthase; ‘CaM’: calmodulin; ‘PPs’: phosphatases.</w:t>
      </w:r>
    </w:p>
    <w:p w:rsidR="00D15BBE" w:rsidRDefault="00D15BBE" w:rsidP="00D15BBE">
      <w:pPr>
        <w:jc w:val="both"/>
        <w:rPr>
          <w:b/>
        </w:rPr>
      </w:pPr>
    </w:p>
    <w:p w:rsidR="00D15BBE" w:rsidRDefault="00D15BBE" w:rsidP="00D15BBE">
      <w:pPr>
        <w:jc w:val="both"/>
      </w:pPr>
      <w:r w:rsidRPr="002278A3">
        <w:rPr>
          <w:b/>
        </w:rPr>
        <w:t>Figure 2: cGMP and abiotic stress interactions.</w:t>
      </w:r>
      <w:r w:rsidRPr="002278A3">
        <w:t xml:space="preserve">  Evidence for a role of cGMP in abiotic stress derives from observations that, after perception by an unknown receptor (?), cGMP levels are elevated in response to drought and salinity (1). Increased cellular cGMP may also be generated by binding of plant natriuretic peptides (PNPs) that bind to membrane located receptors (2) which are coupled to or have innate guanylyl cyclase activity. Increased cellular cGMP reduces Na</w:t>
      </w:r>
      <w:r w:rsidRPr="002278A3">
        <w:rPr>
          <w:vertAlign w:val="superscript"/>
        </w:rPr>
        <w:t>+</w:t>
      </w:r>
      <w:r w:rsidRPr="002278A3">
        <w:t xml:space="preserve"> uptake (3), and generates a Ca</w:t>
      </w:r>
      <w:r>
        <w:rPr>
          <w:vertAlign w:val="superscript"/>
        </w:rPr>
        <w:t>2</w:t>
      </w:r>
      <w:r w:rsidRPr="002278A3">
        <w:rPr>
          <w:vertAlign w:val="superscript"/>
        </w:rPr>
        <w:t>+</w:t>
      </w:r>
      <w:r w:rsidRPr="002278A3">
        <w:t xml:space="preserve"> signal (4) that may evoke further signalling, for example  via calcium sensors like calmodulin (CaM) or calcineurin-B-like proteins (CBL). Loss of cellular K</w:t>
      </w:r>
      <w:r w:rsidRPr="002278A3">
        <w:rPr>
          <w:vertAlign w:val="superscript"/>
        </w:rPr>
        <w:t>+</w:t>
      </w:r>
      <w:r w:rsidRPr="002278A3">
        <w:t xml:space="preserve"> (a frequent side effect of many abiotic stresses) is mitigated (5) by cGMP via inhibition of K</w:t>
      </w:r>
      <w:r w:rsidRPr="002278A3">
        <w:rPr>
          <w:vertAlign w:val="superscript"/>
        </w:rPr>
        <w:t>+</w:t>
      </w:r>
      <w:r w:rsidRPr="002278A3">
        <w:t xml:space="preserve"> leak through outward rectifying channels (ORC) or stimulation of uptake through inward rectifying channels (IRC). cGMP alters transcription of many genes (6) but particularly those involved in stress responses. Activity of further proteins (7), especially K</w:t>
      </w:r>
      <w:r w:rsidRPr="002278A3">
        <w:rPr>
          <w:vertAlign w:val="superscript"/>
        </w:rPr>
        <w:t>+</w:t>
      </w:r>
      <w:r w:rsidRPr="002278A3">
        <w:t xml:space="preserve"> channels and CNGCs, may be involved in ion homeostasis. Abbreviations are as in Fig 1.</w:t>
      </w:r>
    </w:p>
    <w:p w:rsidR="00D15BBE" w:rsidRDefault="00D15BBE" w:rsidP="00D15BBE">
      <w:pPr>
        <w:jc w:val="both"/>
      </w:pPr>
    </w:p>
    <w:p w:rsidR="00D15BBE" w:rsidRDefault="00D15BBE" w:rsidP="00D15BBE">
      <w:pPr>
        <w:jc w:val="both"/>
        <w:rPr>
          <w:b/>
        </w:rPr>
      </w:pPr>
      <w:r>
        <w:rPr>
          <w:b/>
        </w:rPr>
        <w:t xml:space="preserve">Figure 3: </w:t>
      </w:r>
      <w:r w:rsidRPr="00D93261">
        <w:rPr>
          <w:b/>
        </w:rPr>
        <w:t>Example of pathway</w:t>
      </w:r>
      <w:r>
        <w:rPr>
          <w:b/>
        </w:rPr>
        <w:t>s</w:t>
      </w:r>
      <w:r w:rsidRPr="00D93261">
        <w:rPr>
          <w:b/>
        </w:rPr>
        <w:t xml:space="preserve"> involving a LRR receptor kinase with encapsulated guanylyl cyclase</w:t>
      </w:r>
      <w:r>
        <w:rPr>
          <w:b/>
        </w:rPr>
        <w:t xml:space="preserve">. </w:t>
      </w:r>
      <w:r>
        <w:t>Several transmembrane LRR kinases such as WALK10, PSKR1, CLAVATA1 and BRI1 have been found to contain an encapsulated guanylyl cyclase (GC) domain within their kinase domain. After binding its ligand (paracrine or autocrine), the receptor undergoes dimerization (e.g. PSKR1) or binding with other proteins (e.g. CLAVATA2). GC and kinase domains are then activated. cGMP produced at the receptor site or synthetized from other enzymes may regulate the kinase activity directly. Downstream proteins may include CNGCs, which may generate Ca</w:t>
      </w:r>
      <w:r w:rsidRPr="00A36E74">
        <w:rPr>
          <w:vertAlign w:val="superscript"/>
        </w:rPr>
        <w:t>2+</w:t>
      </w:r>
      <w:r>
        <w:t xml:space="preserve"> signals and activate calmodulin (CaM) and calcium dependent kinases (CDPKs) that could regulate downstream components such as transcription factor. CaM was shown to interact with some LRR receptors and cGMP can indirectly modulate LRR kinase activity. The LRR kinase can activate transcription factor like WUS or the PM H</w:t>
      </w:r>
      <w:r w:rsidRPr="00E71A87">
        <w:rPr>
          <w:vertAlign w:val="superscript"/>
        </w:rPr>
        <w:t>+</w:t>
      </w:r>
      <w:r>
        <w:t>-ATPase (AHA) via phosphorylation. PM; Plasma Membrane.</w:t>
      </w:r>
    </w:p>
    <w:p w:rsidR="00D15BBE" w:rsidRDefault="00D15BBE" w:rsidP="00D15BBE">
      <w:pPr>
        <w:jc w:val="both"/>
        <w:rPr>
          <w:b/>
        </w:rPr>
      </w:pPr>
    </w:p>
    <w:p w:rsidR="00D15BBE" w:rsidRDefault="00D15BBE" w:rsidP="00D15BBE">
      <w:pPr>
        <w:jc w:val="both"/>
        <w:rPr>
          <w:b/>
        </w:rPr>
      </w:pPr>
    </w:p>
    <w:p w:rsidR="00D15BBE" w:rsidRDefault="00D15BBE" w:rsidP="00D15BBE">
      <w:pPr>
        <w:jc w:val="both"/>
        <w:rPr>
          <w:b/>
        </w:rPr>
      </w:pPr>
    </w:p>
    <w:p w:rsidR="00F46470" w:rsidRDefault="00F46470" w:rsidP="00D15BBE">
      <w:pPr>
        <w:jc w:val="both"/>
        <w:rPr>
          <w:b/>
        </w:rPr>
      </w:pPr>
    </w:p>
    <w:p w:rsidR="00F46470" w:rsidRDefault="00F46470" w:rsidP="00D15BBE">
      <w:pPr>
        <w:jc w:val="both"/>
        <w:rPr>
          <w:b/>
        </w:rPr>
      </w:pPr>
    </w:p>
    <w:p w:rsidR="00F46470" w:rsidRDefault="00F46470" w:rsidP="00D15BBE">
      <w:pPr>
        <w:jc w:val="both"/>
        <w:rPr>
          <w:b/>
        </w:rPr>
      </w:pPr>
    </w:p>
    <w:p w:rsidR="00F46470" w:rsidRDefault="00F46470" w:rsidP="00D15BBE">
      <w:pPr>
        <w:jc w:val="both"/>
        <w:rPr>
          <w:b/>
        </w:rPr>
      </w:pPr>
    </w:p>
    <w:p w:rsidR="00F46470" w:rsidRDefault="00F46470" w:rsidP="00D15BBE">
      <w:pPr>
        <w:jc w:val="both"/>
        <w:rPr>
          <w:b/>
        </w:rPr>
      </w:pPr>
    </w:p>
    <w:p w:rsidR="00F46470" w:rsidRDefault="00F46470" w:rsidP="00D15BBE">
      <w:pPr>
        <w:jc w:val="both"/>
        <w:rPr>
          <w:b/>
        </w:rPr>
      </w:pPr>
    </w:p>
    <w:p w:rsidR="00D15BBE" w:rsidRDefault="00D15BBE" w:rsidP="00D15BBE">
      <w:pPr>
        <w:jc w:val="both"/>
        <w:rPr>
          <w:b/>
        </w:rPr>
      </w:pPr>
    </w:p>
    <w:p w:rsidR="00D15BBE" w:rsidRPr="002278A3" w:rsidRDefault="00D15BBE" w:rsidP="00D15BBE">
      <w:pPr>
        <w:jc w:val="both"/>
      </w:pPr>
      <w:r w:rsidRPr="002278A3">
        <w:rPr>
          <w:noProof/>
          <w:lang w:eastAsia="en-GB"/>
        </w:rPr>
        <w:drawing>
          <wp:inline distT="0" distB="0" distL="0" distR="0" wp14:anchorId="61717D68" wp14:editId="59E4EA71">
            <wp:extent cx="6120130" cy="2739858"/>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0130" cy="2739858"/>
                    </a:xfrm>
                    <a:prstGeom prst="rect">
                      <a:avLst/>
                    </a:prstGeom>
                    <a:noFill/>
                    <a:ln>
                      <a:noFill/>
                    </a:ln>
                  </pic:spPr>
                </pic:pic>
              </a:graphicData>
            </a:graphic>
          </wp:inline>
        </w:drawing>
      </w:r>
    </w:p>
    <w:p w:rsidR="00D15BBE" w:rsidRPr="002278A3" w:rsidRDefault="00D15BBE" w:rsidP="00D15BBE">
      <w:pPr>
        <w:jc w:val="both"/>
      </w:pPr>
    </w:p>
    <w:p w:rsidR="00D15BBE" w:rsidRPr="002278A3" w:rsidRDefault="00D15BBE" w:rsidP="00D15BBE">
      <w:pPr>
        <w:jc w:val="both"/>
        <w:rPr>
          <w:b/>
        </w:rPr>
      </w:pPr>
    </w:p>
    <w:p w:rsidR="00D15BBE" w:rsidRPr="002278A3" w:rsidRDefault="00D15BBE" w:rsidP="00D15BBE">
      <w:pPr>
        <w:jc w:val="both"/>
        <w:rPr>
          <w:b/>
        </w:rPr>
      </w:pPr>
    </w:p>
    <w:p w:rsidR="00F46470" w:rsidRPr="002278A3" w:rsidRDefault="00F46470" w:rsidP="00F46470">
      <w:pPr>
        <w:jc w:val="both"/>
      </w:pPr>
      <w:r w:rsidRPr="002278A3">
        <w:rPr>
          <w:b/>
        </w:rPr>
        <w:t>Figure 1: Overview of anabolic and catabolic pathways for cGMP biosynthesis.</w:t>
      </w:r>
      <w:r w:rsidRPr="002278A3">
        <w:t xml:space="preserve"> The schedule is based on what is known for animal cGMP signalling and biosynthesis. Components that are not clearly defined or as yet absent in plants are depicted in grey. Abbreviations: ‘mGC’ and ‘sGC’: membrane bound or soluble guanylyl cyclase; ‘NO’: nitric oxide; ‘PDE’: phosphodiesterase. ‘CNGC’: cyclic nucleotide gated channel; ‘PKG’ cGMP-dependent protein kinase with ‘C’ catalytic and ‘R’ regulatory subunits; ‘R’ and ‘Gs’: receptor and Gs subunit of membrane located G-protein; ‘NOS’: NO synthase; ‘CaM’: calmodulin; ‘PPs’: phosphatases.</w:t>
      </w:r>
    </w:p>
    <w:p w:rsidR="00F46470" w:rsidRPr="002278A3" w:rsidRDefault="00F46470" w:rsidP="00F46470">
      <w:pPr>
        <w:jc w:val="both"/>
      </w:pPr>
    </w:p>
    <w:p w:rsidR="00D15BBE" w:rsidRPr="002278A3" w:rsidRDefault="00D15BBE" w:rsidP="00D15BBE">
      <w:pPr>
        <w:jc w:val="both"/>
        <w:rPr>
          <w:b/>
        </w:rPr>
      </w:pPr>
    </w:p>
    <w:p w:rsidR="00D15BBE" w:rsidRPr="002278A3" w:rsidRDefault="00D15BBE" w:rsidP="00D15BBE">
      <w:pPr>
        <w:jc w:val="both"/>
        <w:rPr>
          <w:b/>
        </w:rPr>
      </w:pPr>
    </w:p>
    <w:p w:rsidR="00D15BBE" w:rsidRPr="002278A3" w:rsidRDefault="00D15BBE" w:rsidP="00D15BBE">
      <w:pPr>
        <w:jc w:val="both"/>
        <w:rPr>
          <w:b/>
        </w:rPr>
      </w:pPr>
    </w:p>
    <w:p w:rsidR="00D15BBE" w:rsidRPr="002278A3" w:rsidRDefault="00D15BBE" w:rsidP="00D15BBE">
      <w:pPr>
        <w:jc w:val="both"/>
        <w:rPr>
          <w:b/>
        </w:rPr>
      </w:pPr>
    </w:p>
    <w:p w:rsidR="00D15BBE" w:rsidRDefault="00D15BBE" w:rsidP="00D15BBE">
      <w:pPr>
        <w:rPr>
          <w:b/>
        </w:rPr>
      </w:pPr>
      <w:r>
        <w:rPr>
          <w:b/>
        </w:rPr>
        <w:br w:type="page"/>
      </w:r>
      <w:r w:rsidR="00F46470" w:rsidRPr="002278A3">
        <w:rPr>
          <w:noProof/>
          <w:lang w:eastAsia="en-GB"/>
        </w:rPr>
        <w:lastRenderedPageBreak/>
        <w:drawing>
          <wp:inline distT="0" distB="0" distL="0" distR="0" wp14:anchorId="03AC296E" wp14:editId="7EBE1BA0">
            <wp:extent cx="6120130" cy="25755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0130" cy="2575560"/>
                    </a:xfrm>
                    <a:prstGeom prst="rect">
                      <a:avLst/>
                    </a:prstGeom>
                    <a:noFill/>
                    <a:ln>
                      <a:noFill/>
                    </a:ln>
                  </pic:spPr>
                </pic:pic>
              </a:graphicData>
            </a:graphic>
          </wp:inline>
        </w:drawing>
      </w:r>
    </w:p>
    <w:p w:rsidR="00F46470" w:rsidRDefault="00F46470" w:rsidP="00D15BBE">
      <w:pPr>
        <w:jc w:val="both"/>
        <w:rPr>
          <w:b/>
        </w:rPr>
      </w:pPr>
    </w:p>
    <w:p w:rsidR="00D15BBE" w:rsidRPr="002278A3" w:rsidRDefault="00D15BBE" w:rsidP="00D15BBE">
      <w:pPr>
        <w:jc w:val="both"/>
      </w:pPr>
      <w:r w:rsidRPr="002278A3">
        <w:rPr>
          <w:b/>
        </w:rPr>
        <w:t>Figure 2: cGMP and abiotic stress interactions.</w:t>
      </w:r>
      <w:r w:rsidRPr="002278A3">
        <w:t xml:space="preserve">  Evidence for a role of cGMP in abiotic stress derives from observations that, after perception by an unknown receptor (?), cGMP levels are elevated in response to drought and salinity (1). Increased cellular cGMP may also be generated by binding of plant natriuretic peptides (PNPs) that bind to membrane located receptors (2) which are coupled to or have innate guanylyl cyclase activity. Increased cellular cGMP reduces Na</w:t>
      </w:r>
      <w:r w:rsidRPr="002278A3">
        <w:rPr>
          <w:vertAlign w:val="superscript"/>
        </w:rPr>
        <w:t>+</w:t>
      </w:r>
      <w:r w:rsidRPr="002278A3">
        <w:t xml:space="preserve"> uptake (3), and generates a Ca</w:t>
      </w:r>
      <w:r>
        <w:rPr>
          <w:vertAlign w:val="superscript"/>
        </w:rPr>
        <w:t>2</w:t>
      </w:r>
      <w:r w:rsidRPr="002278A3">
        <w:rPr>
          <w:vertAlign w:val="superscript"/>
        </w:rPr>
        <w:t>+</w:t>
      </w:r>
      <w:r w:rsidRPr="002278A3">
        <w:t xml:space="preserve"> signal (4) that may evoke further signalling, for example  via calcium sensors like calmodulin (CaM) or calcineurin-B-like proteins (CBL). Loss of cellular K</w:t>
      </w:r>
      <w:r w:rsidRPr="002278A3">
        <w:rPr>
          <w:vertAlign w:val="superscript"/>
        </w:rPr>
        <w:t>+</w:t>
      </w:r>
      <w:r w:rsidRPr="002278A3">
        <w:t xml:space="preserve"> (a frequent side effect of many abiotic stresses) is mitigated (5) by cGMP via inhibition of K</w:t>
      </w:r>
      <w:r w:rsidRPr="002278A3">
        <w:rPr>
          <w:vertAlign w:val="superscript"/>
        </w:rPr>
        <w:t>+</w:t>
      </w:r>
      <w:r w:rsidRPr="002278A3">
        <w:t xml:space="preserve"> leak through outward rectifying channels (ORC) or stimulation of uptake through inward rectifying channels (IRC). cGMP alters transcription of many genes (6) but particularly those involved in stress responses. Activity of further proteins (7), especially K</w:t>
      </w:r>
      <w:r w:rsidRPr="002278A3">
        <w:rPr>
          <w:vertAlign w:val="superscript"/>
        </w:rPr>
        <w:t>+</w:t>
      </w:r>
      <w:r w:rsidRPr="002278A3">
        <w:t xml:space="preserve"> channels and CNGCs, may be involved in ion homeostasis. Abbreviations are as in Fig 1.</w:t>
      </w:r>
    </w:p>
    <w:p w:rsidR="00D15BBE" w:rsidRPr="002278A3" w:rsidRDefault="00D15BBE" w:rsidP="00D15BBE">
      <w:pPr>
        <w:jc w:val="both"/>
      </w:pPr>
    </w:p>
    <w:p w:rsidR="00D15BBE" w:rsidRPr="002278A3" w:rsidRDefault="00D15BBE" w:rsidP="00D15BBE">
      <w:pPr>
        <w:jc w:val="both"/>
      </w:pPr>
    </w:p>
    <w:p w:rsidR="00D15BBE" w:rsidRPr="002278A3" w:rsidRDefault="00D15BBE" w:rsidP="00D15BBE">
      <w:pPr>
        <w:jc w:val="both"/>
      </w:pPr>
    </w:p>
    <w:p w:rsidR="00D15BBE" w:rsidRPr="002278A3" w:rsidRDefault="00D15BBE" w:rsidP="00D15BBE">
      <w:pPr>
        <w:jc w:val="both"/>
      </w:pPr>
    </w:p>
    <w:p w:rsidR="00D15BBE" w:rsidRPr="002278A3" w:rsidRDefault="00D15BBE" w:rsidP="00D15BBE">
      <w:pPr>
        <w:jc w:val="both"/>
      </w:pPr>
    </w:p>
    <w:p w:rsidR="00D15BBE" w:rsidRPr="002278A3" w:rsidRDefault="00D15BBE" w:rsidP="00D15BBE">
      <w:pPr>
        <w:jc w:val="both"/>
      </w:pPr>
    </w:p>
    <w:p w:rsidR="00D15BBE" w:rsidRPr="002278A3" w:rsidRDefault="00D15BBE" w:rsidP="00D15BBE">
      <w:pPr>
        <w:jc w:val="both"/>
      </w:pPr>
    </w:p>
    <w:p w:rsidR="00F46470" w:rsidRDefault="001E5132" w:rsidP="00D15BBE">
      <w:r w:rsidRPr="001E5132">
        <w:rPr>
          <w:noProof/>
          <w:lang w:eastAsia="en-GB"/>
        </w:rPr>
        <w:lastRenderedPageBreak/>
        <w:drawing>
          <wp:inline distT="0" distB="0" distL="0" distR="0">
            <wp:extent cx="4488180" cy="4100747"/>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89376" cy="4101840"/>
                    </a:xfrm>
                    <a:prstGeom prst="rect">
                      <a:avLst/>
                    </a:prstGeom>
                    <a:noFill/>
                    <a:ln>
                      <a:noFill/>
                    </a:ln>
                  </pic:spPr>
                </pic:pic>
              </a:graphicData>
            </a:graphic>
          </wp:inline>
        </w:drawing>
      </w:r>
    </w:p>
    <w:p w:rsidR="00F46470" w:rsidRDefault="00F46470" w:rsidP="00D15BBE"/>
    <w:p w:rsidR="00F46470" w:rsidRDefault="00F46470" w:rsidP="00F46470">
      <w:pPr>
        <w:jc w:val="both"/>
        <w:rPr>
          <w:b/>
        </w:rPr>
      </w:pPr>
      <w:r>
        <w:rPr>
          <w:b/>
        </w:rPr>
        <w:t xml:space="preserve">Figure 3: </w:t>
      </w:r>
      <w:r w:rsidRPr="00D93261">
        <w:rPr>
          <w:b/>
        </w:rPr>
        <w:t>Example of pathway</w:t>
      </w:r>
      <w:r>
        <w:rPr>
          <w:b/>
        </w:rPr>
        <w:t>s</w:t>
      </w:r>
      <w:r w:rsidRPr="00D93261">
        <w:rPr>
          <w:b/>
        </w:rPr>
        <w:t xml:space="preserve"> involving a LRR receptor kinase with encapsulated guanylyl cyclase</w:t>
      </w:r>
      <w:r>
        <w:rPr>
          <w:b/>
        </w:rPr>
        <w:t xml:space="preserve">. </w:t>
      </w:r>
      <w:r>
        <w:t>Several transmembrane LRR kinases such as WALK10, PSKR1, CLAVATA1 and BRI1 have been found to contain an encapsulated guanylyl cyclase (GC) domain within their kinase domain. After binding its ligand (paracrine or autocrine), the receptor undergoes dimerization (e.g. PSKR1) or binding with other proteins (e.g. CLAVATA2). GC and kinase domains are then activated. cGMP produced at the receptor site or synthetized from other enzymes may regulate the kinase activity directly. Downstream proteins may include CNGCs, which may generate Ca</w:t>
      </w:r>
      <w:r w:rsidRPr="00A36E74">
        <w:rPr>
          <w:vertAlign w:val="superscript"/>
        </w:rPr>
        <w:t>2+</w:t>
      </w:r>
      <w:r>
        <w:t xml:space="preserve"> signals and activate calmodulin (CaM) and calcium dependent kinases (CDPKs) that could regulate downstream components such as transcription factor. CaM was shown to interact with some LRR receptors and cGMP can indirectly modulate LRR kinase activity. The LRR kinase can activate transcription factor like WUS or the PM H</w:t>
      </w:r>
      <w:r w:rsidRPr="00E71A87">
        <w:rPr>
          <w:vertAlign w:val="superscript"/>
        </w:rPr>
        <w:t>+</w:t>
      </w:r>
      <w:r>
        <w:t>-ATPase (AHA) via phosphorylation. PM; Plasma Membrane.</w:t>
      </w:r>
    </w:p>
    <w:p w:rsidR="00D15BBE" w:rsidRPr="002278A3" w:rsidRDefault="00D15BBE" w:rsidP="00D15BBE">
      <w:r w:rsidRPr="002278A3">
        <w:br w:type="page"/>
      </w:r>
    </w:p>
    <w:p w:rsidR="00D15BBE" w:rsidRDefault="00D15BBE" w:rsidP="002278A3">
      <w:pPr>
        <w:jc w:val="both"/>
        <w:rPr>
          <w:b/>
        </w:rPr>
      </w:pPr>
    </w:p>
    <w:p w:rsidR="00D15BBE" w:rsidRDefault="00D15BBE" w:rsidP="002278A3">
      <w:pPr>
        <w:jc w:val="both"/>
        <w:rPr>
          <w:b/>
        </w:rPr>
      </w:pPr>
    </w:p>
    <w:p w:rsidR="00D15BBE" w:rsidRDefault="00D15BBE" w:rsidP="002278A3">
      <w:pPr>
        <w:jc w:val="both"/>
        <w:rPr>
          <w:b/>
        </w:rPr>
      </w:pPr>
    </w:p>
    <w:p w:rsidR="00D15BBE" w:rsidRDefault="00D15BBE" w:rsidP="002278A3">
      <w:pPr>
        <w:jc w:val="both"/>
        <w:rPr>
          <w:b/>
        </w:rPr>
      </w:pPr>
    </w:p>
    <w:sectPr w:rsidR="00D15BBE" w:rsidSect="005C572A">
      <w:pgSz w:w="11906" w:h="16838"/>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A679E9"/>
    <w:multiLevelType w:val="hybridMultilevel"/>
    <w:tmpl w:val="7ED4FB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nctional Plant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2xpsfrsrdf94eetar500x9vdrfswwae00a&quot;&gt;My EndNote Library&lt;record-ids&gt;&lt;item&gt;2&lt;/item&gt;&lt;item&gt;7&lt;/item&gt;&lt;item&gt;10&lt;/item&gt;&lt;item&gt;12&lt;/item&gt;&lt;item&gt;14&lt;/item&gt;&lt;item&gt;20&lt;/item&gt;&lt;item&gt;21&lt;/item&gt;&lt;item&gt;22&lt;/item&gt;&lt;item&gt;23&lt;/item&gt;&lt;item&gt;24&lt;/item&gt;&lt;item&gt;25&lt;/item&gt;&lt;item&gt;27&lt;/item&gt;&lt;item&gt;29&lt;/item&gt;&lt;item&gt;33&lt;/item&gt;&lt;item&gt;34&lt;/item&gt;&lt;item&gt;40&lt;/item&gt;&lt;item&gt;42&lt;/item&gt;&lt;item&gt;49&lt;/item&gt;&lt;item&gt;50&lt;/item&gt;&lt;item&gt;52&lt;/item&gt;&lt;item&gt;78&lt;/item&gt;&lt;item&gt;79&lt;/item&gt;&lt;item&gt;81&lt;/item&gt;&lt;item&gt;82&lt;/item&gt;&lt;item&gt;83&lt;/item&gt;&lt;item&gt;87&lt;/item&gt;&lt;item&gt;89&lt;/item&gt;&lt;item&gt;91&lt;/item&gt;&lt;item&gt;93&lt;/item&gt;&lt;item&gt;98&lt;/item&gt;&lt;item&gt;100&lt;/item&gt;&lt;item&gt;101&lt;/item&gt;&lt;item&gt;102&lt;/item&gt;&lt;item&gt;249&lt;/item&gt;&lt;item&gt;266&lt;/item&gt;&lt;item&gt;268&lt;/item&gt;&lt;item&gt;269&lt;/item&gt;&lt;item&gt;275&lt;/item&gt;&lt;item&gt;284&lt;/item&gt;&lt;item&gt;287&lt;/item&gt;&lt;item&gt;330&lt;/item&gt;&lt;item&gt;331&lt;/item&gt;&lt;item&gt;333&lt;/item&gt;&lt;item&gt;371&lt;/item&gt;&lt;item&gt;374&lt;/item&gt;&lt;item&gt;378&lt;/item&gt;&lt;item&gt;380&lt;/item&gt;&lt;item&gt;381&lt;/item&gt;&lt;item&gt;390&lt;/item&gt;&lt;item&gt;405&lt;/item&gt;&lt;item&gt;406&lt;/item&gt;&lt;item&gt;407&lt;/item&gt;&lt;item&gt;408&lt;/item&gt;&lt;item&gt;409&lt;/item&gt;&lt;item&gt;410&lt;/item&gt;&lt;item&gt;411&lt;/item&gt;&lt;item&gt;422&lt;/item&gt;&lt;item&gt;668&lt;/item&gt;&lt;item&gt;672&lt;/item&gt;&lt;item&gt;673&lt;/item&gt;&lt;/record-ids&gt;&lt;/item&gt;&lt;/Libraries&gt;"/>
  </w:docVars>
  <w:rsids>
    <w:rsidRoot w:val="004D08AF"/>
    <w:rsid w:val="00001346"/>
    <w:rsid w:val="000061AA"/>
    <w:rsid w:val="00014F1D"/>
    <w:rsid w:val="00030645"/>
    <w:rsid w:val="0003077B"/>
    <w:rsid w:val="00046D0E"/>
    <w:rsid w:val="000646D0"/>
    <w:rsid w:val="0007793B"/>
    <w:rsid w:val="00080124"/>
    <w:rsid w:val="00092374"/>
    <w:rsid w:val="000A0363"/>
    <w:rsid w:val="000D3314"/>
    <w:rsid w:val="000F2CB1"/>
    <w:rsid w:val="00115C6A"/>
    <w:rsid w:val="00121FB9"/>
    <w:rsid w:val="0013190F"/>
    <w:rsid w:val="00156215"/>
    <w:rsid w:val="00160C21"/>
    <w:rsid w:val="00162955"/>
    <w:rsid w:val="00163596"/>
    <w:rsid w:val="001651B8"/>
    <w:rsid w:val="0016749D"/>
    <w:rsid w:val="00184364"/>
    <w:rsid w:val="00187722"/>
    <w:rsid w:val="001B0B29"/>
    <w:rsid w:val="001B48AF"/>
    <w:rsid w:val="001E5132"/>
    <w:rsid w:val="001F0FA3"/>
    <w:rsid w:val="001F2379"/>
    <w:rsid w:val="001F64D2"/>
    <w:rsid w:val="00203D97"/>
    <w:rsid w:val="00205B15"/>
    <w:rsid w:val="002278A3"/>
    <w:rsid w:val="00230027"/>
    <w:rsid w:val="002509BE"/>
    <w:rsid w:val="0026603C"/>
    <w:rsid w:val="00275BB9"/>
    <w:rsid w:val="00290C68"/>
    <w:rsid w:val="00291B01"/>
    <w:rsid w:val="002945EC"/>
    <w:rsid w:val="002A2C35"/>
    <w:rsid w:val="002B3B36"/>
    <w:rsid w:val="002C02CB"/>
    <w:rsid w:val="002D386C"/>
    <w:rsid w:val="002D4908"/>
    <w:rsid w:val="002D49F5"/>
    <w:rsid w:val="002D50DF"/>
    <w:rsid w:val="002D7F03"/>
    <w:rsid w:val="002E522A"/>
    <w:rsid w:val="002F0D61"/>
    <w:rsid w:val="002F10E2"/>
    <w:rsid w:val="00302022"/>
    <w:rsid w:val="0037271E"/>
    <w:rsid w:val="00382F32"/>
    <w:rsid w:val="00390C99"/>
    <w:rsid w:val="003B1AB5"/>
    <w:rsid w:val="003B2303"/>
    <w:rsid w:val="003D44EC"/>
    <w:rsid w:val="003D493F"/>
    <w:rsid w:val="003D60A1"/>
    <w:rsid w:val="003E66D4"/>
    <w:rsid w:val="004132F7"/>
    <w:rsid w:val="00426B93"/>
    <w:rsid w:val="0045493A"/>
    <w:rsid w:val="00493ED5"/>
    <w:rsid w:val="004942FF"/>
    <w:rsid w:val="004B1E8A"/>
    <w:rsid w:val="004B303B"/>
    <w:rsid w:val="004D08AF"/>
    <w:rsid w:val="004D4A9B"/>
    <w:rsid w:val="004E5C99"/>
    <w:rsid w:val="004F51E4"/>
    <w:rsid w:val="004F7EAF"/>
    <w:rsid w:val="005048A6"/>
    <w:rsid w:val="00531025"/>
    <w:rsid w:val="00532BE1"/>
    <w:rsid w:val="005337BD"/>
    <w:rsid w:val="0053470E"/>
    <w:rsid w:val="00540FC9"/>
    <w:rsid w:val="00584614"/>
    <w:rsid w:val="00594250"/>
    <w:rsid w:val="005B0246"/>
    <w:rsid w:val="005C0833"/>
    <w:rsid w:val="005C572A"/>
    <w:rsid w:val="005D03F8"/>
    <w:rsid w:val="005D6CC1"/>
    <w:rsid w:val="005D737F"/>
    <w:rsid w:val="005E0337"/>
    <w:rsid w:val="005F0A0B"/>
    <w:rsid w:val="006061A5"/>
    <w:rsid w:val="00613AD4"/>
    <w:rsid w:val="00627918"/>
    <w:rsid w:val="0064512D"/>
    <w:rsid w:val="00651214"/>
    <w:rsid w:val="00662CE4"/>
    <w:rsid w:val="00671BDC"/>
    <w:rsid w:val="006833C6"/>
    <w:rsid w:val="00683B2A"/>
    <w:rsid w:val="00684122"/>
    <w:rsid w:val="006867BE"/>
    <w:rsid w:val="0069242D"/>
    <w:rsid w:val="006B4A39"/>
    <w:rsid w:val="006C5ED5"/>
    <w:rsid w:val="006C78A6"/>
    <w:rsid w:val="0074119D"/>
    <w:rsid w:val="00750BEF"/>
    <w:rsid w:val="00775426"/>
    <w:rsid w:val="007821C2"/>
    <w:rsid w:val="007A350D"/>
    <w:rsid w:val="007B0432"/>
    <w:rsid w:val="007C5B4E"/>
    <w:rsid w:val="007E0315"/>
    <w:rsid w:val="007E15A1"/>
    <w:rsid w:val="00800EE6"/>
    <w:rsid w:val="008074D1"/>
    <w:rsid w:val="00812C0E"/>
    <w:rsid w:val="008215DA"/>
    <w:rsid w:val="00833E95"/>
    <w:rsid w:val="008440A9"/>
    <w:rsid w:val="00850E9F"/>
    <w:rsid w:val="00853661"/>
    <w:rsid w:val="008555C0"/>
    <w:rsid w:val="00864890"/>
    <w:rsid w:val="00874AC3"/>
    <w:rsid w:val="00893AF5"/>
    <w:rsid w:val="008B39A3"/>
    <w:rsid w:val="008B5F68"/>
    <w:rsid w:val="008D5B92"/>
    <w:rsid w:val="008F0D25"/>
    <w:rsid w:val="008F706B"/>
    <w:rsid w:val="0093275A"/>
    <w:rsid w:val="009474BF"/>
    <w:rsid w:val="009B2509"/>
    <w:rsid w:val="009D2706"/>
    <w:rsid w:val="009D6886"/>
    <w:rsid w:val="009F378C"/>
    <w:rsid w:val="00A00979"/>
    <w:rsid w:val="00A026E2"/>
    <w:rsid w:val="00A10D5D"/>
    <w:rsid w:val="00A514ED"/>
    <w:rsid w:val="00A56FC6"/>
    <w:rsid w:val="00A60DDE"/>
    <w:rsid w:val="00A66945"/>
    <w:rsid w:val="00A72279"/>
    <w:rsid w:val="00A81610"/>
    <w:rsid w:val="00A818C0"/>
    <w:rsid w:val="00A8722B"/>
    <w:rsid w:val="00A94B46"/>
    <w:rsid w:val="00AA0E40"/>
    <w:rsid w:val="00AD15A9"/>
    <w:rsid w:val="00AF6027"/>
    <w:rsid w:val="00B112CE"/>
    <w:rsid w:val="00B20B9E"/>
    <w:rsid w:val="00B442AD"/>
    <w:rsid w:val="00B6254E"/>
    <w:rsid w:val="00B66AB2"/>
    <w:rsid w:val="00B73E60"/>
    <w:rsid w:val="00B74B39"/>
    <w:rsid w:val="00B77675"/>
    <w:rsid w:val="00B87BD4"/>
    <w:rsid w:val="00B90909"/>
    <w:rsid w:val="00B94F59"/>
    <w:rsid w:val="00BC7FD0"/>
    <w:rsid w:val="00BD5769"/>
    <w:rsid w:val="00BE4CC8"/>
    <w:rsid w:val="00BE715F"/>
    <w:rsid w:val="00BF43A9"/>
    <w:rsid w:val="00C04A96"/>
    <w:rsid w:val="00C07E5F"/>
    <w:rsid w:val="00C15C9D"/>
    <w:rsid w:val="00C17193"/>
    <w:rsid w:val="00C27655"/>
    <w:rsid w:val="00C37BBF"/>
    <w:rsid w:val="00C83184"/>
    <w:rsid w:val="00C848E9"/>
    <w:rsid w:val="00C876DE"/>
    <w:rsid w:val="00CA4099"/>
    <w:rsid w:val="00CB2092"/>
    <w:rsid w:val="00CB2E68"/>
    <w:rsid w:val="00CC1302"/>
    <w:rsid w:val="00CD0DF2"/>
    <w:rsid w:val="00CD4D6E"/>
    <w:rsid w:val="00CE3AD9"/>
    <w:rsid w:val="00CE7152"/>
    <w:rsid w:val="00CF5F21"/>
    <w:rsid w:val="00D023DA"/>
    <w:rsid w:val="00D02814"/>
    <w:rsid w:val="00D04707"/>
    <w:rsid w:val="00D1101F"/>
    <w:rsid w:val="00D11D2C"/>
    <w:rsid w:val="00D15BBE"/>
    <w:rsid w:val="00D217A3"/>
    <w:rsid w:val="00D35B9E"/>
    <w:rsid w:val="00D36507"/>
    <w:rsid w:val="00D57181"/>
    <w:rsid w:val="00D574A0"/>
    <w:rsid w:val="00D60FB3"/>
    <w:rsid w:val="00D66363"/>
    <w:rsid w:val="00D7629A"/>
    <w:rsid w:val="00D975D5"/>
    <w:rsid w:val="00DA785C"/>
    <w:rsid w:val="00DC0942"/>
    <w:rsid w:val="00E16F29"/>
    <w:rsid w:val="00E2290A"/>
    <w:rsid w:val="00E615AB"/>
    <w:rsid w:val="00E84419"/>
    <w:rsid w:val="00E84BD0"/>
    <w:rsid w:val="00E84FEA"/>
    <w:rsid w:val="00E92721"/>
    <w:rsid w:val="00E97884"/>
    <w:rsid w:val="00EA749E"/>
    <w:rsid w:val="00EC125E"/>
    <w:rsid w:val="00EC6005"/>
    <w:rsid w:val="00EF5157"/>
    <w:rsid w:val="00F05DCA"/>
    <w:rsid w:val="00F223C8"/>
    <w:rsid w:val="00F409F0"/>
    <w:rsid w:val="00F46470"/>
    <w:rsid w:val="00F77FC0"/>
    <w:rsid w:val="00F8027F"/>
    <w:rsid w:val="00F85098"/>
    <w:rsid w:val="00FA39D5"/>
    <w:rsid w:val="00FA5A29"/>
    <w:rsid w:val="00FB2311"/>
    <w:rsid w:val="00FC4335"/>
    <w:rsid w:val="00FE6C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F2417A1-A8EB-4954-99EA-7E1A0684B0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08AF"/>
  </w:style>
  <w:style w:type="paragraph" w:styleId="Heading1">
    <w:name w:val="heading 1"/>
    <w:basedOn w:val="Normal"/>
    <w:next w:val="Normal"/>
    <w:link w:val="Heading1Char"/>
    <w:uiPriority w:val="9"/>
    <w:qFormat/>
    <w:rsid w:val="004D08A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08A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9237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A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D08AF"/>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4D08AF"/>
    <w:rPr>
      <w:bCs/>
      <w:szCs w:val="18"/>
    </w:rPr>
  </w:style>
  <w:style w:type="paragraph" w:styleId="BalloonText">
    <w:name w:val="Balloon Text"/>
    <w:basedOn w:val="Normal"/>
    <w:link w:val="BalloonTextChar"/>
    <w:uiPriority w:val="99"/>
    <w:semiHidden/>
    <w:unhideWhenUsed/>
    <w:rsid w:val="004D08AF"/>
    <w:rPr>
      <w:rFonts w:ascii="Tahoma" w:hAnsi="Tahoma" w:cs="Tahoma"/>
      <w:sz w:val="16"/>
      <w:szCs w:val="16"/>
    </w:rPr>
  </w:style>
  <w:style w:type="character" w:customStyle="1" w:styleId="BalloonTextChar">
    <w:name w:val="Balloon Text Char"/>
    <w:basedOn w:val="DefaultParagraphFont"/>
    <w:link w:val="BalloonText"/>
    <w:uiPriority w:val="99"/>
    <w:semiHidden/>
    <w:rsid w:val="004D08AF"/>
    <w:rPr>
      <w:rFonts w:ascii="Tahoma" w:hAnsi="Tahoma" w:cs="Tahoma"/>
      <w:sz w:val="16"/>
      <w:szCs w:val="16"/>
    </w:rPr>
  </w:style>
  <w:style w:type="paragraph" w:customStyle="1" w:styleId="EndNoteBibliographyTitle">
    <w:name w:val="EndNote Bibliography Title"/>
    <w:basedOn w:val="Normal"/>
    <w:link w:val="EndNoteBibliographyTitleChar"/>
    <w:rsid w:val="004D08AF"/>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D08AF"/>
    <w:rPr>
      <w:rFonts w:ascii="Calibri" w:hAnsi="Calibri" w:cs="Calibri"/>
      <w:noProof/>
      <w:lang w:val="en-US"/>
    </w:rPr>
  </w:style>
  <w:style w:type="paragraph" w:customStyle="1" w:styleId="EndNoteBibliography">
    <w:name w:val="EndNote Bibliography"/>
    <w:basedOn w:val="Normal"/>
    <w:link w:val="EndNoteBibliographyChar"/>
    <w:rsid w:val="004D08AF"/>
    <w:rPr>
      <w:rFonts w:ascii="Calibri" w:hAnsi="Calibri" w:cs="Calibri"/>
      <w:noProof/>
      <w:lang w:val="en-US"/>
    </w:rPr>
  </w:style>
  <w:style w:type="character" w:customStyle="1" w:styleId="EndNoteBibliographyChar">
    <w:name w:val="EndNote Bibliography Char"/>
    <w:basedOn w:val="DefaultParagraphFont"/>
    <w:link w:val="EndNoteBibliography"/>
    <w:rsid w:val="004D08AF"/>
    <w:rPr>
      <w:rFonts w:ascii="Calibri" w:hAnsi="Calibri" w:cs="Calibri"/>
      <w:noProof/>
      <w:lang w:val="en-US"/>
    </w:rPr>
  </w:style>
  <w:style w:type="paragraph" w:styleId="ListParagraph">
    <w:name w:val="List Paragraph"/>
    <w:basedOn w:val="Normal"/>
    <w:uiPriority w:val="34"/>
    <w:qFormat/>
    <w:rsid w:val="00532BE1"/>
    <w:pPr>
      <w:ind w:left="720"/>
      <w:contextualSpacing/>
    </w:pPr>
  </w:style>
  <w:style w:type="character" w:customStyle="1" w:styleId="apple-converted-space">
    <w:name w:val="apple-converted-space"/>
    <w:basedOn w:val="DefaultParagraphFont"/>
    <w:rsid w:val="007C5B4E"/>
  </w:style>
  <w:style w:type="character" w:styleId="Hyperlink">
    <w:name w:val="Hyperlink"/>
    <w:basedOn w:val="DefaultParagraphFont"/>
    <w:uiPriority w:val="99"/>
    <w:unhideWhenUsed/>
    <w:rsid w:val="00290C68"/>
    <w:rPr>
      <w:color w:val="0000FF"/>
      <w:u w:val="single"/>
    </w:rPr>
  </w:style>
  <w:style w:type="character" w:styleId="FollowedHyperlink">
    <w:name w:val="FollowedHyperlink"/>
    <w:basedOn w:val="DefaultParagraphFont"/>
    <w:uiPriority w:val="99"/>
    <w:semiHidden/>
    <w:unhideWhenUsed/>
    <w:rsid w:val="00800EE6"/>
    <w:rPr>
      <w:color w:val="800080" w:themeColor="followedHyperlink"/>
      <w:u w:val="single"/>
    </w:rPr>
  </w:style>
  <w:style w:type="character" w:customStyle="1" w:styleId="Heading3Char">
    <w:name w:val="Heading 3 Char"/>
    <w:basedOn w:val="DefaultParagraphFont"/>
    <w:link w:val="Heading3"/>
    <w:uiPriority w:val="9"/>
    <w:semiHidden/>
    <w:rsid w:val="00092374"/>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9474BF"/>
    <w:rPr>
      <w:sz w:val="16"/>
      <w:szCs w:val="16"/>
    </w:rPr>
  </w:style>
  <w:style w:type="paragraph" w:styleId="CommentText">
    <w:name w:val="annotation text"/>
    <w:basedOn w:val="Normal"/>
    <w:link w:val="CommentTextChar"/>
    <w:uiPriority w:val="99"/>
    <w:semiHidden/>
    <w:unhideWhenUsed/>
    <w:rsid w:val="009474BF"/>
    <w:rPr>
      <w:sz w:val="20"/>
      <w:szCs w:val="20"/>
    </w:rPr>
  </w:style>
  <w:style w:type="character" w:customStyle="1" w:styleId="CommentTextChar">
    <w:name w:val="Comment Text Char"/>
    <w:basedOn w:val="DefaultParagraphFont"/>
    <w:link w:val="CommentText"/>
    <w:uiPriority w:val="99"/>
    <w:semiHidden/>
    <w:rsid w:val="009474BF"/>
    <w:rPr>
      <w:sz w:val="20"/>
      <w:szCs w:val="20"/>
    </w:rPr>
  </w:style>
  <w:style w:type="paragraph" w:styleId="CommentSubject">
    <w:name w:val="annotation subject"/>
    <w:basedOn w:val="CommentText"/>
    <w:next w:val="CommentText"/>
    <w:link w:val="CommentSubjectChar"/>
    <w:uiPriority w:val="99"/>
    <w:semiHidden/>
    <w:unhideWhenUsed/>
    <w:rsid w:val="009474BF"/>
    <w:rPr>
      <w:b/>
      <w:bCs/>
    </w:rPr>
  </w:style>
  <w:style w:type="character" w:customStyle="1" w:styleId="CommentSubjectChar">
    <w:name w:val="Comment Subject Char"/>
    <w:basedOn w:val="CommentTextChar"/>
    <w:link w:val="CommentSubject"/>
    <w:uiPriority w:val="99"/>
    <w:semiHidden/>
    <w:rsid w:val="009474B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18216">
      <w:bodyDiv w:val="1"/>
      <w:marLeft w:val="0"/>
      <w:marRight w:val="0"/>
      <w:marTop w:val="0"/>
      <w:marBottom w:val="0"/>
      <w:divBdr>
        <w:top w:val="none" w:sz="0" w:space="0" w:color="auto"/>
        <w:left w:val="none" w:sz="0" w:space="0" w:color="auto"/>
        <w:bottom w:val="none" w:sz="0" w:space="0" w:color="auto"/>
        <w:right w:val="none" w:sz="0" w:space="0" w:color="auto"/>
      </w:divBdr>
    </w:div>
    <w:div w:id="83574175">
      <w:bodyDiv w:val="1"/>
      <w:marLeft w:val="0"/>
      <w:marRight w:val="0"/>
      <w:marTop w:val="0"/>
      <w:marBottom w:val="0"/>
      <w:divBdr>
        <w:top w:val="none" w:sz="0" w:space="0" w:color="auto"/>
        <w:left w:val="none" w:sz="0" w:space="0" w:color="auto"/>
        <w:bottom w:val="none" w:sz="0" w:space="0" w:color="auto"/>
        <w:right w:val="none" w:sz="0" w:space="0" w:color="auto"/>
      </w:divBdr>
    </w:div>
    <w:div w:id="176232160">
      <w:bodyDiv w:val="1"/>
      <w:marLeft w:val="0"/>
      <w:marRight w:val="0"/>
      <w:marTop w:val="0"/>
      <w:marBottom w:val="0"/>
      <w:divBdr>
        <w:top w:val="none" w:sz="0" w:space="0" w:color="auto"/>
        <w:left w:val="none" w:sz="0" w:space="0" w:color="auto"/>
        <w:bottom w:val="none" w:sz="0" w:space="0" w:color="auto"/>
        <w:right w:val="none" w:sz="0" w:space="0" w:color="auto"/>
      </w:divBdr>
      <w:divsChild>
        <w:div w:id="1480532133">
          <w:marLeft w:val="330"/>
          <w:marRight w:val="330"/>
          <w:marTop w:val="30"/>
          <w:marBottom w:val="180"/>
          <w:divBdr>
            <w:top w:val="none" w:sz="0" w:space="0" w:color="auto"/>
            <w:left w:val="none" w:sz="0" w:space="0" w:color="auto"/>
            <w:bottom w:val="none" w:sz="0" w:space="0" w:color="auto"/>
            <w:right w:val="none" w:sz="0" w:space="0" w:color="auto"/>
          </w:divBdr>
        </w:div>
        <w:div w:id="2063794269">
          <w:marLeft w:val="330"/>
          <w:marRight w:val="330"/>
          <w:marTop w:val="0"/>
          <w:marBottom w:val="330"/>
          <w:divBdr>
            <w:top w:val="none" w:sz="0" w:space="0" w:color="auto"/>
            <w:left w:val="none" w:sz="0" w:space="0" w:color="auto"/>
            <w:bottom w:val="none" w:sz="0" w:space="0" w:color="auto"/>
            <w:right w:val="none" w:sz="0" w:space="0" w:color="auto"/>
          </w:divBdr>
        </w:div>
        <w:div w:id="1031615683">
          <w:marLeft w:val="330"/>
          <w:marRight w:val="330"/>
          <w:marTop w:val="0"/>
          <w:marBottom w:val="330"/>
          <w:divBdr>
            <w:top w:val="none" w:sz="0" w:space="0" w:color="auto"/>
            <w:left w:val="none" w:sz="0" w:space="0" w:color="auto"/>
            <w:bottom w:val="none" w:sz="0" w:space="0" w:color="auto"/>
            <w:right w:val="none" w:sz="0" w:space="0" w:color="auto"/>
          </w:divBdr>
          <w:divsChild>
            <w:div w:id="1817382271">
              <w:marLeft w:val="0"/>
              <w:marRight w:val="0"/>
              <w:marTop w:val="0"/>
              <w:marBottom w:val="0"/>
              <w:divBdr>
                <w:top w:val="none" w:sz="0" w:space="0" w:color="auto"/>
                <w:left w:val="none" w:sz="0" w:space="0" w:color="auto"/>
                <w:bottom w:val="none" w:sz="0" w:space="0" w:color="auto"/>
                <w:right w:val="none" w:sz="0" w:space="0" w:color="auto"/>
              </w:divBdr>
            </w:div>
          </w:divsChild>
        </w:div>
        <w:div w:id="991447489">
          <w:marLeft w:val="330"/>
          <w:marRight w:val="330"/>
          <w:marTop w:val="0"/>
          <w:marBottom w:val="330"/>
          <w:divBdr>
            <w:top w:val="none" w:sz="0" w:space="0" w:color="auto"/>
            <w:left w:val="none" w:sz="0" w:space="0" w:color="auto"/>
            <w:bottom w:val="none" w:sz="0" w:space="0" w:color="auto"/>
            <w:right w:val="none" w:sz="0" w:space="0" w:color="auto"/>
          </w:divBdr>
          <w:divsChild>
            <w:div w:id="65583847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 w:id="276646200">
      <w:bodyDiv w:val="1"/>
      <w:marLeft w:val="0"/>
      <w:marRight w:val="0"/>
      <w:marTop w:val="0"/>
      <w:marBottom w:val="0"/>
      <w:divBdr>
        <w:top w:val="none" w:sz="0" w:space="0" w:color="auto"/>
        <w:left w:val="none" w:sz="0" w:space="0" w:color="auto"/>
        <w:bottom w:val="none" w:sz="0" w:space="0" w:color="auto"/>
        <w:right w:val="none" w:sz="0" w:space="0" w:color="auto"/>
      </w:divBdr>
      <w:divsChild>
        <w:div w:id="189806760">
          <w:marLeft w:val="330"/>
          <w:marRight w:val="330"/>
          <w:marTop w:val="30"/>
          <w:marBottom w:val="180"/>
          <w:divBdr>
            <w:top w:val="none" w:sz="0" w:space="0" w:color="auto"/>
            <w:left w:val="none" w:sz="0" w:space="0" w:color="auto"/>
            <w:bottom w:val="none" w:sz="0" w:space="0" w:color="auto"/>
            <w:right w:val="none" w:sz="0" w:space="0" w:color="auto"/>
          </w:divBdr>
        </w:div>
        <w:div w:id="267012353">
          <w:marLeft w:val="330"/>
          <w:marRight w:val="330"/>
          <w:marTop w:val="0"/>
          <w:marBottom w:val="330"/>
          <w:divBdr>
            <w:top w:val="none" w:sz="0" w:space="0" w:color="auto"/>
            <w:left w:val="none" w:sz="0" w:space="0" w:color="auto"/>
            <w:bottom w:val="none" w:sz="0" w:space="0" w:color="auto"/>
            <w:right w:val="none" w:sz="0" w:space="0" w:color="auto"/>
          </w:divBdr>
        </w:div>
        <w:div w:id="1210648230">
          <w:marLeft w:val="330"/>
          <w:marRight w:val="330"/>
          <w:marTop w:val="0"/>
          <w:marBottom w:val="330"/>
          <w:divBdr>
            <w:top w:val="none" w:sz="0" w:space="0" w:color="auto"/>
            <w:left w:val="none" w:sz="0" w:space="0" w:color="auto"/>
            <w:bottom w:val="none" w:sz="0" w:space="0" w:color="auto"/>
            <w:right w:val="none" w:sz="0" w:space="0" w:color="auto"/>
          </w:divBdr>
          <w:divsChild>
            <w:div w:id="936986421">
              <w:marLeft w:val="0"/>
              <w:marRight w:val="0"/>
              <w:marTop w:val="0"/>
              <w:marBottom w:val="0"/>
              <w:divBdr>
                <w:top w:val="none" w:sz="0" w:space="0" w:color="auto"/>
                <w:left w:val="none" w:sz="0" w:space="0" w:color="auto"/>
                <w:bottom w:val="none" w:sz="0" w:space="0" w:color="auto"/>
                <w:right w:val="none" w:sz="0" w:space="0" w:color="auto"/>
              </w:divBdr>
            </w:div>
          </w:divsChild>
        </w:div>
        <w:div w:id="1503353179">
          <w:marLeft w:val="330"/>
          <w:marRight w:val="330"/>
          <w:marTop w:val="0"/>
          <w:marBottom w:val="330"/>
          <w:divBdr>
            <w:top w:val="none" w:sz="0" w:space="0" w:color="auto"/>
            <w:left w:val="none" w:sz="0" w:space="0" w:color="auto"/>
            <w:bottom w:val="none" w:sz="0" w:space="0" w:color="auto"/>
            <w:right w:val="none" w:sz="0" w:space="0" w:color="auto"/>
          </w:divBdr>
          <w:divsChild>
            <w:div w:id="317611971">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 w:id="458961473">
      <w:bodyDiv w:val="1"/>
      <w:marLeft w:val="0"/>
      <w:marRight w:val="0"/>
      <w:marTop w:val="0"/>
      <w:marBottom w:val="0"/>
      <w:divBdr>
        <w:top w:val="none" w:sz="0" w:space="0" w:color="auto"/>
        <w:left w:val="none" w:sz="0" w:space="0" w:color="auto"/>
        <w:bottom w:val="none" w:sz="0" w:space="0" w:color="auto"/>
        <w:right w:val="none" w:sz="0" w:space="0" w:color="auto"/>
      </w:divBdr>
      <w:divsChild>
        <w:div w:id="1258833361">
          <w:marLeft w:val="330"/>
          <w:marRight w:val="330"/>
          <w:marTop w:val="30"/>
          <w:marBottom w:val="180"/>
          <w:divBdr>
            <w:top w:val="none" w:sz="0" w:space="0" w:color="auto"/>
            <w:left w:val="none" w:sz="0" w:space="0" w:color="auto"/>
            <w:bottom w:val="none" w:sz="0" w:space="0" w:color="auto"/>
            <w:right w:val="none" w:sz="0" w:space="0" w:color="auto"/>
          </w:divBdr>
        </w:div>
        <w:div w:id="227308373">
          <w:marLeft w:val="330"/>
          <w:marRight w:val="330"/>
          <w:marTop w:val="0"/>
          <w:marBottom w:val="330"/>
          <w:divBdr>
            <w:top w:val="none" w:sz="0" w:space="0" w:color="auto"/>
            <w:left w:val="none" w:sz="0" w:space="0" w:color="auto"/>
            <w:bottom w:val="none" w:sz="0" w:space="0" w:color="auto"/>
            <w:right w:val="none" w:sz="0" w:space="0" w:color="auto"/>
          </w:divBdr>
        </w:div>
      </w:divsChild>
    </w:div>
    <w:div w:id="466900054">
      <w:bodyDiv w:val="1"/>
      <w:marLeft w:val="0"/>
      <w:marRight w:val="0"/>
      <w:marTop w:val="0"/>
      <w:marBottom w:val="0"/>
      <w:divBdr>
        <w:top w:val="none" w:sz="0" w:space="0" w:color="auto"/>
        <w:left w:val="none" w:sz="0" w:space="0" w:color="auto"/>
        <w:bottom w:val="none" w:sz="0" w:space="0" w:color="auto"/>
        <w:right w:val="none" w:sz="0" w:space="0" w:color="auto"/>
      </w:divBdr>
      <w:divsChild>
        <w:div w:id="208883501">
          <w:marLeft w:val="330"/>
          <w:marRight w:val="330"/>
          <w:marTop w:val="30"/>
          <w:marBottom w:val="180"/>
          <w:divBdr>
            <w:top w:val="none" w:sz="0" w:space="0" w:color="auto"/>
            <w:left w:val="none" w:sz="0" w:space="0" w:color="auto"/>
            <w:bottom w:val="none" w:sz="0" w:space="0" w:color="auto"/>
            <w:right w:val="none" w:sz="0" w:space="0" w:color="auto"/>
          </w:divBdr>
        </w:div>
        <w:div w:id="370955501">
          <w:marLeft w:val="330"/>
          <w:marRight w:val="330"/>
          <w:marTop w:val="0"/>
          <w:marBottom w:val="330"/>
          <w:divBdr>
            <w:top w:val="none" w:sz="0" w:space="0" w:color="auto"/>
            <w:left w:val="none" w:sz="0" w:space="0" w:color="auto"/>
            <w:bottom w:val="none" w:sz="0" w:space="0" w:color="auto"/>
            <w:right w:val="none" w:sz="0" w:space="0" w:color="auto"/>
          </w:divBdr>
        </w:div>
        <w:div w:id="2059428541">
          <w:marLeft w:val="330"/>
          <w:marRight w:val="330"/>
          <w:marTop w:val="0"/>
          <w:marBottom w:val="330"/>
          <w:divBdr>
            <w:top w:val="none" w:sz="0" w:space="0" w:color="auto"/>
            <w:left w:val="none" w:sz="0" w:space="0" w:color="auto"/>
            <w:bottom w:val="none" w:sz="0" w:space="0" w:color="auto"/>
            <w:right w:val="none" w:sz="0" w:space="0" w:color="auto"/>
          </w:divBdr>
          <w:divsChild>
            <w:div w:id="655300189">
              <w:marLeft w:val="0"/>
              <w:marRight w:val="0"/>
              <w:marTop w:val="0"/>
              <w:marBottom w:val="0"/>
              <w:divBdr>
                <w:top w:val="none" w:sz="0" w:space="0" w:color="auto"/>
                <w:left w:val="none" w:sz="0" w:space="0" w:color="auto"/>
                <w:bottom w:val="none" w:sz="0" w:space="0" w:color="auto"/>
                <w:right w:val="none" w:sz="0" w:space="0" w:color="auto"/>
              </w:divBdr>
            </w:div>
          </w:divsChild>
        </w:div>
        <w:div w:id="1672416147">
          <w:marLeft w:val="330"/>
          <w:marRight w:val="330"/>
          <w:marTop w:val="0"/>
          <w:marBottom w:val="330"/>
          <w:divBdr>
            <w:top w:val="none" w:sz="0" w:space="0" w:color="auto"/>
            <w:left w:val="none" w:sz="0" w:space="0" w:color="auto"/>
            <w:bottom w:val="none" w:sz="0" w:space="0" w:color="auto"/>
            <w:right w:val="none" w:sz="0" w:space="0" w:color="auto"/>
          </w:divBdr>
          <w:divsChild>
            <w:div w:id="54456534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 w:id="536621422">
      <w:bodyDiv w:val="1"/>
      <w:marLeft w:val="0"/>
      <w:marRight w:val="0"/>
      <w:marTop w:val="0"/>
      <w:marBottom w:val="0"/>
      <w:divBdr>
        <w:top w:val="none" w:sz="0" w:space="0" w:color="auto"/>
        <w:left w:val="none" w:sz="0" w:space="0" w:color="auto"/>
        <w:bottom w:val="none" w:sz="0" w:space="0" w:color="auto"/>
        <w:right w:val="none" w:sz="0" w:space="0" w:color="auto"/>
      </w:divBdr>
      <w:divsChild>
        <w:div w:id="1165127460">
          <w:marLeft w:val="330"/>
          <w:marRight w:val="330"/>
          <w:marTop w:val="30"/>
          <w:marBottom w:val="180"/>
          <w:divBdr>
            <w:top w:val="none" w:sz="0" w:space="0" w:color="auto"/>
            <w:left w:val="none" w:sz="0" w:space="0" w:color="auto"/>
            <w:bottom w:val="none" w:sz="0" w:space="0" w:color="auto"/>
            <w:right w:val="none" w:sz="0" w:space="0" w:color="auto"/>
          </w:divBdr>
        </w:div>
        <w:div w:id="1659646713">
          <w:marLeft w:val="330"/>
          <w:marRight w:val="330"/>
          <w:marTop w:val="0"/>
          <w:marBottom w:val="330"/>
          <w:divBdr>
            <w:top w:val="none" w:sz="0" w:space="0" w:color="auto"/>
            <w:left w:val="none" w:sz="0" w:space="0" w:color="auto"/>
            <w:bottom w:val="none" w:sz="0" w:space="0" w:color="auto"/>
            <w:right w:val="none" w:sz="0" w:space="0" w:color="auto"/>
          </w:divBdr>
        </w:div>
        <w:div w:id="996952913">
          <w:marLeft w:val="330"/>
          <w:marRight w:val="330"/>
          <w:marTop w:val="0"/>
          <w:marBottom w:val="330"/>
          <w:divBdr>
            <w:top w:val="none" w:sz="0" w:space="0" w:color="auto"/>
            <w:left w:val="none" w:sz="0" w:space="0" w:color="auto"/>
            <w:bottom w:val="none" w:sz="0" w:space="0" w:color="auto"/>
            <w:right w:val="none" w:sz="0" w:space="0" w:color="auto"/>
          </w:divBdr>
          <w:divsChild>
            <w:div w:id="97414190">
              <w:marLeft w:val="0"/>
              <w:marRight w:val="0"/>
              <w:marTop w:val="0"/>
              <w:marBottom w:val="0"/>
              <w:divBdr>
                <w:top w:val="none" w:sz="0" w:space="0" w:color="auto"/>
                <w:left w:val="none" w:sz="0" w:space="0" w:color="auto"/>
                <w:bottom w:val="none" w:sz="0" w:space="0" w:color="auto"/>
                <w:right w:val="none" w:sz="0" w:space="0" w:color="auto"/>
              </w:divBdr>
            </w:div>
          </w:divsChild>
        </w:div>
        <w:div w:id="921527320">
          <w:marLeft w:val="330"/>
          <w:marRight w:val="330"/>
          <w:marTop w:val="0"/>
          <w:marBottom w:val="330"/>
          <w:divBdr>
            <w:top w:val="none" w:sz="0" w:space="0" w:color="auto"/>
            <w:left w:val="none" w:sz="0" w:space="0" w:color="auto"/>
            <w:bottom w:val="none" w:sz="0" w:space="0" w:color="auto"/>
            <w:right w:val="none" w:sz="0" w:space="0" w:color="auto"/>
          </w:divBdr>
          <w:divsChild>
            <w:div w:id="1442784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 w:id="599531790">
      <w:bodyDiv w:val="1"/>
      <w:marLeft w:val="0"/>
      <w:marRight w:val="0"/>
      <w:marTop w:val="0"/>
      <w:marBottom w:val="0"/>
      <w:divBdr>
        <w:top w:val="none" w:sz="0" w:space="0" w:color="auto"/>
        <w:left w:val="none" w:sz="0" w:space="0" w:color="auto"/>
        <w:bottom w:val="none" w:sz="0" w:space="0" w:color="auto"/>
        <w:right w:val="none" w:sz="0" w:space="0" w:color="auto"/>
      </w:divBdr>
      <w:divsChild>
        <w:div w:id="2017492225">
          <w:marLeft w:val="330"/>
          <w:marRight w:val="330"/>
          <w:marTop w:val="30"/>
          <w:marBottom w:val="180"/>
          <w:divBdr>
            <w:top w:val="none" w:sz="0" w:space="0" w:color="auto"/>
            <w:left w:val="none" w:sz="0" w:space="0" w:color="auto"/>
            <w:bottom w:val="none" w:sz="0" w:space="0" w:color="auto"/>
            <w:right w:val="none" w:sz="0" w:space="0" w:color="auto"/>
          </w:divBdr>
        </w:div>
        <w:div w:id="922759914">
          <w:marLeft w:val="330"/>
          <w:marRight w:val="330"/>
          <w:marTop w:val="0"/>
          <w:marBottom w:val="330"/>
          <w:divBdr>
            <w:top w:val="none" w:sz="0" w:space="0" w:color="auto"/>
            <w:left w:val="none" w:sz="0" w:space="0" w:color="auto"/>
            <w:bottom w:val="none" w:sz="0" w:space="0" w:color="auto"/>
            <w:right w:val="none" w:sz="0" w:space="0" w:color="auto"/>
          </w:divBdr>
        </w:div>
        <w:div w:id="522400220">
          <w:marLeft w:val="330"/>
          <w:marRight w:val="330"/>
          <w:marTop w:val="0"/>
          <w:marBottom w:val="330"/>
          <w:divBdr>
            <w:top w:val="none" w:sz="0" w:space="0" w:color="auto"/>
            <w:left w:val="none" w:sz="0" w:space="0" w:color="auto"/>
            <w:bottom w:val="none" w:sz="0" w:space="0" w:color="auto"/>
            <w:right w:val="none" w:sz="0" w:space="0" w:color="auto"/>
          </w:divBdr>
          <w:divsChild>
            <w:div w:id="1062602720">
              <w:marLeft w:val="0"/>
              <w:marRight w:val="0"/>
              <w:marTop w:val="0"/>
              <w:marBottom w:val="0"/>
              <w:divBdr>
                <w:top w:val="none" w:sz="0" w:space="0" w:color="auto"/>
                <w:left w:val="none" w:sz="0" w:space="0" w:color="auto"/>
                <w:bottom w:val="none" w:sz="0" w:space="0" w:color="auto"/>
                <w:right w:val="none" w:sz="0" w:space="0" w:color="auto"/>
              </w:divBdr>
            </w:div>
          </w:divsChild>
        </w:div>
        <w:div w:id="914898812">
          <w:marLeft w:val="330"/>
          <w:marRight w:val="330"/>
          <w:marTop w:val="0"/>
          <w:marBottom w:val="330"/>
          <w:divBdr>
            <w:top w:val="none" w:sz="0" w:space="0" w:color="auto"/>
            <w:left w:val="none" w:sz="0" w:space="0" w:color="auto"/>
            <w:bottom w:val="none" w:sz="0" w:space="0" w:color="auto"/>
            <w:right w:val="none" w:sz="0" w:space="0" w:color="auto"/>
          </w:divBdr>
          <w:divsChild>
            <w:div w:id="1627931190">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 w:id="678507692">
      <w:bodyDiv w:val="1"/>
      <w:marLeft w:val="0"/>
      <w:marRight w:val="0"/>
      <w:marTop w:val="0"/>
      <w:marBottom w:val="0"/>
      <w:divBdr>
        <w:top w:val="none" w:sz="0" w:space="0" w:color="auto"/>
        <w:left w:val="none" w:sz="0" w:space="0" w:color="auto"/>
        <w:bottom w:val="none" w:sz="0" w:space="0" w:color="auto"/>
        <w:right w:val="none" w:sz="0" w:space="0" w:color="auto"/>
      </w:divBdr>
    </w:div>
    <w:div w:id="766735653">
      <w:bodyDiv w:val="1"/>
      <w:marLeft w:val="0"/>
      <w:marRight w:val="0"/>
      <w:marTop w:val="0"/>
      <w:marBottom w:val="0"/>
      <w:divBdr>
        <w:top w:val="none" w:sz="0" w:space="0" w:color="auto"/>
        <w:left w:val="none" w:sz="0" w:space="0" w:color="auto"/>
        <w:bottom w:val="none" w:sz="0" w:space="0" w:color="auto"/>
        <w:right w:val="none" w:sz="0" w:space="0" w:color="auto"/>
      </w:divBdr>
      <w:divsChild>
        <w:div w:id="1809855830">
          <w:marLeft w:val="0"/>
          <w:marRight w:val="0"/>
          <w:marTop w:val="0"/>
          <w:marBottom w:val="0"/>
          <w:divBdr>
            <w:top w:val="none" w:sz="0" w:space="0" w:color="auto"/>
            <w:left w:val="none" w:sz="0" w:space="0" w:color="auto"/>
            <w:bottom w:val="none" w:sz="0" w:space="0" w:color="auto"/>
            <w:right w:val="none" w:sz="0" w:space="0" w:color="auto"/>
          </w:divBdr>
        </w:div>
      </w:divsChild>
    </w:div>
    <w:div w:id="940530661">
      <w:bodyDiv w:val="1"/>
      <w:marLeft w:val="0"/>
      <w:marRight w:val="0"/>
      <w:marTop w:val="0"/>
      <w:marBottom w:val="0"/>
      <w:divBdr>
        <w:top w:val="none" w:sz="0" w:space="0" w:color="auto"/>
        <w:left w:val="none" w:sz="0" w:space="0" w:color="auto"/>
        <w:bottom w:val="none" w:sz="0" w:space="0" w:color="auto"/>
        <w:right w:val="none" w:sz="0" w:space="0" w:color="auto"/>
      </w:divBdr>
    </w:div>
    <w:div w:id="1193417880">
      <w:bodyDiv w:val="1"/>
      <w:marLeft w:val="0"/>
      <w:marRight w:val="0"/>
      <w:marTop w:val="0"/>
      <w:marBottom w:val="0"/>
      <w:divBdr>
        <w:top w:val="none" w:sz="0" w:space="0" w:color="auto"/>
        <w:left w:val="none" w:sz="0" w:space="0" w:color="auto"/>
        <w:bottom w:val="none" w:sz="0" w:space="0" w:color="auto"/>
        <w:right w:val="none" w:sz="0" w:space="0" w:color="auto"/>
      </w:divBdr>
      <w:divsChild>
        <w:div w:id="162622839">
          <w:marLeft w:val="330"/>
          <w:marRight w:val="330"/>
          <w:marTop w:val="30"/>
          <w:marBottom w:val="180"/>
          <w:divBdr>
            <w:top w:val="none" w:sz="0" w:space="0" w:color="auto"/>
            <w:left w:val="none" w:sz="0" w:space="0" w:color="auto"/>
            <w:bottom w:val="none" w:sz="0" w:space="0" w:color="auto"/>
            <w:right w:val="none" w:sz="0" w:space="0" w:color="auto"/>
          </w:divBdr>
        </w:div>
        <w:div w:id="620112962">
          <w:marLeft w:val="330"/>
          <w:marRight w:val="330"/>
          <w:marTop w:val="0"/>
          <w:marBottom w:val="330"/>
          <w:divBdr>
            <w:top w:val="none" w:sz="0" w:space="0" w:color="auto"/>
            <w:left w:val="none" w:sz="0" w:space="0" w:color="auto"/>
            <w:bottom w:val="none" w:sz="0" w:space="0" w:color="auto"/>
            <w:right w:val="none" w:sz="0" w:space="0" w:color="auto"/>
          </w:divBdr>
        </w:div>
        <w:div w:id="1746027598">
          <w:marLeft w:val="330"/>
          <w:marRight w:val="330"/>
          <w:marTop w:val="0"/>
          <w:marBottom w:val="330"/>
          <w:divBdr>
            <w:top w:val="none" w:sz="0" w:space="0" w:color="auto"/>
            <w:left w:val="none" w:sz="0" w:space="0" w:color="auto"/>
            <w:bottom w:val="none" w:sz="0" w:space="0" w:color="auto"/>
            <w:right w:val="none" w:sz="0" w:space="0" w:color="auto"/>
          </w:divBdr>
          <w:divsChild>
            <w:div w:id="2001305071">
              <w:marLeft w:val="0"/>
              <w:marRight w:val="0"/>
              <w:marTop w:val="0"/>
              <w:marBottom w:val="0"/>
              <w:divBdr>
                <w:top w:val="none" w:sz="0" w:space="0" w:color="auto"/>
                <w:left w:val="none" w:sz="0" w:space="0" w:color="auto"/>
                <w:bottom w:val="none" w:sz="0" w:space="0" w:color="auto"/>
                <w:right w:val="none" w:sz="0" w:space="0" w:color="auto"/>
              </w:divBdr>
            </w:div>
          </w:divsChild>
        </w:div>
        <w:div w:id="855735443">
          <w:marLeft w:val="330"/>
          <w:marRight w:val="330"/>
          <w:marTop w:val="0"/>
          <w:marBottom w:val="330"/>
          <w:divBdr>
            <w:top w:val="none" w:sz="0" w:space="0" w:color="auto"/>
            <w:left w:val="none" w:sz="0" w:space="0" w:color="auto"/>
            <w:bottom w:val="none" w:sz="0" w:space="0" w:color="auto"/>
            <w:right w:val="none" w:sz="0" w:space="0" w:color="auto"/>
          </w:divBdr>
          <w:divsChild>
            <w:div w:id="29244516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 w:id="1218859902">
      <w:bodyDiv w:val="1"/>
      <w:marLeft w:val="0"/>
      <w:marRight w:val="0"/>
      <w:marTop w:val="0"/>
      <w:marBottom w:val="0"/>
      <w:divBdr>
        <w:top w:val="none" w:sz="0" w:space="0" w:color="auto"/>
        <w:left w:val="none" w:sz="0" w:space="0" w:color="auto"/>
        <w:bottom w:val="none" w:sz="0" w:space="0" w:color="auto"/>
        <w:right w:val="none" w:sz="0" w:space="0" w:color="auto"/>
      </w:divBdr>
      <w:divsChild>
        <w:div w:id="896548707">
          <w:marLeft w:val="330"/>
          <w:marRight w:val="330"/>
          <w:marTop w:val="30"/>
          <w:marBottom w:val="180"/>
          <w:divBdr>
            <w:top w:val="none" w:sz="0" w:space="0" w:color="auto"/>
            <w:left w:val="none" w:sz="0" w:space="0" w:color="auto"/>
            <w:bottom w:val="none" w:sz="0" w:space="0" w:color="auto"/>
            <w:right w:val="none" w:sz="0" w:space="0" w:color="auto"/>
          </w:divBdr>
        </w:div>
        <w:div w:id="1607499031">
          <w:marLeft w:val="330"/>
          <w:marRight w:val="330"/>
          <w:marTop w:val="0"/>
          <w:marBottom w:val="330"/>
          <w:divBdr>
            <w:top w:val="none" w:sz="0" w:space="0" w:color="auto"/>
            <w:left w:val="none" w:sz="0" w:space="0" w:color="auto"/>
            <w:bottom w:val="none" w:sz="0" w:space="0" w:color="auto"/>
            <w:right w:val="none" w:sz="0" w:space="0" w:color="auto"/>
          </w:divBdr>
        </w:div>
        <w:div w:id="1783065571">
          <w:marLeft w:val="330"/>
          <w:marRight w:val="330"/>
          <w:marTop w:val="0"/>
          <w:marBottom w:val="330"/>
          <w:divBdr>
            <w:top w:val="none" w:sz="0" w:space="0" w:color="auto"/>
            <w:left w:val="none" w:sz="0" w:space="0" w:color="auto"/>
            <w:bottom w:val="none" w:sz="0" w:space="0" w:color="auto"/>
            <w:right w:val="none" w:sz="0" w:space="0" w:color="auto"/>
          </w:divBdr>
          <w:divsChild>
            <w:div w:id="106777394">
              <w:marLeft w:val="0"/>
              <w:marRight w:val="0"/>
              <w:marTop w:val="0"/>
              <w:marBottom w:val="0"/>
              <w:divBdr>
                <w:top w:val="none" w:sz="0" w:space="0" w:color="auto"/>
                <w:left w:val="none" w:sz="0" w:space="0" w:color="auto"/>
                <w:bottom w:val="none" w:sz="0" w:space="0" w:color="auto"/>
                <w:right w:val="none" w:sz="0" w:space="0" w:color="auto"/>
              </w:divBdr>
            </w:div>
          </w:divsChild>
        </w:div>
        <w:div w:id="1749309378">
          <w:marLeft w:val="330"/>
          <w:marRight w:val="330"/>
          <w:marTop w:val="0"/>
          <w:marBottom w:val="330"/>
          <w:divBdr>
            <w:top w:val="none" w:sz="0" w:space="0" w:color="auto"/>
            <w:left w:val="none" w:sz="0" w:space="0" w:color="auto"/>
            <w:bottom w:val="none" w:sz="0" w:space="0" w:color="auto"/>
            <w:right w:val="none" w:sz="0" w:space="0" w:color="auto"/>
          </w:divBdr>
          <w:divsChild>
            <w:div w:id="489252197">
              <w:marLeft w:val="0"/>
              <w:marRight w:val="0"/>
              <w:marTop w:val="60"/>
              <w:marBottom w:val="60"/>
              <w:divBdr>
                <w:top w:val="none" w:sz="0" w:space="0" w:color="auto"/>
                <w:left w:val="none" w:sz="0" w:space="0" w:color="auto"/>
                <w:bottom w:val="none" w:sz="0" w:space="0" w:color="auto"/>
                <w:right w:val="none" w:sz="0" w:space="0" w:color="auto"/>
              </w:divBdr>
            </w:div>
            <w:div w:id="20895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787491">
      <w:bodyDiv w:val="1"/>
      <w:marLeft w:val="0"/>
      <w:marRight w:val="0"/>
      <w:marTop w:val="0"/>
      <w:marBottom w:val="0"/>
      <w:divBdr>
        <w:top w:val="none" w:sz="0" w:space="0" w:color="auto"/>
        <w:left w:val="none" w:sz="0" w:space="0" w:color="auto"/>
        <w:bottom w:val="none" w:sz="0" w:space="0" w:color="auto"/>
        <w:right w:val="none" w:sz="0" w:space="0" w:color="auto"/>
      </w:divBdr>
      <w:divsChild>
        <w:div w:id="1198158639">
          <w:marLeft w:val="330"/>
          <w:marRight w:val="330"/>
          <w:marTop w:val="30"/>
          <w:marBottom w:val="180"/>
          <w:divBdr>
            <w:top w:val="none" w:sz="0" w:space="0" w:color="auto"/>
            <w:left w:val="none" w:sz="0" w:space="0" w:color="auto"/>
            <w:bottom w:val="none" w:sz="0" w:space="0" w:color="auto"/>
            <w:right w:val="none" w:sz="0" w:space="0" w:color="auto"/>
          </w:divBdr>
        </w:div>
        <w:div w:id="151023685">
          <w:marLeft w:val="330"/>
          <w:marRight w:val="330"/>
          <w:marTop w:val="0"/>
          <w:marBottom w:val="330"/>
          <w:divBdr>
            <w:top w:val="none" w:sz="0" w:space="0" w:color="auto"/>
            <w:left w:val="none" w:sz="0" w:space="0" w:color="auto"/>
            <w:bottom w:val="none" w:sz="0" w:space="0" w:color="auto"/>
            <w:right w:val="none" w:sz="0" w:space="0" w:color="auto"/>
          </w:divBdr>
        </w:div>
        <w:div w:id="1760130489">
          <w:marLeft w:val="330"/>
          <w:marRight w:val="330"/>
          <w:marTop w:val="0"/>
          <w:marBottom w:val="330"/>
          <w:divBdr>
            <w:top w:val="none" w:sz="0" w:space="0" w:color="auto"/>
            <w:left w:val="none" w:sz="0" w:space="0" w:color="auto"/>
            <w:bottom w:val="none" w:sz="0" w:space="0" w:color="auto"/>
            <w:right w:val="none" w:sz="0" w:space="0" w:color="auto"/>
          </w:divBdr>
          <w:divsChild>
            <w:div w:id="849611262">
              <w:marLeft w:val="0"/>
              <w:marRight w:val="0"/>
              <w:marTop w:val="0"/>
              <w:marBottom w:val="0"/>
              <w:divBdr>
                <w:top w:val="none" w:sz="0" w:space="0" w:color="auto"/>
                <w:left w:val="none" w:sz="0" w:space="0" w:color="auto"/>
                <w:bottom w:val="none" w:sz="0" w:space="0" w:color="auto"/>
                <w:right w:val="none" w:sz="0" w:space="0" w:color="auto"/>
              </w:divBdr>
            </w:div>
          </w:divsChild>
        </w:div>
        <w:div w:id="356583890">
          <w:marLeft w:val="330"/>
          <w:marRight w:val="330"/>
          <w:marTop w:val="0"/>
          <w:marBottom w:val="330"/>
          <w:divBdr>
            <w:top w:val="none" w:sz="0" w:space="0" w:color="auto"/>
            <w:left w:val="none" w:sz="0" w:space="0" w:color="auto"/>
            <w:bottom w:val="none" w:sz="0" w:space="0" w:color="auto"/>
            <w:right w:val="none" w:sz="0" w:space="0" w:color="auto"/>
          </w:divBdr>
          <w:divsChild>
            <w:div w:id="1994136138">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 w:id="1487627683">
      <w:bodyDiv w:val="1"/>
      <w:marLeft w:val="0"/>
      <w:marRight w:val="0"/>
      <w:marTop w:val="0"/>
      <w:marBottom w:val="0"/>
      <w:divBdr>
        <w:top w:val="none" w:sz="0" w:space="0" w:color="auto"/>
        <w:left w:val="none" w:sz="0" w:space="0" w:color="auto"/>
        <w:bottom w:val="none" w:sz="0" w:space="0" w:color="auto"/>
        <w:right w:val="none" w:sz="0" w:space="0" w:color="auto"/>
      </w:divBdr>
      <w:divsChild>
        <w:div w:id="867060855">
          <w:marLeft w:val="330"/>
          <w:marRight w:val="330"/>
          <w:marTop w:val="30"/>
          <w:marBottom w:val="180"/>
          <w:divBdr>
            <w:top w:val="none" w:sz="0" w:space="0" w:color="auto"/>
            <w:left w:val="none" w:sz="0" w:space="0" w:color="auto"/>
            <w:bottom w:val="none" w:sz="0" w:space="0" w:color="auto"/>
            <w:right w:val="none" w:sz="0" w:space="0" w:color="auto"/>
          </w:divBdr>
        </w:div>
        <w:div w:id="418061792">
          <w:marLeft w:val="330"/>
          <w:marRight w:val="330"/>
          <w:marTop w:val="0"/>
          <w:marBottom w:val="330"/>
          <w:divBdr>
            <w:top w:val="none" w:sz="0" w:space="0" w:color="auto"/>
            <w:left w:val="none" w:sz="0" w:space="0" w:color="auto"/>
            <w:bottom w:val="none" w:sz="0" w:space="0" w:color="auto"/>
            <w:right w:val="none" w:sz="0" w:space="0" w:color="auto"/>
          </w:divBdr>
        </w:div>
        <w:div w:id="596254043">
          <w:marLeft w:val="330"/>
          <w:marRight w:val="330"/>
          <w:marTop w:val="0"/>
          <w:marBottom w:val="330"/>
          <w:divBdr>
            <w:top w:val="none" w:sz="0" w:space="0" w:color="auto"/>
            <w:left w:val="none" w:sz="0" w:space="0" w:color="auto"/>
            <w:bottom w:val="none" w:sz="0" w:space="0" w:color="auto"/>
            <w:right w:val="none" w:sz="0" w:space="0" w:color="auto"/>
          </w:divBdr>
          <w:divsChild>
            <w:div w:id="988241787">
              <w:marLeft w:val="0"/>
              <w:marRight w:val="0"/>
              <w:marTop w:val="0"/>
              <w:marBottom w:val="0"/>
              <w:divBdr>
                <w:top w:val="none" w:sz="0" w:space="0" w:color="auto"/>
                <w:left w:val="none" w:sz="0" w:space="0" w:color="auto"/>
                <w:bottom w:val="none" w:sz="0" w:space="0" w:color="auto"/>
                <w:right w:val="none" w:sz="0" w:space="0" w:color="auto"/>
              </w:divBdr>
            </w:div>
          </w:divsChild>
        </w:div>
        <w:div w:id="2109494811">
          <w:marLeft w:val="330"/>
          <w:marRight w:val="330"/>
          <w:marTop w:val="0"/>
          <w:marBottom w:val="330"/>
          <w:divBdr>
            <w:top w:val="none" w:sz="0" w:space="0" w:color="auto"/>
            <w:left w:val="none" w:sz="0" w:space="0" w:color="auto"/>
            <w:bottom w:val="none" w:sz="0" w:space="0" w:color="auto"/>
            <w:right w:val="none" w:sz="0" w:space="0" w:color="auto"/>
          </w:divBdr>
          <w:divsChild>
            <w:div w:id="832453306">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 w:id="1520392594">
      <w:bodyDiv w:val="1"/>
      <w:marLeft w:val="0"/>
      <w:marRight w:val="0"/>
      <w:marTop w:val="0"/>
      <w:marBottom w:val="0"/>
      <w:divBdr>
        <w:top w:val="none" w:sz="0" w:space="0" w:color="auto"/>
        <w:left w:val="none" w:sz="0" w:space="0" w:color="auto"/>
        <w:bottom w:val="none" w:sz="0" w:space="0" w:color="auto"/>
        <w:right w:val="none" w:sz="0" w:space="0" w:color="auto"/>
      </w:divBdr>
      <w:divsChild>
        <w:div w:id="530461827">
          <w:marLeft w:val="330"/>
          <w:marRight w:val="330"/>
          <w:marTop w:val="30"/>
          <w:marBottom w:val="180"/>
          <w:divBdr>
            <w:top w:val="none" w:sz="0" w:space="0" w:color="auto"/>
            <w:left w:val="none" w:sz="0" w:space="0" w:color="auto"/>
            <w:bottom w:val="none" w:sz="0" w:space="0" w:color="auto"/>
            <w:right w:val="none" w:sz="0" w:space="0" w:color="auto"/>
          </w:divBdr>
        </w:div>
        <w:div w:id="462231281">
          <w:marLeft w:val="330"/>
          <w:marRight w:val="330"/>
          <w:marTop w:val="0"/>
          <w:marBottom w:val="330"/>
          <w:divBdr>
            <w:top w:val="none" w:sz="0" w:space="0" w:color="auto"/>
            <w:left w:val="none" w:sz="0" w:space="0" w:color="auto"/>
            <w:bottom w:val="none" w:sz="0" w:space="0" w:color="auto"/>
            <w:right w:val="none" w:sz="0" w:space="0" w:color="auto"/>
          </w:divBdr>
        </w:div>
        <w:div w:id="1913198997">
          <w:marLeft w:val="330"/>
          <w:marRight w:val="330"/>
          <w:marTop w:val="0"/>
          <w:marBottom w:val="330"/>
          <w:divBdr>
            <w:top w:val="none" w:sz="0" w:space="0" w:color="auto"/>
            <w:left w:val="none" w:sz="0" w:space="0" w:color="auto"/>
            <w:bottom w:val="none" w:sz="0" w:space="0" w:color="auto"/>
            <w:right w:val="none" w:sz="0" w:space="0" w:color="auto"/>
          </w:divBdr>
          <w:divsChild>
            <w:div w:id="471875087">
              <w:marLeft w:val="0"/>
              <w:marRight w:val="0"/>
              <w:marTop w:val="0"/>
              <w:marBottom w:val="0"/>
              <w:divBdr>
                <w:top w:val="none" w:sz="0" w:space="0" w:color="auto"/>
                <w:left w:val="none" w:sz="0" w:space="0" w:color="auto"/>
                <w:bottom w:val="none" w:sz="0" w:space="0" w:color="auto"/>
                <w:right w:val="none" w:sz="0" w:space="0" w:color="auto"/>
              </w:divBdr>
            </w:div>
          </w:divsChild>
        </w:div>
        <w:div w:id="1021862831">
          <w:marLeft w:val="330"/>
          <w:marRight w:val="330"/>
          <w:marTop w:val="0"/>
          <w:marBottom w:val="330"/>
          <w:divBdr>
            <w:top w:val="none" w:sz="0" w:space="0" w:color="auto"/>
            <w:left w:val="none" w:sz="0" w:space="0" w:color="auto"/>
            <w:bottom w:val="none" w:sz="0" w:space="0" w:color="auto"/>
            <w:right w:val="none" w:sz="0" w:space="0" w:color="auto"/>
          </w:divBdr>
          <w:divsChild>
            <w:div w:id="2026860260">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 w:id="1706053529">
      <w:bodyDiv w:val="1"/>
      <w:marLeft w:val="0"/>
      <w:marRight w:val="0"/>
      <w:marTop w:val="0"/>
      <w:marBottom w:val="0"/>
      <w:divBdr>
        <w:top w:val="none" w:sz="0" w:space="0" w:color="auto"/>
        <w:left w:val="none" w:sz="0" w:space="0" w:color="auto"/>
        <w:bottom w:val="none" w:sz="0" w:space="0" w:color="auto"/>
        <w:right w:val="none" w:sz="0" w:space="0" w:color="auto"/>
      </w:divBdr>
      <w:divsChild>
        <w:div w:id="780339063">
          <w:marLeft w:val="0"/>
          <w:marRight w:val="0"/>
          <w:marTop w:val="0"/>
          <w:marBottom w:val="480"/>
          <w:divBdr>
            <w:top w:val="none" w:sz="0" w:space="0" w:color="auto"/>
            <w:left w:val="none" w:sz="0" w:space="0" w:color="auto"/>
            <w:bottom w:val="none" w:sz="0" w:space="0" w:color="auto"/>
            <w:right w:val="none" w:sz="0" w:space="0" w:color="auto"/>
          </w:divBdr>
          <w:divsChild>
            <w:div w:id="682366083">
              <w:marLeft w:val="0"/>
              <w:marRight w:val="0"/>
              <w:marTop w:val="0"/>
              <w:marBottom w:val="0"/>
              <w:divBdr>
                <w:top w:val="single" w:sz="6" w:space="16" w:color="414141"/>
                <w:left w:val="single" w:sz="6" w:space="18" w:color="414141"/>
                <w:bottom w:val="single" w:sz="6" w:space="0" w:color="414141"/>
                <w:right w:val="single" w:sz="6" w:space="31" w:color="414141"/>
              </w:divBdr>
              <w:divsChild>
                <w:div w:id="37096800">
                  <w:marLeft w:val="0"/>
                  <w:marRight w:val="0"/>
                  <w:marTop w:val="0"/>
                  <w:marBottom w:val="0"/>
                  <w:divBdr>
                    <w:top w:val="none" w:sz="0" w:space="0" w:color="auto"/>
                    <w:left w:val="none" w:sz="0" w:space="0" w:color="auto"/>
                    <w:bottom w:val="none" w:sz="0" w:space="0" w:color="auto"/>
                    <w:right w:val="none" w:sz="0" w:space="0" w:color="auto"/>
                  </w:divBdr>
                </w:div>
              </w:divsChild>
            </w:div>
            <w:div w:id="1815756587">
              <w:marLeft w:val="0"/>
              <w:marRight w:val="0"/>
              <w:marTop w:val="0"/>
              <w:marBottom w:val="0"/>
              <w:divBdr>
                <w:top w:val="single" w:sz="6" w:space="16" w:color="414141"/>
                <w:left w:val="single" w:sz="6" w:space="18" w:color="414141"/>
                <w:bottom w:val="single" w:sz="6" w:space="0" w:color="414141"/>
                <w:right w:val="single" w:sz="6" w:space="31" w:color="414141"/>
              </w:divBdr>
              <w:divsChild>
                <w:div w:id="1949702816">
                  <w:marLeft w:val="0"/>
                  <w:marRight w:val="0"/>
                  <w:marTop w:val="0"/>
                  <w:marBottom w:val="0"/>
                  <w:divBdr>
                    <w:top w:val="none" w:sz="0" w:space="0" w:color="auto"/>
                    <w:left w:val="none" w:sz="0" w:space="0" w:color="auto"/>
                    <w:bottom w:val="none" w:sz="0" w:space="0" w:color="auto"/>
                    <w:right w:val="none" w:sz="0" w:space="0" w:color="auto"/>
                  </w:divBdr>
                </w:div>
              </w:divsChild>
            </w:div>
            <w:div w:id="1802073680">
              <w:marLeft w:val="0"/>
              <w:marRight w:val="0"/>
              <w:marTop w:val="0"/>
              <w:marBottom w:val="0"/>
              <w:divBdr>
                <w:top w:val="single" w:sz="6" w:space="16" w:color="414141"/>
                <w:left w:val="single" w:sz="6" w:space="18" w:color="414141"/>
                <w:bottom w:val="single" w:sz="6" w:space="0" w:color="414141"/>
                <w:right w:val="single" w:sz="6" w:space="31" w:color="414141"/>
              </w:divBdr>
              <w:divsChild>
                <w:div w:id="1891458931">
                  <w:marLeft w:val="0"/>
                  <w:marRight w:val="0"/>
                  <w:marTop w:val="0"/>
                  <w:marBottom w:val="0"/>
                  <w:divBdr>
                    <w:top w:val="none" w:sz="0" w:space="0" w:color="auto"/>
                    <w:left w:val="none" w:sz="0" w:space="0" w:color="auto"/>
                    <w:bottom w:val="none" w:sz="0" w:space="0" w:color="auto"/>
                    <w:right w:val="none" w:sz="0" w:space="0" w:color="auto"/>
                  </w:divBdr>
                </w:div>
              </w:divsChild>
            </w:div>
            <w:div w:id="1437022998">
              <w:marLeft w:val="0"/>
              <w:marRight w:val="0"/>
              <w:marTop w:val="0"/>
              <w:marBottom w:val="0"/>
              <w:divBdr>
                <w:top w:val="single" w:sz="6" w:space="16" w:color="414141"/>
                <w:left w:val="single" w:sz="6" w:space="18" w:color="414141"/>
                <w:bottom w:val="single" w:sz="6" w:space="0" w:color="414141"/>
                <w:right w:val="single" w:sz="6" w:space="31" w:color="414141"/>
              </w:divBdr>
              <w:divsChild>
                <w:div w:id="331756636">
                  <w:marLeft w:val="0"/>
                  <w:marRight w:val="0"/>
                  <w:marTop w:val="0"/>
                  <w:marBottom w:val="0"/>
                  <w:divBdr>
                    <w:top w:val="none" w:sz="0" w:space="0" w:color="auto"/>
                    <w:left w:val="none" w:sz="0" w:space="0" w:color="auto"/>
                    <w:bottom w:val="none" w:sz="0" w:space="0" w:color="auto"/>
                    <w:right w:val="none" w:sz="0" w:space="0" w:color="auto"/>
                  </w:divBdr>
                </w:div>
              </w:divsChild>
            </w:div>
            <w:div w:id="1273320891">
              <w:marLeft w:val="0"/>
              <w:marRight w:val="0"/>
              <w:marTop w:val="0"/>
              <w:marBottom w:val="0"/>
              <w:divBdr>
                <w:top w:val="single" w:sz="6" w:space="16" w:color="414141"/>
                <w:left w:val="single" w:sz="6" w:space="18" w:color="414141"/>
                <w:bottom w:val="single" w:sz="6" w:space="0" w:color="414141"/>
                <w:right w:val="single" w:sz="6" w:space="31" w:color="414141"/>
              </w:divBdr>
              <w:divsChild>
                <w:div w:id="1568146124">
                  <w:marLeft w:val="0"/>
                  <w:marRight w:val="0"/>
                  <w:marTop w:val="0"/>
                  <w:marBottom w:val="0"/>
                  <w:divBdr>
                    <w:top w:val="none" w:sz="0" w:space="0" w:color="auto"/>
                    <w:left w:val="none" w:sz="0" w:space="0" w:color="auto"/>
                    <w:bottom w:val="none" w:sz="0" w:space="0" w:color="auto"/>
                    <w:right w:val="none" w:sz="0" w:space="0" w:color="auto"/>
                  </w:divBdr>
                </w:div>
              </w:divsChild>
            </w:div>
            <w:div w:id="253054058">
              <w:marLeft w:val="0"/>
              <w:marRight w:val="0"/>
              <w:marTop w:val="0"/>
              <w:marBottom w:val="0"/>
              <w:divBdr>
                <w:top w:val="single" w:sz="6" w:space="16" w:color="414141"/>
                <w:left w:val="single" w:sz="6" w:space="18" w:color="414141"/>
                <w:bottom w:val="single" w:sz="6" w:space="0" w:color="414141"/>
                <w:right w:val="single" w:sz="6" w:space="31" w:color="414141"/>
              </w:divBdr>
              <w:divsChild>
                <w:div w:id="20934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000286">
      <w:bodyDiv w:val="1"/>
      <w:marLeft w:val="0"/>
      <w:marRight w:val="0"/>
      <w:marTop w:val="0"/>
      <w:marBottom w:val="0"/>
      <w:divBdr>
        <w:top w:val="none" w:sz="0" w:space="0" w:color="auto"/>
        <w:left w:val="none" w:sz="0" w:space="0" w:color="auto"/>
        <w:bottom w:val="none" w:sz="0" w:space="0" w:color="auto"/>
        <w:right w:val="none" w:sz="0" w:space="0" w:color="auto"/>
      </w:divBdr>
      <w:divsChild>
        <w:div w:id="1237982924">
          <w:marLeft w:val="-75"/>
          <w:marRight w:val="0"/>
          <w:marTop w:val="0"/>
          <w:marBottom w:val="0"/>
          <w:divBdr>
            <w:top w:val="none" w:sz="0" w:space="0" w:color="auto"/>
            <w:left w:val="none" w:sz="0" w:space="0" w:color="auto"/>
            <w:bottom w:val="none" w:sz="0" w:space="0" w:color="auto"/>
            <w:right w:val="none" w:sz="0" w:space="0" w:color="auto"/>
          </w:divBdr>
          <w:divsChild>
            <w:div w:id="2059162341">
              <w:marLeft w:val="0"/>
              <w:marRight w:val="0"/>
              <w:marTop w:val="0"/>
              <w:marBottom w:val="0"/>
              <w:divBdr>
                <w:top w:val="none" w:sz="0" w:space="0" w:color="auto"/>
                <w:left w:val="none" w:sz="0" w:space="0" w:color="auto"/>
                <w:bottom w:val="none" w:sz="0" w:space="0" w:color="auto"/>
                <w:right w:val="none" w:sz="0" w:space="0" w:color="auto"/>
              </w:divBdr>
              <w:divsChild>
                <w:div w:id="86108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412391">
          <w:marLeft w:val="-75"/>
          <w:marRight w:val="0"/>
          <w:marTop w:val="0"/>
          <w:marBottom w:val="0"/>
          <w:divBdr>
            <w:top w:val="single" w:sz="6" w:space="4" w:color="ECECEC"/>
            <w:left w:val="none" w:sz="0" w:space="4" w:color="auto"/>
            <w:bottom w:val="single" w:sz="6" w:space="4" w:color="ECECEC"/>
            <w:right w:val="single" w:sz="6" w:space="8" w:color="ECECEC"/>
          </w:divBdr>
        </w:div>
        <w:div w:id="216934469">
          <w:marLeft w:val="0"/>
          <w:marRight w:val="0"/>
          <w:marTop w:val="0"/>
          <w:marBottom w:val="0"/>
          <w:divBdr>
            <w:top w:val="none" w:sz="0" w:space="0" w:color="auto"/>
            <w:left w:val="none" w:sz="0" w:space="0" w:color="auto"/>
            <w:bottom w:val="none" w:sz="0" w:space="0" w:color="auto"/>
            <w:right w:val="none" w:sz="0" w:space="0" w:color="auto"/>
          </w:divBdr>
          <w:divsChild>
            <w:div w:id="109439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2968948">
      <w:bodyDiv w:val="1"/>
      <w:marLeft w:val="0"/>
      <w:marRight w:val="0"/>
      <w:marTop w:val="0"/>
      <w:marBottom w:val="0"/>
      <w:divBdr>
        <w:top w:val="none" w:sz="0" w:space="0" w:color="auto"/>
        <w:left w:val="none" w:sz="0" w:space="0" w:color="auto"/>
        <w:bottom w:val="none" w:sz="0" w:space="0" w:color="auto"/>
        <w:right w:val="none" w:sz="0" w:space="0" w:color="auto"/>
      </w:divBdr>
      <w:divsChild>
        <w:div w:id="1126503851">
          <w:marLeft w:val="330"/>
          <w:marRight w:val="330"/>
          <w:marTop w:val="30"/>
          <w:marBottom w:val="180"/>
          <w:divBdr>
            <w:top w:val="none" w:sz="0" w:space="0" w:color="auto"/>
            <w:left w:val="none" w:sz="0" w:space="0" w:color="auto"/>
            <w:bottom w:val="none" w:sz="0" w:space="0" w:color="auto"/>
            <w:right w:val="none" w:sz="0" w:space="0" w:color="auto"/>
          </w:divBdr>
        </w:div>
        <w:div w:id="1506943787">
          <w:marLeft w:val="330"/>
          <w:marRight w:val="330"/>
          <w:marTop w:val="0"/>
          <w:marBottom w:val="330"/>
          <w:divBdr>
            <w:top w:val="none" w:sz="0" w:space="0" w:color="auto"/>
            <w:left w:val="none" w:sz="0" w:space="0" w:color="auto"/>
            <w:bottom w:val="none" w:sz="0" w:space="0" w:color="auto"/>
            <w:right w:val="none" w:sz="0" w:space="0" w:color="auto"/>
          </w:divBdr>
        </w:div>
        <w:div w:id="834419171">
          <w:marLeft w:val="330"/>
          <w:marRight w:val="330"/>
          <w:marTop w:val="0"/>
          <w:marBottom w:val="330"/>
          <w:divBdr>
            <w:top w:val="none" w:sz="0" w:space="0" w:color="auto"/>
            <w:left w:val="none" w:sz="0" w:space="0" w:color="auto"/>
            <w:bottom w:val="none" w:sz="0" w:space="0" w:color="auto"/>
            <w:right w:val="none" w:sz="0" w:space="0" w:color="auto"/>
          </w:divBdr>
          <w:divsChild>
            <w:div w:id="903872610">
              <w:marLeft w:val="0"/>
              <w:marRight w:val="0"/>
              <w:marTop w:val="0"/>
              <w:marBottom w:val="0"/>
              <w:divBdr>
                <w:top w:val="none" w:sz="0" w:space="0" w:color="auto"/>
                <w:left w:val="none" w:sz="0" w:space="0" w:color="auto"/>
                <w:bottom w:val="none" w:sz="0" w:space="0" w:color="auto"/>
                <w:right w:val="none" w:sz="0" w:space="0" w:color="auto"/>
              </w:divBdr>
            </w:div>
          </w:divsChild>
        </w:div>
        <w:div w:id="147985238">
          <w:marLeft w:val="330"/>
          <w:marRight w:val="330"/>
          <w:marTop w:val="0"/>
          <w:marBottom w:val="330"/>
          <w:divBdr>
            <w:top w:val="none" w:sz="0" w:space="0" w:color="auto"/>
            <w:left w:val="none" w:sz="0" w:space="0" w:color="auto"/>
            <w:bottom w:val="none" w:sz="0" w:space="0" w:color="auto"/>
            <w:right w:val="none" w:sz="0" w:space="0" w:color="auto"/>
          </w:divBdr>
          <w:divsChild>
            <w:div w:id="1529291038">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 w:id="1834487290">
      <w:bodyDiv w:val="1"/>
      <w:marLeft w:val="0"/>
      <w:marRight w:val="0"/>
      <w:marTop w:val="0"/>
      <w:marBottom w:val="0"/>
      <w:divBdr>
        <w:top w:val="none" w:sz="0" w:space="0" w:color="auto"/>
        <w:left w:val="none" w:sz="0" w:space="0" w:color="auto"/>
        <w:bottom w:val="none" w:sz="0" w:space="0" w:color="auto"/>
        <w:right w:val="none" w:sz="0" w:space="0" w:color="auto"/>
      </w:divBdr>
      <w:divsChild>
        <w:div w:id="1360931442">
          <w:marLeft w:val="330"/>
          <w:marRight w:val="330"/>
          <w:marTop w:val="30"/>
          <w:marBottom w:val="180"/>
          <w:divBdr>
            <w:top w:val="none" w:sz="0" w:space="0" w:color="auto"/>
            <w:left w:val="none" w:sz="0" w:space="0" w:color="auto"/>
            <w:bottom w:val="none" w:sz="0" w:space="0" w:color="auto"/>
            <w:right w:val="none" w:sz="0" w:space="0" w:color="auto"/>
          </w:divBdr>
        </w:div>
        <w:div w:id="1993873006">
          <w:marLeft w:val="330"/>
          <w:marRight w:val="330"/>
          <w:marTop w:val="0"/>
          <w:marBottom w:val="330"/>
          <w:divBdr>
            <w:top w:val="none" w:sz="0" w:space="0" w:color="auto"/>
            <w:left w:val="none" w:sz="0" w:space="0" w:color="auto"/>
            <w:bottom w:val="none" w:sz="0" w:space="0" w:color="auto"/>
            <w:right w:val="none" w:sz="0" w:space="0" w:color="auto"/>
          </w:divBdr>
        </w:div>
        <w:div w:id="2110661273">
          <w:marLeft w:val="330"/>
          <w:marRight w:val="330"/>
          <w:marTop w:val="0"/>
          <w:marBottom w:val="330"/>
          <w:divBdr>
            <w:top w:val="none" w:sz="0" w:space="0" w:color="auto"/>
            <w:left w:val="none" w:sz="0" w:space="0" w:color="auto"/>
            <w:bottom w:val="none" w:sz="0" w:space="0" w:color="auto"/>
            <w:right w:val="none" w:sz="0" w:space="0" w:color="auto"/>
          </w:divBdr>
          <w:divsChild>
            <w:div w:id="234557174">
              <w:marLeft w:val="0"/>
              <w:marRight w:val="0"/>
              <w:marTop w:val="0"/>
              <w:marBottom w:val="0"/>
              <w:divBdr>
                <w:top w:val="none" w:sz="0" w:space="0" w:color="auto"/>
                <w:left w:val="none" w:sz="0" w:space="0" w:color="auto"/>
                <w:bottom w:val="none" w:sz="0" w:space="0" w:color="auto"/>
                <w:right w:val="none" w:sz="0" w:space="0" w:color="auto"/>
              </w:divBdr>
            </w:div>
          </w:divsChild>
        </w:div>
        <w:div w:id="58984591">
          <w:marLeft w:val="330"/>
          <w:marRight w:val="330"/>
          <w:marTop w:val="0"/>
          <w:marBottom w:val="330"/>
          <w:divBdr>
            <w:top w:val="none" w:sz="0" w:space="0" w:color="auto"/>
            <w:left w:val="none" w:sz="0" w:space="0" w:color="auto"/>
            <w:bottom w:val="none" w:sz="0" w:space="0" w:color="auto"/>
            <w:right w:val="none" w:sz="0" w:space="0" w:color="auto"/>
          </w:divBdr>
          <w:divsChild>
            <w:div w:id="1432432513">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 w:id="1932350998">
      <w:bodyDiv w:val="1"/>
      <w:marLeft w:val="0"/>
      <w:marRight w:val="0"/>
      <w:marTop w:val="0"/>
      <w:marBottom w:val="0"/>
      <w:divBdr>
        <w:top w:val="none" w:sz="0" w:space="0" w:color="auto"/>
        <w:left w:val="none" w:sz="0" w:space="0" w:color="auto"/>
        <w:bottom w:val="none" w:sz="0" w:space="0" w:color="auto"/>
        <w:right w:val="none" w:sz="0" w:space="0" w:color="auto"/>
      </w:divBdr>
    </w:div>
    <w:div w:id="2027438721">
      <w:bodyDiv w:val="1"/>
      <w:marLeft w:val="0"/>
      <w:marRight w:val="0"/>
      <w:marTop w:val="0"/>
      <w:marBottom w:val="0"/>
      <w:divBdr>
        <w:top w:val="none" w:sz="0" w:space="0" w:color="auto"/>
        <w:left w:val="none" w:sz="0" w:space="0" w:color="auto"/>
        <w:bottom w:val="none" w:sz="0" w:space="0" w:color="auto"/>
        <w:right w:val="none" w:sz="0" w:space="0" w:color="auto"/>
      </w:divBdr>
      <w:divsChild>
        <w:div w:id="2038194339">
          <w:marLeft w:val="330"/>
          <w:marRight w:val="330"/>
          <w:marTop w:val="30"/>
          <w:marBottom w:val="180"/>
          <w:divBdr>
            <w:top w:val="none" w:sz="0" w:space="0" w:color="auto"/>
            <w:left w:val="none" w:sz="0" w:space="0" w:color="auto"/>
            <w:bottom w:val="none" w:sz="0" w:space="0" w:color="auto"/>
            <w:right w:val="none" w:sz="0" w:space="0" w:color="auto"/>
          </w:divBdr>
        </w:div>
        <w:div w:id="2026200826">
          <w:marLeft w:val="330"/>
          <w:marRight w:val="330"/>
          <w:marTop w:val="0"/>
          <w:marBottom w:val="330"/>
          <w:divBdr>
            <w:top w:val="none" w:sz="0" w:space="0" w:color="auto"/>
            <w:left w:val="none" w:sz="0" w:space="0" w:color="auto"/>
            <w:bottom w:val="none" w:sz="0" w:space="0" w:color="auto"/>
            <w:right w:val="none" w:sz="0" w:space="0" w:color="auto"/>
          </w:divBdr>
        </w:div>
        <w:div w:id="1462111245">
          <w:marLeft w:val="330"/>
          <w:marRight w:val="330"/>
          <w:marTop w:val="0"/>
          <w:marBottom w:val="330"/>
          <w:divBdr>
            <w:top w:val="none" w:sz="0" w:space="0" w:color="auto"/>
            <w:left w:val="none" w:sz="0" w:space="0" w:color="auto"/>
            <w:bottom w:val="none" w:sz="0" w:space="0" w:color="auto"/>
            <w:right w:val="none" w:sz="0" w:space="0" w:color="auto"/>
          </w:divBdr>
          <w:divsChild>
            <w:div w:id="813059817">
              <w:marLeft w:val="0"/>
              <w:marRight w:val="0"/>
              <w:marTop w:val="0"/>
              <w:marBottom w:val="0"/>
              <w:divBdr>
                <w:top w:val="none" w:sz="0" w:space="0" w:color="auto"/>
                <w:left w:val="none" w:sz="0" w:space="0" w:color="auto"/>
                <w:bottom w:val="none" w:sz="0" w:space="0" w:color="auto"/>
                <w:right w:val="none" w:sz="0" w:space="0" w:color="auto"/>
              </w:divBdr>
            </w:div>
          </w:divsChild>
        </w:div>
        <w:div w:id="147988469">
          <w:marLeft w:val="330"/>
          <w:marRight w:val="330"/>
          <w:marTop w:val="0"/>
          <w:marBottom w:val="330"/>
          <w:divBdr>
            <w:top w:val="none" w:sz="0" w:space="0" w:color="auto"/>
            <w:left w:val="none" w:sz="0" w:space="0" w:color="auto"/>
            <w:bottom w:val="none" w:sz="0" w:space="0" w:color="auto"/>
            <w:right w:val="none" w:sz="0" w:space="0" w:color="auto"/>
          </w:divBdr>
          <w:divsChild>
            <w:div w:id="164130352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hyperlink" Target="mailto:fjm3@york.ac.uk"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tel:%2B44%201904%20328652"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79D161-28E5-4384-B0B3-15C504702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7FECE78.dotm</Template>
  <TotalTime>0</TotalTime>
  <Pages>16</Pages>
  <Words>17236</Words>
  <Characters>98247</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152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mma Lindsay</dc:creator>
  <cp:lastModifiedBy>Frans Maathuis</cp:lastModifiedBy>
  <cp:revision>2</cp:revision>
  <dcterms:created xsi:type="dcterms:W3CDTF">2016-11-09T16:01:00Z</dcterms:created>
  <dcterms:modified xsi:type="dcterms:W3CDTF">2016-11-09T16:01:00Z</dcterms:modified>
</cp:coreProperties>
</file>